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69585D" w14:textId="7B591541" w:rsidR="00933FD6" w:rsidRPr="00696BD2" w:rsidRDefault="00A65149" w:rsidP="00696BD2">
      <w:pPr>
        <w:pBdr>
          <w:top w:val="nil"/>
          <w:left w:val="nil"/>
          <w:bottom w:val="nil"/>
          <w:right w:val="nil"/>
          <w:between w:val="nil"/>
        </w:pBdr>
        <w:contextualSpacing/>
      </w:pPr>
      <w:r w:rsidRPr="00696BD2">
        <w:rPr>
          <w:rFonts w:eastAsia="Calibri"/>
          <w:b/>
        </w:rPr>
        <w:t>TITLE:</w:t>
      </w:r>
      <w:r w:rsidRPr="00696BD2">
        <w:rPr>
          <w:rFonts w:eastAsia="Calibri"/>
        </w:rPr>
        <w:t xml:space="preserve"> </w:t>
      </w:r>
    </w:p>
    <w:p w14:paraId="076FE19F" w14:textId="625EAF5F" w:rsidR="00933FD6" w:rsidRPr="00696BD2" w:rsidRDefault="00AA6730" w:rsidP="00696BD2">
      <w:pPr>
        <w:pBdr>
          <w:top w:val="nil"/>
          <w:left w:val="nil"/>
          <w:bottom w:val="nil"/>
          <w:right w:val="nil"/>
          <w:between w:val="nil"/>
        </w:pBdr>
        <w:contextualSpacing/>
        <w:rPr>
          <w:vertAlign w:val="subscript"/>
        </w:rPr>
      </w:pPr>
      <w:bookmarkStart w:id="0" w:name="OLE_LINK7"/>
      <w:bookmarkStart w:id="1" w:name="OLE_LINK8"/>
      <w:r w:rsidRPr="00696BD2">
        <w:t>C</w:t>
      </w:r>
      <w:r w:rsidR="00DF6E08" w:rsidRPr="00696BD2">
        <w:t>raniotomy Procedure for Visualizing Neuronal Activities in Hippocampus</w:t>
      </w:r>
      <w:r w:rsidR="004475FB" w:rsidRPr="00696BD2">
        <w:t xml:space="preserve"> </w:t>
      </w:r>
      <w:r w:rsidR="00932401" w:rsidRPr="00696BD2">
        <w:t>of</w:t>
      </w:r>
      <w:r w:rsidR="004475FB" w:rsidRPr="00696BD2">
        <w:t xml:space="preserve"> </w:t>
      </w:r>
      <w:r w:rsidR="00350F72" w:rsidRPr="00696BD2">
        <w:t>Behaving</w:t>
      </w:r>
      <w:r w:rsidR="004475FB" w:rsidRPr="00696BD2">
        <w:t xml:space="preserve"> Mice</w:t>
      </w:r>
    </w:p>
    <w:bookmarkEnd w:id="0"/>
    <w:bookmarkEnd w:id="1"/>
    <w:p w14:paraId="11EC5315" w14:textId="77777777" w:rsidR="00E05C8B" w:rsidRPr="00696BD2" w:rsidRDefault="00E05C8B" w:rsidP="00696BD2">
      <w:pPr>
        <w:contextualSpacing/>
        <w:rPr>
          <w:rFonts w:eastAsia="Calibri"/>
          <w:b/>
        </w:rPr>
      </w:pPr>
    </w:p>
    <w:p w14:paraId="6A2F51B9" w14:textId="144863BE" w:rsidR="00933FD6" w:rsidRPr="00696BD2" w:rsidRDefault="00A65149" w:rsidP="00696BD2">
      <w:pPr>
        <w:contextualSpacing/>
      </w:pPr>
      <w:r w:rsidRPr="00696BD2">
        <w:rPr>
          <w:rFonts w:eastAsia="Calibri"/>
          <w:b/>
        </w:rPr>
        <w:t xml:space="preserve">AUTHORS AND AFFILIATIONS: </w:t>
      </w:r>
    </w:p>
    <w:p w14:paraId="2C7DB68A" w14:textId="2421B4DA" w:rsidR="00EE7CAE" w:rsidRPr="00696BD2" w:rsidRDefault="00EE7CAE" w:rsidP="00696BD2">
      <w:pPr>
        <w:contextualSpacing/>
        <w:rPr>
          <w:rFonts w:eastAsia="Calibri"/>
        </w:rPr>
      </w:pPr>
      <w:proofErr w:type="spellStart"/>
      <w:r w:rsidRPr="00696BD2">
        <w:rPr>
          <w:rFonts w:eastAsia="Calibri"/>
        </w:rPr>
        <w:t>YangDong</w:t>
      </w:r>
      <w:proofErr w:type="spellEnd"/>
      <w:r w:rsidRPr="00696BD2">
        <w:rPr>
          <w:rFonts w:eastAsia="Calibri"/>
        </w:rPr>
        <w:t xml:space="preserve"> Wang</w:t>
      </w:r>
      <w:r w:rsidRPr="00696BD2">
        <w:rPr>
          <w:rFonts w:eastAsia="Calibri"/>
          <w:vertAlign w:val="superscript"/>
        </w:rPr>
        <w:t>1,2,3,4</w:t>
      </w:r>
      <w:r w:rsidRPr="00696BD2">
        <w:rPr>
          <w:rFonts w:eastAsia="Calibri"/>
        </w:rPr>
        <w:t xml:space="preserve">, </w:t>
      </w:r>
      <w:proofErr w:type="spellStart"/>
      <w:r w:rsidRPr="00696BD2">
        <w:rPr>
          <w:rFonts w:eastAsia="Calibri"/>
        </w:rPr>
        <w:t>DanYang</w:t>
      </w:r>
      <w:proofErr w:type="spellEnd"/>
      <w:r w:rsidRPr="00696BD2">
        <w:rPr>
          <w:rFonts w:eastAsia="Calibri"/>
        </w:rPr>
        <w:t xml:space="preserve"> Zhu</w:t>
      </w:r>
      <w:r w:rsidRPr="00696BD2">
        <w:rPr>
          <w:rFonts w:eastAsia="Calibri"/>
          <w:vertAlign w:val="superscript"/>
        </w:rPr>
        <w:t>5</w:t>
      </w:r>
      <w:r w:rsidRPr="00696BD2">
        <w:rPr>
          <w:rFonts w:eastAsia="Calibri"/>
        </w:rPr>
        <w:t xml:space="preserve">, </w:t>
      </w:r>
      <w:proofErr w:type="spellStart"/>
      <w:r w:rsidRPr="00696BD2">
        <w:rPr>
          <w:rFonts w:eastAsia="Calibri"/>
        </w:rPr>
        <w:t>BaoYue</w:t>
      </w:r>
      <w:proofErr w:type="spellEnd"/>
      <w:r w:rsidRPr="00696BD2">
        <w:rPr>
          <w:rFonts w:eastAsia="Calibri"/>
        </w:rPr>
        <w:t xml:space="preserve"> Liu</w:t>
      </w:r>
      <w:r w:rsidRPr="00696BD2">
        <w:rPr>
          <w:rFonts w:eastAsia="Calibri"/>
          <w:vertAlign w:val="superscript"/>
        </w:rPr>
        <w:t>1,2,3,6</w:t>
      </w:r>
      <w:r w:rsidRPr="00696BD2">
        <w:rPr>
          <w:rFonts w:eastAsia="Calibri"/>
        </w:rPr>
        <w:t xml:space="preserve">, </w:t>
      </w:r>
      <w:proofErr w:type="spellStart"/>
      <w:r w:rsidRPr="00696BD2">
        <w:rPr>
          <w:rFonts w:eastAsia="Calibri"/>
        </w:rPr>
        <w:t>Kiryl</w:t>
      </w:r>
      <w:proofErr w:type="spellEnd"/>
      <w:r w:rsidRPr="00696BD2">
        <w:rPr>
          <w:rFonts w:eastAsia="Calibri"/>
        </w:rPr>
        <w:t xml:space="preserve"> D. Piatkevich</w:t>
      </w:r>
      <w:r w:rsidRPr="00696BD2">
        <w:rPr>
          <w:rFonts w:eastAsia="Calibri"/>
          <w:vertAlign w:val="superscript"/>
        </w:rPr>
        <w:t>1,2,3</w:t>
      </w:r>
      <w:r w:rsidRPr="00696BD2">
        <w:rPr>
          <w:rFonts w:eastAsia="Calibri"/>
        </w:rPr>
        <w:t>*</w:t>
      </w:r>
    </w:p>
    <w:p w14:paraId="3C23C9DD" w14:textId="77777777" w:rsidR="001E1B8E" w:rsidRPr="00696BD2" w:rsidRDefault="001E1B8E" w:rsidP="00696BD2">
      <w:pPr>
        <w:contextualSpacing/>
      </w:pPr>
    </w:p>
    <w:p w14:paraId="6DD08DFE" w14:textId="77777777" w:rsidR="00EE7CAE" w:rsidRPr="00696BD2" w:rsidRDefault="00EE7CAE" w:rsidP="00696BD2">
      <w:pPr>
        <w:pBdr>
          <w:top w:val="nil"/>
          <w:left w:val="nil"/>
          <w:bottom w:val="nil"/>
          <w:right w:val="nil"/>
          <w:between w:val="nil"/>
        </w:pBdr>
        <w:contextualSpacing/>
      </w:pPr>
      <w:r w:rsidRPr="00696BD2">
        <w:rPr>
          <w:vertAlign w:val="superscript"/>
        </w:rPr>
        <w:t>1</w:t>
      </w:r>
      <w:r w:rsidRPr="00696BD2">
        <w:t>School of Life Sciences, Westlake University, Hangzhou, Zhejiang, China</w:t>
      </w:r>
    </w:p>
    <w:p w14:paraId="74E43C83" w14:textId="77777777" w:rsidR="00EE7CAE" w:rsidRPr="00696BD2" w:rsidRDefault="00EE7CAE" w:rsidP="00696BD2">
      <w:pPr>
        <w:pBdr>
          <w:top w:val="nil"/>
          <w:left w:val="nil"/>
          <w:bottom w:val="nil"/>
          <w:right w:val="nil"/>
          <w:between w:val="nil"/>
        </w:pBdr>
        <w:contextualSpacing/>
      </w:pPr>
      <w:r w:rsidRPr="00696BD2">
        <w:rPr>
          <w:vertAlign w:val="superscript"/>
        </w:rPr>
        <w:t>2</w:t>
      </w:r>
      <w:r w:rsidRPr="00696BD2">
        <w:t>Westlake Laboratory of Life Sciences and Biomedicine, Hangzhou, Zhejiang,</w:t>
      </w:r>
    </w:p>
    <w:p w14:paraId="72F25583" w14:textId="5AA51D39" w:rsidR="00EE7CAE" w:rsidRPr="00696BD2" w:rsidRDefault="00EE7CAE" w:rsidP="00696BD2">
      <w:pPr>
        <w:pBdr>
          <w:top w:val="nil"/>
          <w:left w:val="nil"/>
          <w:bottom w:val="nil"/>
          <w:right w:val="nil"/>
          <w:between w:val="nil"/>
        </w:pBdr>
        <w:contextualSpacing/>
      </w:pPr>
      <w:r w:rsidRPr="00696BD2">
        <w:t>China</w:t>
      </w:r>
    </w:p>
    <w:p w14:paraId="55C78065" w14:textId="77777777" w:rsidR="00EE7CAE" w:rsidRPr="00696BD2" w:rsidRDefault="00EE7CAE" w:rsidP="00696BD2">
      <w:pPr>
        <w:pBdr>
          <w:top w:val="nil"/>
          <w:left w:val="nil"/>
          <w:bottom w:val="nil"/>
          <w:right w:val="nil"/>
          <w:between w:val="nil"/>
        </w:pBdr>
        <w:contextualSpacing/>
      </w:pPr>
      <w:r w:rsidRPr="00696BD2">
        <w:rPr>
          <w:vertAlign w:val="superscript"/>
        </w:rPr>
        <w:t>3</w:t>
      </w:r>
      <w:r w:rsidRPr="00696BD2">
        <w:t>Institute of Basic Medical Sciences, Westlake Institute for Advanced Study, Hangzhou, Zhejiang, China</w:t>
      </w:r>
    </w:p>
    <w:p w14:paraId="61957BA1" w14:textId="45362625" w:rsidR="00EE7CAE" w:rsidRPr="00696BD2" w:rsidRDefault="00EE7CAE" w:rsidP="00696BD2">
      <w:pPr>
        <w:contextualSpacing/>
      </w:pPr>
      <w:r w:rsidRPr="00696BD2">
        <w:rPr>
          <w:vertAlign w:val="superscript"/>
        </w:rPr>
        <w:t>4</w:t>
      </w:r>
      <w:r w:rsidRPr="00696BD2">
        <w:t>School of Basic Medical Sciences,</w:t>
      </w:r>
      <w:r w:rsidRPr="00696BD2">
        <w:rPr>
          <w:vertAlign w:val="superscript"/>
        </w:rPr>
        <w:t xml:space="preserve"> </w:t>
      </w:r>
      <w:r w:rsidRPr="00696BD2">
        <w:t>Xi</w:t>
      </w:r>
      <w:r w:rsidR="00381CDC" w:rsidRPr="00696BD2">
        <w:t>'</w:t>
      </w:r>
      <w:r w:rsidRPr="00696BD2">
        <w:t>an JiaoTong University, Xi</w:t>
      </w:r>
      <w:r w:rsidR="00381CDC" w:rsidRPr="00696BD2">
        <w:t>'</w:t>
      </w:r>
      <w:r w:rsidRPr="00696BD2">
        <w:t>an, Shaanxi, China</w:t>
      </w:r>
    </w:p>
    <w:p w14:paraId="3EB4C0A1" w14:textId="77777777" w:rsidR="00EE7CAE" w:rsidRPr="00696BD2" w:rsidRDefault="00EE7CAE" w:rsidP="00696BD2">
      <w:pPr>
        <w:contextualSpacing/>
      </w:pPr>
      <w:r w:rsidRPr="00696BD2">
        <w:rPr>
          <w:vertAlign w:val="superscript"/>
        </w:rPr>
        <w:t>5</w:t>
      </w:r>
      <w:r w:rsidRPr="00696BD2">
        <w:t>Office of Public Affairs, Westlake University, Hangzhou, Zhejiang, China</w:t>
      </w:r>
    </w:p>
    <w:p w14:paraId="374EC4F8" w14:textId="3B450B20" w:rsidR="00EE7CAE" w:rsidRPr="00696BD2" w:rsidRDefault="00EE7CAE" w:rsidP="00696BD2">
      <w:pPr>
        <w:contextualSpacing/>
      </w:pPr>
      <w:r w:rsidRPr="00696BD2">
        <w:rPr>
          <w:vertAlign w:val="superscript"/>
        </w:rPr>
        <w:t>6</w:t>
      </w:r>
      <w:r w:rsidRPr="00696BD2">
        <w:t>School of Pharmaceutical Sciences, Jilin University, Changchun, Jilin, China</w:t>
      </w:r>
    </w:p>
    <w:p w14:paraId="62C89D92" w14:textId="4768F389" w:rsidR="007E7F00" w:rsidRPr="00696BD2" w:rsidRDefault="007E7F00" w:rsidP="00696BD2">
      <w:pPr>
        <w:contextualSpacing/>
      </w:pPr>
    </w:p>
    <w:p w14:paraId="2053A47D" w14:textId="279B7368" w:rsidR="00D42C9D" w:rsidRPr="00696BD2" w:rsidRDefault="00D42C9D" w:rsidP="00696BD2">
      <w:pPr>
        <w:contextualSpacing/>
      </w:pPr>
      <w:hyperlink r:id="rId11" w:history="1">
        <w:r w:rsidRPr="00696BD2">
          <w:rPr>
            <w:rStyle w:val="Hyperlink"/>
          </w:rPr>
          <w:t>wangyangdong@westlake.edu.cn</w:t>
        </w:r>
      </w:hyperlink>
    </w:p>
    <w:p w14:paraId="5507ED40" w14:textId="44204FF6" w:rsidR="00D42C9D" w:rsidRPr="00696BD2" w:rsidRDefault="00D42C9D" w:rsidP="00696BD2">
      <w:pPr>
        <w:contextualSpacing/>
      </w:pPr>
      <w:hyperlink r:id="rId12" w:history="1">
        <w:r w:rsidRPr="00696BD2">
          <w:rPr>
            <w:rStyle w:val="Hyperlink"/>
          </w:rPr>
          <w:t>zhudanyang@westlake.edu.cn</w:t>
        </w:r>
      </w:hyperlink>
    </w:p>
    <w:p w14:paraId="77038B0A" w14:textId="1ED4B584" w:rsidR="00D42C9D" w:rsidRPr="00696BD2" w:rsidRDefault="00D42C9D" w:rsidP="00696BD2">
      <w:pPr>
        <w:contextualSpacing/>
      </w:pPr>
      <w:hyperlink r:id="rId13" w:history="1">
        <w:r w:rsidRPr="00696BD2">
          <w:rPr>
            <w:rStyle w:val="Hyperlink"/>
          </w:rPr>
          <w:t>liubaoyue@westlake.edu.cn</w:t>
        </w:r>
      </w:hyperlink>
    </w:p>
    <w:p w14:paraId="36156B27" w14:textId="77777777" w:rsidR="00D42C9D" w:rsidRPr="00696BD2" w:rsidRDefault="00D42C9D" w:rsidP="00696BD2">
      <w:pPr>
        <w:contextualSpacing/>
      </w:pPr>
    </w:p>
    <w:p w14:paraId="52024AD4" w14:textId="77777777" w:rsidR="007E7F00" w:rsidRPr="00696BD2" w:rsidRDefault="00EE7CAE" w:rsidP="00696BD2">
      <w:pPr>
        <w:pBdr>
          <w:top w:val="nil"/>
          <w:left w:val="nil"/>
          <w:bottom w:val="nil"/>
          <w:right w:val="nil"/>
          <w:between w:val="nil"/>
        </w:pBdr>
        <w:contextualSpacing/>
      </w:pPr>
      <w:r w:rsidRPr="00696BD2">
        <w:t xml:space="preserve">*Correspondence to: </w:t>
      </w:r>
    </w:p>
    <w:p w14:paraId="1B1F7F8E" w14:textId="77777777" w:rsidR="007E7F00" w:rsidRPr="00696BD2" w:rsidRDefault="00EE7CAE" w:rsidP="00696BD2">
      <w:pPr>
        <w:pBdr>
          <w:top w:val="nil"/>
          <w:left w:val="nil"/>
          <w:bottom w:val="nil"/>
          <w:right w:val="nil"/>
          <w:between w:val="nil"/>
        </w:pBdr>
        <w:contextualSpacing/>
      </w:pPr>
      <w:proofErr w:type="spellStart"/>
      <w:r w:rsidRPr="00696BD2">
        <w:t>Kiryl</w:t>
      </w:r>
      <w:proofErr w:type="spellEnd"/>
      <w:r w:rsidRPr="00696BD2">
        <w:t xml:space="preserve"> D. Piatkevich </w:t>
      </w:r>
    </w:p>
    <w:p w14:paraId="63E727D2" w14:textId="40807544" w:rsidR="00EE7CAE" w:rsidRPr="00696BD2" w:rsidRDefault="00EE7CAE" w:rsidP="00696BD2">
      <w:pPr>
        <w:pBdr>
          <w:top w:val="nil"/>
          <w:left w:val="nil"/>
          <w:bottom w:val="nil"/>
          <w:right w:val="nil"/>
          <w:between w:val="nil"/>
        </w:pBdr>
        <w:contextualSpacing/>
      </w:pPr>
      <w:r w:rsidRPr="00696BD2">
        <w:t>kiryl.piatkevich@westlake.edu.cn</w:t>
      </w:r>
    </w:p>
    <w:p w14:paraId="38A8EF5A" w14:textId="2A36BD62" w:rsidR="007A5B4A" w:rsidRPr="00696BD2" w:rsidRDefault="007A5B4A" w:rsidP="00696BD2">
      <w:pPr>
        <w:pBdr>
          <w:top w:val="nil"/>
          <w:left w:val="nil"/>
          <w:bottom w:val="nil"/>
          <w:right w:val="nil"/>
          <w:between w:val="nil"/>
        </w:pBdr>
        <w:contextualSpacing/>
      </w:pPr>
    </w:p>
    <w:p w14:paraId="5C96FDEB" w14:textId="22D708C8" w:rsidR="00933FD6" w:rsidRPr="00696BD2" w:rsidRDefault="00A65149" w:rsidP="00696BD2">
      <w:pPr>
        <w:pBdr>
          <w:top w:val="nil"/>
          <w:left w:val="nil"/>
          <w:bottom w:val="nil"/>
          <w:right w:val="nil"/>
          <w:between w:val="nil"/>
        </w:pBdr>
        <w:contextualSpacing/>
      </w:pPr>
      <w:r w:rsidRPr="00696BD2">
        <w:rPr>
          <w:rFonts w:eastAsia="Calibri"/>
          <w:b/>
        </w:rPr>
        <w:t>KEYWORDS:</w:t>
      </w:r>
    </w:p>
    <w:p w14:paraId="4C6FC4C0" w14:textId="0EEF8190" w:rsidR="00F35F51" w:rsidRPr="00696BD2" w:rsidRDefault="00DF6E08" w:rsidP="00696BD2">
      <w:pPr>
        <w:contextualSpacing/>
      </w:pPr>
      <w:r w:rsidRPr="00696BD2">
        <w:t xml:space="preserve">Neuroscience, cranial window, </w:t>
      </w:r>
      <w:r w:rsidR="00711278" w:rsidRPr="00696BD2">
        <w:t xml:space="preserve">in </w:t>
      </w:r>
      <w:r w:rsidRPr="00696BD2">
        <w:t xml:space="preserve">vivo imaging, hippocampus, neuronal activities, </w:t>
      </w:r>
      <w:r w:rsidR="00EE26A6" w:rsidRPr="00696BD2">
        <w:t xml:space="preserve">calcium </w:t>
      </w:r>
      <w:r w:rsidRPr="00696BD2">
        <w:t>sensor</w:t>
      </w:r>
      <w:r w:rsidR="00EE26A6" w:rsidRPr="00696BD2">
        <w:t>.</w:t>
      </w:r>
    </w:p>
    <w:p w14:paraId="2305C7FF" w14:textId="77777777" w:rsidR="0075020F" w:rsidRPr="00696BD2" w:rsidRDefault="0075020F" w:rsidP="00696BD2">
      <w:pPr>
        <w:contextualSpacing/>
        <w:rPr>
          <w:b/>
        </w:rPr>
      </w:pPr>
    </w:p>
    <w:p w14:paraId="50652F91" w14:textId="79B7DD53" w:rsidR="00933FD6" w:rsidRPr="00696BD2" w:rsidRDefault="00A65149" w:rsidP="00696BD2">
      <w:pPr>
        <w:contextualSpacing/>
      </w:pPr>
      <w:r w:rsidRPr="00696BD2">
        <w:rPr>
          <w:rFonts w:eastAsia="Calibri"/>
          <w:b/>
        </w:rPr>
        <w:t>SUMMARY:</w:t>
      </w:r>
      <w:r w:rsidRPr="00696BD2">
        <w:rPr>
          <w:rFonts w:eastAsia="Calibri"/>
        </w:rPr>
        <w:t xml:space="preserve"> </w:t>
      </w:r>
    </w:p>
    <w:p w14:paraId="54DEBA65" w14:textId="711FDF94" w:rsidR="00933FD6" w:rsidRPr="00696BD2" w:rsidRDefault="00DF6E08" w:rsidP="00696BD2">
      <w:pPr>
        <w:contextualSpacing/>
      </w:pPr>
      <w:r w:rsidRPr="00696BD2">
        <w:t xml:space="preserve">This </w:t>
      </w:r>
      <w:r w:rsidR="00816C5A" w:rsidRPr="00696BD2">
        <w:t>article</w:t>
      </w:r>
      <w:r w:rsidRPr="00696BD2">
        <w:t xml:space="preserve"> demonstrate</w:t>
      </w:r>
      <w:r w:rsidR="00816C5A" w:rsidRPr="00696BD2">
        <w:t>s</w:t>
      </w:r>
      <w:r w:rsidRPr="00696BD2">
        <w:t xml:space="preserve"> </w:t>
      </w:r>
      <w:r w:rsidR="00A73D29" w:rsidRPr="00696BD2">
        <w:t xml:space="preserve">the </w:t>
      </w:r>
      <w:r w:rsidR="007D3E84" w:rsidRPr="00696BD2">
        <w:t>p</w:t>
      </w:r>
      <w:r w:rsidR="00CE6651" w:rsidRPr="00696BD2">
        <w:t>reparation</w:t>
      </w:r>
      <w:r w:rsidR="002017B4" w:rsidRPr="00696BD2">
        <w:t xml:space="preserve"> of</w:t>
      </w:r>
      <w:r w:rsidRPr="00696BD2">
        <w:t xml:space="preserve"> a </w:t>
      </w:r>
      <w:r w:rsidR="009A4978" w:rsidRPr="00696BD2">
        <w:t>custom</w:t>
      </w:r>
      <w:r w:rsidRPr="00696BD2">
        <w:t>-made imaging window</w:t>
      </w:r>
      <w:r w:rsidR="007D4F4C" w:rsidRPr="00696BD2">
        <w:t xml:space="preserve"> supplemented with infusion cannula</w:t>
      </w:r>
      <w:r w:rsidRPr="00696BD2">
        <w:t xml:space="preserve"> and </w:t>
      </w:r>
      <w:r w:rsidR="00025E88" w:rsidRPr="00696BD2">
        <w:t>its implantation</w:t>
      </w:r>
      <w:r w:rsidRPr="00696BD2">
        <w:t xml:space="preserve"> onto the </w:t>
      </w:r>
      <w:r w:rsidR="00CD7F69" w:rsidRPr="00696BD2">
        <w:t xml:space="preserve">CA1 region of </w:t>
      </w:r>
      <w:r w:rsidR="00A73D29" w:rsidRPr="00696BD2">
        <w:t xml:space="preserve">the </w:t>
      </w:r>
      <w:r w:rsidRPr="00696BD2">
        <w:t xml:space="preserve">hippocampus in mice. </w:t>
      </w:r>
    </w:p>
    <w:p w14:paraId="38248A82" w14:textId="77777777" w:rsidR="005F664E" w:rsidRPr="00696BD2" w:rsidRDefault="005F664E" w:rsidP="00696BD2">
      <w:pPr>
        <w:contextualSpacing/>
        <w:rPr>
          <w:rFonts w:eastAsia="Calibri"/>
          <w:b/>
        </w:rPr>
      </w:pPr>
    </w:p>
    <w:p w14:paraId="771EC3F5" w14:textId="1991C965" w:rsidR="00933FD6" w:rsidRPr="00696BD2" w:rsidRDefault="00A65149" w:rsidP="00696BD2">
      <w:pPr>
        <w:contextualSpacing/>
      </w:pPr>
      <w:r w:rsidRPr="00696BD2">
        <w:rPr>
          <w:rFonts w:eastAsia="Calibri"/>
          <w:b/>
        </w:rPr>
        <w:t>ABSTRACT:</w:t>
      </w:r>
      <w:r w:rsidRPr="00696BD2">
        <w:rPr>
          <w:rFonts w:eastAsia="Calibri"/>
        </w:rPr>
        <w:t xml:space="preserve"> </w:t>
      </w:r>
    </w:p>
    <w:p w14:paraId="4F8C5C05" w14:textId="3F472535" w:rsidR="006860DF" w:rsidRPr="00696BD2" w:rsidRDefault="006860DF" w:rsidP="00696BD2">
      <w:pPr>
        <w:contextualSpacing/>
      </w:pPr>
      <w:r w:rsidRPr="00696BD2">
        <w:t xml:space="preserve">Imaging neuronal activities at single-cell resolution in awake </w:t>
      </w:r>
      <w:r w:rsidR="00F60598" w:rsidRPr="00696BD2">
        <w:t xml:space="preserve">behaving </w:t>
      </w:r>
      <w:r w:rsidRPr="00696BD2">
        <w:t xml:space="preserve">animals is a very powerful approach for the investigation of neural circuit function in systems neuroscience. However, high absorbance and scattering of light in mammalian tissue limit intravital imaging mostly to superficial brain regions, leaving deep-brain areas, such as the hippocampus, out of reach for optical microscopy. In this video, we show </w:t>
      </w:r>
      <w:r w:rsidR="009E6E6E" w:rsidRPr="00696BD2">
        <w:t xml:space="preserve">the </w:t>
      </w:r>
      <w:r w:rsidRPr="00696BD2">
        <w:t xml:space="preserve">preparation and implantation of the custom-made imaging window to enable chronic </w:t>
      </w:r>
      <w:r w:rsidRPr="00696BD2">
        <w:rPr>
          <w:i/>
          <w:iCs/>
        </w:rPr>
        <w:t>in vivo</w:t>
      </w:r>
      <w:r w:rsidRPr="00696BD2">
        <w:t xml:space="preserve"> imaging of the dorsal hippocampal CA1 region in head</w:t>
      </w:r>
      <w:r w:rsidR="009E6E6E" w:rsidRPr="00696BD2">
        <w:t>-</w:t>
      </w:r>
      <w:r w:rsidRPr="00696BD2">
        <w:t xml:space="preserve">fixed </w:t>
      </w:r>
      <w:r w:rsidR="008C20A4" w:rsidRPr="00696BD2">
        <w:t xml:space="preserve">behaving </w:t>
      </w:r>
      <w:r w:rsidRPr="00696BD2">
        <w:t xml:space="preserve">mice. The custom-made window is supplemented with </w:t>
      </w:r>
      <w:r w:rsidR="009E6E6E" w:rsidRPr="00696BD2">
        <w:t xml:space="preserve">an </w:t>
      </w:r>
      <w:r w:rsidRPr="00696BD2">
        <w:t xml:space="preserve">infusion cannula that allows targeted delivery of viral vectors and drugs to the imaging area. By combining this preparation with wide-field imaging, we performed </w:t>
      </w:r>
      <w:r w:rsidR="00E7701E" w:rsidRPr="00696BD2">
        <w:t xml:space="preserve">a </w:t>
      </w:r>
      <w:r w:rsidRPr="00696BD2">
        <w:t xml:space="preserve">long-term recording of neuronal activity </w:t>
      </w:r>
      <w:r w:rsidR="00B07D8D" w:rsidRPr="00696BD2">
        <w:t xml:space="preserve">using a fluorescent calcium indicator </w:t>
      </w:r>
      <w:r w:rsidRPr="00696BD2">
        <w:t xml:space="preserve">from large subsets of neurons in </w:t>
      </w:r>
      <w:r w:rsidR="00433CB3" w:rsidRPr="00696BD2">
        <w:t xml:space="preserve">behaving </w:t>
      </w:r>
      <w:r w:rsidRPr="00696BD2">
        <w:t xml:space="preserve">mice over several </w:t>
      </w:r>
      <w:r w:rsidR="00433CB3" w:rsidRPr="00696BD2">
        <w:t>weeks</w:t>
      </w:r>
      <w:r w:rsidRPr="00696BD2">
        <w:t xml:space="preserve">. </w:t>
      </w:r>
      <w:r w:rsidR="00B07D8D" w:rsidRPr="00696BD2">
        <w:t xml:space="preserve">We also demonstrated </w:t>
      </w:r>
      <w:r w:rsidR="00381CDC" w:rsidRPr="00696BD2">
        <w:t xml:space="preserve">the </w:t>
      </w:r>
      <w:r w:rsidR="00EF6CCA" w:rsidRPr="00696BD2">
        <w:t>applicability</w:t>
      </w:r>
      <w:r w:rsidR="00B07D8D" w:rsidRPr="00696BD2">
        <w:t xml:space="preserve"> of this preparation </w:t>
      </w:r>
      <w:r w:rsidR="00EF6CCA" w:rsidRPr="00696BD2">
        <w:t>for</w:t>
      </w:r>
      <w:r w:rsidR="00B07D8D" w:rsidRPr="00696BD2">
        <w:t xml:space="preserve"> </w:t>
      </w:r>
      <w:r w:rsidR="00D42E94" w:rsidRPr="00696BD2">
        <w:t xml:space="preserve">voltage imaging </w:t>
      </w:r>
      <w:r w:rsidR="00312CB8" w:rsidRPr="00696BD2">
        <w:t>with</w:t>
      </w:r>
      <w:r w:rsidR="007A7AD7" w:rsidRPr="00696BD2">
        <w:t xml:space="preserve"> </w:t>
      </w:r>
      <w:r w:rsidR="00F74590" w:rsidRPr="00696BD2">
        <w:t>single-</w:t>
      </w:r>
      <w:r w:rsidR="007A7AD7" w:rsidRPr="00696BD2">
        <w:t>spike resolution</w:t>
      </w:r>
      <w:r w:rsidR="00E768A4" w:rsidRPr="00696BD2">
        <w:t>.</w:t>
      </w:r>
      <w:r w:rsidR="007A7AD7" w:rsidRPr="00696BD2">
        <w:t xml:space="preserve"> </w:t>
      </w:r>
      <w:r w:rsidR="00381CDC" w:rsidRPr="00696BD2">
        <w:t>High-</w:t>
      </w:r>
      <w:r w:rsidRPr="00696BD2">
        <w:t xml:space="preserve">performance genetically encoded indicators of neuronal activity and scientific CMOS cameras allowed the </w:t>
      </w:r>
      <w:r w:rsidR="004D4FBC" w:rsidRPr="00696BD2">
        <w:t xml:space="preserve">recurrent </w:t>
      </w:r>
      <w:r w:rsidRPr="00696BD2">
        <w:t xml:space="preserve">visualization of subcellular morphological details </w:t>
      </w:r>
      <w:r w:rsidRPr="00696BD2">
        <w:lastRenderedPageBreak/>
        <w:t xml:space="preserve">of single neurons at high temporal resolution. </w:t>
      </w:r>
      <w:r w:rsidR="00AF4731" w:rsidRPr="00696BD2">
        <w:t xml:space="preserve">We also discuss </w:t>
      </w:r>
      <w:r w:rsidR="00381CDC" w:rsidRPr="00696BD2">
        <w:t xml:space="preserve">the </w:t>
      </w:r>
      <w:r w:rsidR="003B30AC" w:rsidRPr="00696BD2">
        <w:t>advantage</w:t>
      </w:r>
      <w:r w:rsidR="005702BB" w:rsidRPr="00696BD2">
        <w:t xml:space="preserve">s and potential limitations of the described </w:t>
      </w:r>
      <w:r w:rsidR="00497BB0" w:rsidRPr="00696BD2">
        <w:t>method</w:t>
      </w:r>
      <w:r w:rsidR="0024622B" w:rsidRPr="00696BD2">
        <w:t xml:space="preserve"> and its compatibility with other imaging techniques</w:t>
      </w:r>
      <w:r w:rsidR="00497BB0" w:rsidRPr="00696BD2">
        <w:t>.</w:t>
      </w:r>
    </w:p>
    <w:p w14:paraId="7A398D44" w14:textId="77777777" w:rsidR="00566A22" w:rsidRPr="00696BD2" w:rsidRDefault="00566A22" w:rsidP="00696BD2">
      <w:pPr>
        <w:contextualSpacing/>
        <w:rPr>
          <w:rFonts w:eastAsia="Calibri"/>
          <w:b/>
        </w:rPr>
      </w:pPr>
    </w:p>
    <w:p w14:paraId="18580E66" w14:textId="5F7B05F9" w:rsidR="00933FD6" w:rsidRPr="00696BD2" w:rsidRDefault="00A65149" w:rsidP="00696BD2">
      <w:pPr>
        <w:contextualSpacing/>
      </w:pPr>
      <w:r w:rsidRPr="00696BD2">
        <w:rPr>
          <w:rFonts w:eastAsia="Calibri"/>
          <w:b/>
        </w:rPr>
        <w:t>INTRODUCTION:</w:t>
      </w:r>
      <w:r w:rsidRPr="00696BD2">
        <w:rPr>
          <w:rFonts w:eastAsia="Calibri"/>
        </w:rPr>
        <w:t xml:space="preserve"> </w:t>
      </w:r>
      <w:r w:rsidR="007E7F00" w:rsidRPr="00696BD2">
        <w:rPr>
          <w:rFonts w:eastAsia="Calibri"/>
        </w:rPr>
        <w:t xml:space="preserve"> </w:t>
      </w:r>
    </w:p>
    <w:p w14:paraId="02514224" w14:textId="527993F8" w:rsidR="326D7F58" w:rsidRPr="00696BD2" w:rsidRDefault="005D660C" w:rsidP="00696BD2">
      <w:pPr>
        <w:contextualSpacing/>
      </w:pPr>
      <w:r w:rsidRPr="00696BD2">
        <w:t>The hippocampus is a key brain region responsible for learning and memory</w:t>
      </w:r>
      <w:r w:rsidR="00177066" w:rsidRPr="00696BD2">
        <w:fldChar w:fldCharType="begin"/>
      </w:r>
      <w:r w:rsidR="00154459" w:rsidRPr="00696BD2">
        <w:instrText xml:space="preserve"> ADDIN EN.CITE &lt;EndNote&gt;&lt;Cite&gt;&lt;Author&gt;Leutgeb&lt;/Author&gt;&lt;Year&gt;2005&lt;/Year&gt;&lt;RecNum&gt;50&lt;/RecNum&gt;&lt;DisplayText&gt;&lt;style face="superscript"&gt;1&lt;/style&gt;&lt;/DisplayText&gt;&lt;record&gt;&lt;rec-number&gt;50&lt;/rec-number&gt;&lt;foreign-keys&gt;&lt;key app="EN" db-id="ftvrrvr56xv9txef50bpdfx6tdeweszpev0a" timestamp="1604112766"&gt;50&lt;/key&gt;&lt;/foreign-keys&gt;&lt;ref-type name="Journal Article"&gt;17&lt;/ref-type&gt;&lt;contributors&gt;&lt;authors&gt;&lt;author&gt;Leutgeb, Stefan&lt;/author&gt;&lt;author&gt;Leutgeb, Jill K.&lt;/author&gt;&lt;author&gt;Barnes, Carol A.&lt;/author&gt;&lt;author&gt;Moser, Edvard I.&lt;/author&gt;&lt;author&gt;McNaughton, Bruce L.&lt;/author&gt;&lt;author&gt;Moser, May-Britt&lt;/author&gt;&lt;/authors&gt;&lt;/contributors&gt;&lt;titles&gt;&lt;title&gt;Independent Codes for Spatial and Episodic Memory in Hippocampal Neuronal Ensembles&lt;/title&gt;&lt;secondary-title&gt;Science&lt;/secondary-title&gt;&lt;/titles&gt;&lt;periodical&gt;&lt;full-title&gt;Science&lt;/full-title&gt;&lt;/periodical&gt;&lt;pages&gt;619-623&lt;/pages&gt;&lt;volume&gt;309&lt;/volume&gt;&lt;number&gt;5734&lt;/number&gt;&lt;dates&gt;&lt;year&gt;2005&lt;/year&gt;&lt;/dates&gt;&lt;urls&gt;&lt;related-urls&gt;&lt;url&gt;https://science.sciencemag.org/content/sci/309/5734/619.full.pdf&lt;/url&gt;&lt;/related-urls&gt;&lt;/urls&gt;&lt;electronic-resource-num&gt;10.1126/science.1114037&lt;/electronic-resource-num&gt;&lt;/record&gt;&lt;/Cite&gt;&lt;/EndNote&gt;</w:instrText>
      </w:r>
      <w:r w:rsidR="00177066" w:rsidRPr="00696BD2">
        <w:fldChar w:fldCharType="separate"/>
      </w:r>
      <w:r w:rsidR="00177066" w:rsidRPr="00696BD2">
        <w:rPr>
          <w:noProof/>
          <w:vertAlign w:val="superscript"/>
        </w:rPr>
        <w:t>1</w:t>
      </w:r>
      <w:r w:rsidR="00177066" w:rsidRPr="00696BD2">
        <w:fldChar w:fldCharType="end"/>
      </w:r>
      <w:r w:rsidRPr="00696BD2">
        <w:t xml:space="preserve"> as well as for spatial navigation</w:t>
      </w:r>
      <w:r w:rsidR="00FA275A" w:rsidRPr="00696BD2">
        <w:fldChar w:fldCharType="begin"/>
      </w:r>
      <w:r w:rsidR="00154459" w:rsidRPr="00696BD2">
        <w:instrText xml:space="preserve"> ADDIN EN.CITE &lt;EndNote&gt;&lt;Cite&gt;&lt;Author&gt;Harvey&lt;/Author&gt;&lt;Year&gt;2009&lt;/Year&gt;&lt;RecNum&gt;51&lt;/RecNum&gt;&lt;DisplayText&gt;&lt;style face="superscript"&gt;2&lt;/style&gt;&lt;/DisplayText&gt;&lt;record&gt;&lt;rec-number&gt;51&lt;/rec-number&gt;&lt;foreign-keys&gt;&lt;key app="EN" db-id="ftvrrvr56xv9txef50bpdfx6tdeweszpev0a" timestamp="1604112815"&gt;51&lt;/key&gt;&lt;/foreign-keys&gt;&lt;ref-type name="Journal Article"&gt;17&lt;/ref-type&gt;&lt;contributors&gt;&lt;authors&gt;&lt;author&gt;Harvey, Christopher D.&lt;/author&gt;&lt;author&gt;Collman, Forrest&lt;/author&gt;&lt;author&gt;Dombeck, Daniel A.&lt;/author&gt;&lt;author&gt;Tank, David W.&lt;/author&gt;&lt;/authors&gt;&lt;/contributors&gt;&lt;titles&gt;&lt;title&gt;Intracellular dynamics of hippocampal place cells during virtual navigation&lt;/title&gt;&lt;secondary-title&gt;Nature&lt;/secondary-title&gt;&lt;/titles&gt;&lt;periodical&gt;&lt;full-title&gt;Nature&lt;/full-title&gt;&lt;/periodical&gt;&lt;pages&gt;941-946&lt;/pages&gt;&lt;volume&gt;461&lt;/volume&gt;&lt;number&gt;7266&lt;/number&gt;&lt;dates&gt;&lt;year&gt;2009&lt;/year&gt;&lt;pub-dates&gt;&lt;date&gt;2009/10/01&lt;/date&gt;&lt;/pub-dates&gt;&lt;/dates&gt;&lt;isbn&gt;1476-4687&lt;/isbn&gt;&lt;urls&gt;&lt;related-urls&gt;&lt;url&gt;https://doi.org/10.1038/nature08499&lt;/url&gt;&lt;/related-urls&gt;&lt;/urls&gt;&lt;electronic-resource-num&gt;10.1038/nature08499&lt;/electronic-resource-num&gt;&lt;/record&gt;&lt;/Cite&gt;&lt;/EndNote&gt;</w:instrText>
      </w:r>
      <w:r w:rsidR="00FA275A" w:rsidRPr="00696BD2">
        <w:fldChar w:fldCharType="separate"/>
      </w:r>
      <w:r w:rsidR="00FA275A" w:rsidRPr="00696BD2">
        <w:rPr>
          <w:noProof/>
          <w:vertAlign w:val="superscript"/>
        </w:rPr>
        <w:t>2</w:t>
      </w:r>
      <w:r w:rsidR="00FA275A" w:rsidRPr="00696BD2">
        <w:fldChar w:fldCharType="end"/>
      </w:r>
      <w:r w:rsidRPr="00696BD2">
        <w:t>. Hippocampal atrophy is associated with neurological and psychiatric disorders involving memory loss and cognitive decline</w:t>
      </w:r>
      <w:r w:rsidR="00AC2E68" w:rsidRPr="00696BD2">
        <w:fldChar w:fldCharType="begin">
          <w:fldData xml:space="preserve">PEVuZE5vdGU+PENpdGU+PEF1dGhvcj5Qb2xhbmNvPC9BdXRob3I+PFllYXI+MjAxODwvWWVhcj48
UmVjTnVtPjQxPC9SZWNOdW0+PERpc3BsYXlUZXh0PjxzdHlsZSBmYWNlPSJzdXBlcnNjcmlwdCI+
My01PC9zdHlsZT48L0Rpc3BsYXlUZXh0PjxyZWNvcmQ+PHJlYy1udW1iZXI+NDE8L3JlYy1udW1i
ZXI+PGZvcmVpZ24ta2V5cz48a2V5IGFwcD0iRU4iIGRiLWlkPSJmdHZycnZyNTZ4djl0eGVmNTBi
cGRmeDZ0ZGV3ZXN6cGV2MGEiIHRpbWVzdGFtcD0iMTYwNDExMTkwOCI+NDE8L2tleT48L2ZvcmVp
Z24ta2V5cz48cmVmLXR5cGUgbmFtZT0iSm91cm5hbCBBcnRpY2xlIj4xNzwvcmVmLXR5cGU+PGNv
bnRyaWJ1dG9ycz48YXV0aG9ycz48YXV0aG9yPlBvbGFuY28sIEp1YW4gQ2FybG9zPC9hdXRob3I+
PGF1dGhvcj5MaSwgQ2h1YW56aG91PC9hdXRob3I+PGF1dGhvcj5Cb2RlYSwgTGl2aXUtR2Ficmll
bDwvYXV0aG9yPjxhdXRob3I+TWFydGluZXotTWFybW9sLCBSYW1vbjwvYXV0aG9yPjxhdXRob3I+
TWV1bmllciwgRnJlZGVyaWMgQS48L2F1dGhvcj48YXV0aG9yPkfDtnR6LCBKw7xyZ2VuPC9hdXRo
b3I+PC9hdXRob3JzPjwvY29udHJpYnV0b3JzPjx0aXRsZXM+PHRpdGxlPkFteWxvaWQtzrIgYW5k
IHRhdSBjb21wbGV4aXR5IOKAlCB0b3dhcmRzIGltcHJvdmVkIGJpb21hcmtlcnMgYW5kIHRhcmdl
dGVkIHRoZXJhcGllczwvdGl0bGU+PHNlY29uZGFyeS10aXRsZT5OYXR1cmUgUmV2aWV3cyBOZXVy
b2xvZ3k8L3NlY29uZGFyeS10aXRsZT48L3RpdGxlcz48cGVyaW9kaWNhbD48ZnVsbC10aXRsZT5O
YXR1cmUgUmV2aWV3cyBOZXVyb2xvZ3k8L2Z1bGwtdGl0bGU+PC9wZXJpb2RpY2FsPjxwYWdlcz4y
Mi0zOTwvcGFnZXM+PHZvbHVtZT4xNDwvdm9sdW1lPjxudW1iZXI+MTwvbnVtYmVyPjxkYXRlcz48
eWVhcj4yMDE4PC95ZWFyPjxwdWItZGF0ZXM+PGRhdGU+MjAxOC8wMS8wMTwvZGF0ZT48L3B1Yi1k
YXRlcz48L2RhdGVzPjxpc2JuPjE3NTktNDc2NjwvaXNibj48dXJscz48cmVsYXRlZC11cmxzPjx1
cmw+aHR0cHM6Ly9kb2kub3JnLzEwLjEwMzgvbnJuZXVyb2wuMjAxNy4xNjI8L3VybD48L3JlbGF0
ZWQtdXJscz48L3VybHM+PGVsZWN0cm9uaWMtcmVzb3VyY2UtbnVtPjEwLjEwMzgvbnJuZXVyb2wu
MjAxNy4xNjI8L2VsZWN0cm9uaWMtcmVzb3VyY2UtbnVtPjwvcmVjb3JkPjwvQ2l0ZT48Q2l0ZT48
QXV0aG9yPkhlbm5lbWFuPC9BdXRob3I+PFllYXI+MjAwOTwvWWVhcj48UmVjTnVtPjQwPC9SZWNO
dW0+PHJlY29yZD48cmVjLW51bWJlcj40MDwvcmVjLW51bWJlcj48Zm9yZWlnbi1rZXlzPjxrZXkg
YXBwPSJFTiIgZGItaWQ9ImZ0dnJydnI1Nnh2OXR4ZWY1MGJwZGZ4NnRkZXdlc3pwZXYwYSIgdGlt
ZXN0YW1wPSIxNjA0MTExOTAxIj40MDwva2V5PjwvZm9yZWlnbi1rZXlzPjxyZWYtdHlwZSBuYW1l
PSJKb3VybmFsIEFydGljbGUiPjE3PC9yZWYtdHlwZT48Y29udHJpYnV0b3JzPjxhdXRob3JzPjxh
dXRob3I+SGVubmVtYW4sIFcuSi5QLjwvYXV0aG9yPjxhdXRob3I+U2x1aW1lciwgSi4gRC48L2F1
dGhvcj48YXV0aG9yPkJhcm5lcywgSi48L2F1dGhvcj48YXV0aG9yPnZhbiBkZXIgRmxpZXIsIFcu
IE0uPC9hdXRob3I+PGF1dGhvcj5TbHVpbWVyLCBJLiBDLjwvYXV0aG9yPjxhdXRob3I+Rm94LCBO
LiBDLjwvYXV0aG9yPjxhdXRob3I+U2NoZWx0ZW5zLCBQLjwvYXV0aG9yPjxhdXRob3I+VnJlbmtl
biwgSC48L2F1dGhvcj48YXV0aG9yPkJhcmtob2YsIEYuPC9hdXRob3I+PC9hdXRob3JzPjwvY29u
dHJpYnV0b3JzPjx0aXRsZXM+PHRpdGxlPkhpcHBvY2FtcGFsIGF0cm9waHkgcmF0ZXMgaW4gQWx6
aGVpbWVyIGRpc2Vhc2U8L3RpdGxlPjxzZWNvbmRhcnktdGl0bGU+QWRkZWQgdmFsdWUgb3ZlciB3
aG9sZSBicmFpbiB2b2x1bWUgbWVhc3VyZXM8L3NlY29uZGFyeS10aXRsZT48L3RpdGxlcz48cGVy
aW9kaWNhbD48ZnVsbC10aXRsZT5BZGRlZCB2YWx1ZSBvdmVyIHdob2xlIGJyYWluIHZvbHVtZSBt
ZWFzdXJlczwvZnVsbC10aXRsZT48L3BlcmlvZGljYWw+PHBhZ2VzPjk5OS0xMDA3PC9wYWdlcz48
dm9sdW1lPjcyPC92b2x1bWU+PG51bWJlcj4xMTwvbnVtYmVyPjxkYXRlcz48eWVhcj4yMDA5PC95
ZWFyPjwvZGF0ZXM+PHVybHM+PHJlbGF0ZWQtdXJscz48dXJsPmh0dHBzOi8vbi5uZXVyb2xvZ3ku
b3JnL2NvbnRlbnQvbmV1cm9sb2d5LzcyLzExLzk5OS5mdWxsLnBkZjwvdXJsPjwvcmVsYXRlZC11
cmxzPjwvdXJscz48ZWxlY3Ryb25pYy1yZXNvdXJjZS1udW0+MTAuMTIxMi8wMS53bmwuMDAwMDM0
NDU2OC4wOTM2MC4zMTwvZWxlY3Ryb25pYy1yZXNvdXJjZS1udW0+PC9yZWNvcmQ+PC9DaXRlPjxD
aXRlPjxBdXRob3I+Q2FtaWNpb2xpPC9BdXRob3I+PFllYXI+MjAwMzwvWWVhcj48UmVjTnVtPjQy
PC9SZWNOdW0+PHJlY29yZD48cmVjLW51bWJlcj40MjwvcmVjLW51bWJlcj48Zm9yZWlnbi1rZXlz
PjxrZXkgYXBwPSJFTiIgZGItaWQ9ImZ0dnJydnI1Nnh2OXR4ZWY1MGJwZGZ4NnRkZXdlc3pwZXYw
YSIgdGltZXN0YW1wPSIxNjA0MTEyMDM3Ij40Mjwva2V5PjwvZm9yZWlnbi1rZXlzPjxyZWYtdHlw
ZSBuYW1lPSJKb3VybmFsIEFydGljbGUiPjE3PC9yZWYtdHlwZT48Y29udHJpYnV0b3JzPjxhdXRo
b3JzPjxhdXRob3I+Q2FtaWNpb2xpLCBSLjwvYXV0aG9yPjxhdXRob3I+TW9vcmUsIE0uIE0uPC9h
dXRob3I+PGF1dGhvcj5LaW5uZXksIEEuPC9hdXRob3I+PGF1dGhvcj5Db3JicmlkZ2UsIEUuPC9h
dXRob3I+PGF1dGhvcj5HbGFzc2JlcmcsIEsuPC9hdXRob3I+PGF1dGhvcj5LYXllLCBKLiBBLjwv
YXV0aG9yPjwvYXV0aG9ycz48L2NvbnRyaWJ1dG9ycz48YXV0aC1hZGRyZXNzPkRlcGFydG1lbnQg
b2YgTmV1cm9sb2d5LCBPcmVnb24gSGVhbHRoIGFuZCBTY2llbmNlIFVuaXZlcnNpdHksIFBvcnRs
YW5kLCBPcmVnb24sIFVTQS4gcmNhbWljaW9AdWFsYmVydGEuY2E8L2F1dGgtYWRkcmVzcz48dGl0
bGVzPjx0aXRsZT5QYXJraW5zb24mYXBvcztzIGRpc2Vhc2UgaXMgYXNzb2NpYXRlZCB3aXRoIGhp
cHBvY2FtcGFsIGF0cm9waHk8L3RpdGxlPjxzZWNvbmRhcnktdGl0bGU+TW92IERpc29yZDwvc2Vj
b25kYXJ5LXRpdGxlPjwvdGl0bGVzPjxwZXJpb2RpY2FsPjxmdWxsLXRpdGxlPk1vdiBEaXNvcmQ8
L2Z1bGwtdGl0bGU+PC9wZXJpb2RpY2FsPjxwYWdlcz43ODQtOTA8L3BhZ2VzPjx2b2x1bWU+MTg8
L3ZvbHVtZT48bnVtYmVyPjc8L251bWJlcj48ZWRpdGlvbj4yMDAzLzA2LzIwPC9lZGl0aW9uPjxr
ZXl3b3Jkcz48a2V5d29yZD5BZ2VkPC9rZXl3b3JkPjxrZXl3b3JkPkFsemhlaW1lciBEaXNlYXNl
L2RpYWdub3Npczwva2V5d29yZD48a2V5d29yZD5BdHJvcGh5PC9rZXl3b3JkPjxrZXl3b3JkPkJy
YWluL3BhdGhvbG9neTwva2V5d29yZD48a2V5d29yZD5DZXJlYnJhbCBDb3J0ZXgvcGF0aG9sb2d5
PC9rZXl3b3JkPjxrZXl3b3JkPkRlbWVudGlhL2RpYWdub3Npczwva2V5d29yZD48a2V5d29yZD5E
aWFnbm9zaXMsIERpZmZlcmVudGlhbDwva2V5d29yZD48a2V5d29yZD5EaXNlYXNlIFByb2dyZXNz
aW9uPC9rZXl3b3JkPjxrZXl3b3JkPkZlbWFsZTwva2V5d29yZD48a2V5d29yZD5IaXBwb2NhbXB1
cy8qcGF0aG9sb2d5PC9rZXl3b3JkPjxrZXl3b3JkPkh1bWFuczwva2V5d29yZD48a2V5d29yZD4q
SW1hZ2UgUHJvY2Vzc2luZywgQ29tcHV0ZXItQXNzaXN0ZWQ8L2tleXdvcmQ+PGtleXdvcmQ+Kk1h
Z25ldGljIFJlc29uYW5jZSBJbWFnaW5nPC9rZXl3b3JkPjxrZXl3b3JkPk1hbGU8L2tleXdvcmQ+
PGtleXdvcmQ+TWF0aGVtYXRpY2FsIENvbXB1dGluZzwva2V5d29yZD48a2V5d29yZD5OZXVyb2xv
Z2ljIEV4YW1pbmF0aW9uPC9rZXl3b3JkPjxrZXl3b3JkPk5ldXJvcHN5Y2hvbG9naWNhbCBUZXN0
czwva2V5d29yZD48a2V5d29yZD5QYXJhaGlwcG9jYW1wYWwgR3lydXMvcGF0aG9sb2d5PC9rZXl3
b3JkPjxrZXl3b3JkPlBhcmtpbnNvbiBEaXNlYXNlLypkaWFnbm9zaXM8L2tleXdvcmQ+PGtleXdv
cmQ+UmVkIE51Y2xldXMvcGF0aG9sb2d5PC9rZXl3b3JkPjxrZXl3b3JkPlJlZmVyZW5jZSBWYWx1
ZXM8L2tleXdvcmQ+PGtleXdvcmQ+U3VwZXJpb3IgQ29sbGljdWxpL3BhdGhvbG9neTwva2V5d29y
ZD48L2tleXdvcmRzPjxkYXRlcz48eWVhcj4yMDAzPC95ZWFyPjxwdWItZGF0ZXM+PGRhdGU+SnVs
PC9kYXRlPjwvcHViLWRhdGVzPjwvZGF0ZXM+PGlzYm4+MDg4NS0zMTg1IChQcmludCkmI3hEOzA4
ODUtMzE4NTwvaXNibj48YWNjZXNzaW9uLW51bT4xMjgxNTY1NzwvYWNjZXNzaW9uLW51bT48dXJs
cz48L3VybHM+PGVsZWN0cm9uaWMtcmVzb3VyY2UtbnVtPjEwLjEwMDIvbWRzLjEwNDQ0PC9lbGVj
dHJvbmljLXJlc291cmNlLW51bT48cmVtb3RlLWRhdGFiYXNlLXByb3ZpZGVyPk5MTTwvcmVtb3Rl
LWRhdGFiYXNlLXByb3ZpZGVyPjxsYW5ndWFnZT5lbmc8L2xhbmd1YWdlPjwvcmVjb3JkPjwvQ2l0
ZT48L0VuZE5vdGU+
</w:fldData>
        </w:fldChar>
      </w:r>
      <w:r w:rsidR="00154459" w:rsidRPr="00696BD2">
        <w:instrText xml:space="preserve"> ADDIN EN.CITE </w:instrText>
      </w:r>
      <w:r w:rsidR="00154459" w:rsidRPr="00696BD2">
        <w:fldChar w:fldCharType="begin">
          <w:fldData xml:space="preserve">PEVuZE5vdGU+PENpdGU+PEF1dGhvcj5Qb2xhbmNvPC9BdXRob3I+PFllYXI+MjAxODwvWWVhcj48
UmVjTnVtPjQxPC9SZWNOdW0+PERpc3BsYXlUZXh0PjxzdHlsZSBmYWNlPSJzdXBlcnNjcmlwdCI+
My01PC9zdHlsZT48L0Rpc3BsYXlUZXh0PjxyZWNvcmQ+PHJlYy1udW1iZXI+NDE8L3JlYy1udW1i
ZXI+PGZvcmVpZ24ta2V5cz48a2V5IGFwcD0iRU4iIGRiLWlkPSJmdHZycnZyNTZ4djl0eGVmNTBi
cGRmeDZ0ZGV3ZXN6cGV2MGEiIHRpbWVzdGFtcD0iMTYwNDExMTkwOCI+NDE8L2tleT48L2ZvcmVp
Z24ta2V5cz48cmVmLXR5cGUgbmFtZT0iSm91cm5hbCBBcnRpY2xlIj4xNzwvcmVmLXR5cGU+PGNv
bnRyaWJ1dG9ycz48YXV0aG9ycz48YXV0aG9yPlBvbGFuY28sIEp1YW4gQ2FybG9zPC9hdXRob3I+
PGF1dGhvcj5MaSwgQ2h1YW56aG91PC9hdXRob3I+PGF1dGhvcj5Cb2RlYSwgTGl2aXUtR2Ficmll
bDwvYXV0aG9yPjxhdXRob3I+TWFydGluZXotTWFybW9sLCBSYW1vbjwvYXV0aG9yPjxhdXRob3I+
TWV1bmllciwgRnJlZGVyaWMgQS48L2F1dGhvcj48YXV0aG9yPkfDtnR6LCBKw7xyZ2VuPC9hdXRo
b3I+PC9hdXRob3JzPjwvY29udHJpYnV0b3JzPjx0aXRsZXM+PHRpdGxlPkFteWxvaWQtzrIgYW5k
IHRhdSBjb21wbGV4aXR5IOKAlCB0b3dhcmRzIGltcHJvdmVkIGJpb21hcmtlcnMgYW5kIHRhcmdl
dGVkIHRoZXJhcGllczwvdGl0bGU+PHNlY29uZGFyeS10aXRsZT5OYXR1cmUgUmV2aWV3cyBOZXVy
b2xvZ3k8L3NlY29uZGFyeS10aXRsZT48L3RpdGxlcz48cGVyaW9kaWNhbD48ZnVsbC10aXRsZT5O
YXR1cmUgUmV2aWV3cyBOZXVyb2xvZ3k8L2Z1bGwtdGl0bGU+PC9wZXJpb2RpY2FsPjxwYWdlcz4y
Mi0zOTwvcGFnZXM+PHZvbHVtZT4xNDwvdm9sdW1lPjxudW1iZXI+MTwvbnVtYmVyPjxkYXRlcz48
eWVhcj4yMDE4PC95ZWFyPjxwdWItZGF0ZXM+PGRhdGU+MjAxOC8wMS8wMTwvZGF0ZT48L3B1Yi1k
YXRlcz48L2RhdGVzPjxpc2JuPjE3NTktNDc2NjwvaXNibj48dXJscz48cmVsYXRlZC11cmxzPjx1
cmw+aHR0cHM6Ly9kb2kub3JnLzEwLjEwMzgvbnJuZXVyb2wuMjAxNy4xNjI8L3VybD48L3JlbGF0
ZWQtdXJscz48L3VybHM+PGVsZWN0cm9uaWMtcmVzb3VyY2UtbnVtPjEwLjEwMzgvbnJuZXVyb2wu
MjAxNy4xNjI8L2VsZWN0cm9uaWMtcmVzb3VyY2UtbnVtPjwvcmVjb3JkPjwvQ2l0ZT48Q2l0ZT48
QXV0aG9yPkhlbm5lbWFuPC9BdXRob3I+PFllYXI+MjAwOTwvWWVhcj48UmVjTnVtPjQwPC9SZWNO
dW0+PHJlY29yZD48cmVjLW51bWJlcj40MDwvcmVjLW51bWJlcj48Zm9yZWlnbi1rZXlzPjxrZXkg
YXBwPSJFTiIgZGItaWQ9ImZ0dnJydnI1Nnh2OXR4ZWY1MGJwZGZ4NnRkZXdlc3pwZXYwYSIgdGlt
ZXN0YW1wPSIxNjA0MTExOTAxIj40MDwva2V5PjwvZm9yZWlnbi1rZXlzPjxyZWYtdHlwZSBuYW1l
PSJKb3VybmFsIEFydGljbGUiPjE3PC9yZWYtdHlwZT48Y29udHJpYnV0b3JzPjxhdXRob3JzPjxh
dXRob3I+SGVubmVtYW4sIFcuSi5QLjwvYXV0aG9yPjxhdXRob3I+U2x1aW1lciwgSi4gRC48L2F1
dGhvcj48YXV0aG9yPkJhcm5lcywgSi48L2F1dGhvcj48YXV0aG9yPnZhbiBkZXIgRmxpZXIsIFcu
IE0uPC9hdXRob3I+PGF1dGhvcj5TbHVpbWVyLCBJLiBDLjwvYXV0aG9yPjxhdXRob3I+Rm94LCBO
LiBDLjwvYXV0aG9yPjxhdXRob3I+U2NoZWx0ZW5zLCBQLjwvYXV0aG9yPjxhdXRob3I+VnJlbmtl
biwgSC48L2F1dGhvcj48YXV0aG9yPkJhcmtob2YsIEYuPC9hdXRob3I+PC9hdXRob3JzPjwvY29u
dHJpYnV0b3JzPjx0aXRsZXM+PHRpdGxlPkhpcHBvY2FtcGFsIGF0cm9waHkgcmF0ZXMgaW4gQWx6
aGVpbWVyIGRpc2Vhc2U8L3RpdGxlPjxzZWNvbmRhcnktdGl0bGU+QWRkZWQgdmFsdWUgb3ZlciB3
aG9sZSBicmFpbiB2b2x1bWUgbWVhc3VyZXM8L3NlY29uZGFyeS10aXRsZT48L3RpdGxlcz48cGVy
aW9kaWNhbD48ZnVsbC10aXRsZT5BZGRlZCB2YWx1ZSBvdmVyIHdob2xlIGJyYWluIHZvbHVtZSBt
ZWFzdXJlczwvZnVsbC10aXRsZT48L3BlcmlvZGljYWw+PHBhZ2VzPjk5OS0xMDA3PC9wYWdlcz48
dm9sdW1lPjcyPC92b2x1bWU+PG51bWJlcj4xMTwvbnVtYmVyPjxkYXRlcz48eWVhcj4yMDA5PC95
ZWFyPjwvZGF0ZXM+PHVybHM+PHJlbGF0ZWQtdXJscz48dXJsPmh0dHBzOi8vbi5uZXVyb2xvZ3ku
b3JnL2NvbnRlbnQvbmV1cm9sb2d5LzcyLzExLzk5OS5mdWxsLnBkZjwvdXJsPjwvcmVsYXRlZC11
cmxzPjwvdXJscz48ZWxlY3Ryb25pYy1yZXNvdXJjZS1udW0+MTAuMTIxMi8wMS53bmwuMDAwMDM0
NDU2OC4wOTM2MC4zMTwvZWxlY3Ryb25pYy1yZXNvdXJjZS1udW0+PC9yZWNvcmQ+PC9DaXRlPjxD
aXRlPjxBdXRob3I+Q2FtaWNpb2xpPC9BdXRob3I+PFllYXI+MjAwMzwvWWVhcj48UmVjTnVtPjQy
PC9SZWNOdW0+PHJlY29yZD48cmVjLW51bWJlcj40MjwvcmVjLW51bWJlcj48Zm9yZWlnbi1rZXlz
PjxrZXkgYXBwPSJFTiIgZGItaWQ9ImZ0dnJydnI1Nnh2OXR4ZWY1MGJwZGZ4NnRkZXdlc3pwZXYw
YSIgdGltZXN0YW1wPSIxNjA0MTEyMDM3Ij40Mjwva2V5PjwvZm9yZWlnbi1rZXlzPjxyZWYtdHlw
ZSBuYW1lPSJKb3VybmFsIEFydGljbGUiPjE3PC9yZWYtdHlwZT48Y29udHJpYnV0b3JzPjxhdXRo
b3JzPjxhdXRob3I+Q2FtaWNpb2xpLCBSLjwvYXV0aG9yPjxhdXRob3I+TW9vcmUsIE0uIE0uPC9h
dXRob3I+PGF1dGhvcj5LaW5uZXksIEEuPC9hdXRob3I+PGF1dGhvcj5Db3JicmlkZ2UsIEUuPC9h
dXRob3I+PGF1dGhvcj5HbGFzc2JlcmcsIEsuPC9hdXRob3I+PGF1dGhvcj5LYXllLCBKLiBBLjwv
YXV0aG9yPjwvYXV0aG9ycz48L2NvbnRyaWJ1dG9ycz48YXV0aC1hZGRyZXNzPkRlcGFydG1lbnQg
b2YgTmV1cm9sb2d5LCBPcmVnb24gSGVhbHRoIGFuZCBTY2llbmNlIFVuaXZlcnNpdHksIFBvcnRs
YW5kLCBPcmVnb24sIFVTQS4gcmNhbWljaW9AdWFsYmVydGEuY2E8L2F1dGgtYWRkcmVzcz48dGl0
bGVzPjx0aXRsZT5QYXJraW5zb24mYXBvcztzIGRpc2Vhc2UgaXMgYXNzb2NpYXRlZCB3aXRoIGhp
cHBvY2FtcGFsIGF0cm9waHk8L3RpdGxlPjxzZWNvbmRhcnktdGl0bGU+TW92IERpc29yZDwvc2Vj
b25kYXJ5LXRpdGxlPjwvdGl0bGVzPjxwZXJpb2RpY2FsPjxmdWxsLXRpdGxlPk1vdiBEaXNvcmQ8
L2Z1bGwtdGl0bGU+PC9wZXJpb2RpY2FsPjxwYWdlcz43ODQtOTA8L3BhZ2VzPjx2b2x1bWU+MTg8
L3ZvbHVtZT48bnVtYmVyPjc8L251bWJlcj48ZWRpdGlvbj4yMDAzLzA2LzIwPC9lZGl0aW9uPjxr
ZXl3b3Jkcz48a2V5d29yZD5BZ2VkPC9rZXl3b3JkPjxrZXl3b3JkPkFsemhlaW1lciBEaXNlYXNl
L2RpYWdub3Npczwva2V5d29yZD48a2V5d29yZD5BdHJvcGh5PC9rZXl3b3JkPjxrZXl3b3JkPkJy
YWluL3BhdGhvbG9neTwva2V5d29yZD48a2V5d29yZD5DZXJlYnJhbCBDb3J0ZXgvcGF0aG9sb2d5
PC9rZXl3b3JkPjxrZXl3b3JkPkRlbWVudGlhL2RpYWdub3Npczwva2V5d29yZD48a2V5d29yZD5E
aWFnbm9zaXMsIERpZmZlcmVudGlhbDwva2V5d29yZD48a2V5d29yZD5EaXNlYXNlIFByb2dyZXNz
aW9uPC9rZXl3b3JkPjxrZXl3b3JkPkZlbWFsZTwva2V5d29yZD48a2V5d29yZD5IaXBwb2NhbXB1
cy8qcGF0aG9sb2d5PC9rZXl3b3JkPjxrZXl3b3JkPkh1bWFuczwva2V5d29yZD48a2V5d29yZD4q
SW1hZ2UgUHJvY2Vzc2luZywgQ29tcHV0ZXItQXNzaXN0ZWQ8L2tleXdvcmQ+PGtleXdvcmQ+Kk1h
Z25ldGljIFJlc29uYW5jZSBJbWFnaW5nPC9rZXl3b3JkPjxrZXl3b3JkPk1hbGU8L2tleXdvcmQ+
PGtleXdvcmQ+TWF0aGVtYXRpY2FsIENvbXB1dGluZzwva2V5d29yZD48a2V5d29yZD5OZXVyb2xv
Z2ljIEV4YW1pbmF0aW9uPC9rZXl3b3JkPjxrZXl3b3JkPk5ldXJvcHN5Y2hvbG9naWNhbCBUZXN0
czwva2V5d29yZD48a2V5d29yZD5QYXJhaGlwcG9jYW1wYWwgR3lydXMvcGF0aG9sb2d5PC9rZXl3
b3JkPjxrZXl3b3JkPlBhcmtpbnNvbiBEaXNlYXNlLypkaWFnbm9zaXM8L2tleXdvcmQ+PGtleXdv
cmQ+UmVkIE51Y2xldXMvcGF0aG9sb2d5PC9rZXl3b3JkPjxrZXl3b3JkPlJlZmVyZW5jZSBWYWx1
ZXM8L2tleXdvcmQ+PGtleXdvcmQ+U3VwZXJpb3IgQ29sbGljdWxpL3BhdGhvbG9neTwva2V5d29y
ZD48L2tleXdvcmRzPjxkYXRlcz48eWVhcj4yMDAzPC95ZWFyPjxwdWItZGF0ZXM+PGRhdGU+SnVs
PC9kYXRlPjwvcHViLWRhdGVzPjwvZGF0ZXM+PGlzYm4+MDg4NS0zMTg1IChQcmludCkmI3hEOzA4
ODUtMzE4NTwvaXNibj48YWNjZXNzaW9uLW51bT4xMjgxNTY1NzwvYWNjZXNzaW9uLW51bT48dXJs
cz48L3VybHM+PGVsZWN0cm9uaWMtcmVzb3VyY2UtbnVtPjEwLjEwMDIvbWRzLjEwNDQ0PC9lbGVj
dHJvbmljLXJlc291cmNlLW51bT48cmVtb3RlLWRhdGFiYXNlLXByb3ZpZGVyPk5MTTwvcmVtb3Rl
LWRhdGFiYXNlLXByb3ZpZGVyPjxsYW5ndWFnZT5lbmc8L2xhbmd1YWdlPjwvcmVjb3JkPjwvQ2l0
ZT48L0VuZE5vdGU+
</w:fldData>
        </w:fldChar>
      </w:r>
      <w:r w:rsidR="00154459" w:rsidRPr="00696BD2">
        <w:instrText xml:space="preserve"> ADDIN EN.CITE.DATA </w:instrText>
      </w:r>
      <w:r w:rsidR="00154459" w:rsidRPr="00696BD2">
        <w:fldChar w:fldCharType="end"/>
      </w:r>
      <w:r w:rsidR="00AC2E68" w:rsidRPr="00696BD2">
        <w:fldChar w:fldCharType="separate"/>
      </w:r>
      <w:r w:rsidR="00FA275A" w:rsidRPr="00696BD2">
        <w:rPr>
          <w:noProof/>
          <w:vertAlign w:val="superscript"/>
        </w:rPr>
        <w:t>3-5</w:t>
      </w:r>
      <w:r w:rsidR="00AC2E68" w:rsidRPr="00696BD2">
        <w:fldChar w:fldCharType="end"/>
      </w:r>
      <w:r w:rsidR="00537F74" w:rsidRPr="00696BD2">
        <w:t xml:space="preserve">. </w:t>
      </w:r>
      <w:r w:rsidRPr="00696BD2">
        <w:t xml:space="preserve">In mice, the hippocampus is a very </w:t>
      </w:r>
      <w:r w:rsidR="00381CDC" w:rsidRPr="00696BD2">
        <w:t>well-</w:t>
      </w:r>
      <w:r w:rsidRPr="00696BD2">
        <w:t>established model to study spatial, contextual, and associative learning and memory formation</w:t>
      </w:r>
      <w:r w:rsidR="00815336" w:rsidRPr="00696BD2">
        <w:t xml:space="preserve"> on the cellular and network level</w:t>
      </w:r>
      <w:r w:rsidR="00F61B3E" w:rsidRPr="00696BD2">
        <w:t>s</w:t>
      </w:r>
      <w:r w:rsidR="009F3A35" w:rsidRPr="00696BD2">
        <w:fldChar w:fldCharType="begin">
          <w:fldData xml:space="preserve">PEVuZE5vdGU+PENpdGU+PEF1dGhvcj5IZW5uZW1hbjwvQXV0aG9yPjxZZWFyPjIwMDk8L1llYXI+
PFJlY051bT40MDwvUmVjTnVtPjxEaXNwbGF5VGV4dD48c3R5bGUgZmFjZT0ic3VwZXJzY3JpcHQi
PjQsNTwvc3R5bGU+PC9EaXNwbGF5VGV4dD48cmVjb3JkPjxyZWMtbnVtYmVyPjQwPC9yZWMtbnVt
YmVyPjxmb3JlaWduLWtleXM+PGtleSBhcHA9IkVOIiBkYi1pZD0iZnR2cnJ2cjU2eHY5dHhlZjUw
YnBkZng2dGRld2VzenBldjBhIiB0aW1lc3RhbXA9IjE2MDQxMTE5MDEiPjQwPC9rZXk+PC9mb3Jl
aWduLWtleXM+PHJlZi10eXBlIG5hbWU9IkpvdXJuYWwgQXJ0aWNsZSI+MTc8L3JlZi10eXBlPjxj
b250cmlidXRvcnM+PGF1dGhvcnM+PGF1dGhvcj5IZW5uZW1hbiwgVy5KLlAuPC9hdXRob3I+PGF1
dGhvcj5TbHVpbWVyLCBKLiBELjwvYXV0aG9yPjxhdXRob3I+QmFybmVzLCBKLjwvYXV0aG9yPjxh
dXRob3I+dmFuIGRlciBGbGllciwgVy4gTS48L2F1dGhvcj48YXV0aG9yPlNsdWltZXIsIEkuIEMu
PC9hdXRob3I+PGF1dGhvcj5Gb3gsIE4uIEMuPC9hdXRob3I+PGF1dGhvcj5TY2hlbHRlbnMsIFAu
PC9hdXRob3I+PGF1dGhvcj5WcmVua2VuLCBILjwvYXV0aG9yPjxhdXRob3I+QmFya2hvZiwgRi48
L2F1dGhvcj48L2F1dGhvcnM+PC9jb250cmlidXRvcnM+PHRpdGxlcz48dGl0bGU+SGlwcG9jYW1w
YWwgYXRyb3BoeSByYXRlcyBpbiBBbHpoZWltZXIgZGlzZWFzZTwvdGl0bGU+PHNlY29uZGFyeS10
aXRsZT5BZGRlZCB2YWx1ZSBvdmVyIHdob2xlIGJyYWluIHZvbHVtZSBtZWFzdXJlczwvc2Vjb25k
YXJ5LXRpdGxlPjwvdGl0bGVzPjxwZXJpb2RpY2FsPjxmdWxsLXRpdGxlPkFkZGVkIHZhbHVlIG92
ZXIgd2hvbGUgYnJhaW4gdm9sdW1lIG1lYXN1cmVzPC9mdWxsLXRpdGxlPjwvcGVyaW9kaWNhbD48
cGFnZXM+OTk5LTEwMDc8L3BhZ2VzPjx2b2x1bWU+NzI8L3ZvbHVtZT48bnVtYmVyPjExPC9udW1i
ZXI+PGRhdGVzPjx5ZWFyPjIwMDk8L3llYXI+PC9kYXRlcz48dXJscz48cmVsYXRlZC11cmxzPjx1
cmw+aHR0cHM6Ly9uLm5ldXJvbG9neS5vcmcvY29udGVudC9uZXVyb2xvZ3kvNzIvMTEvOTk5LmZ1
bGwucGRmPC91cmw+PC9yZWxhdGVkLXVybHM+PC91cmxzPjxlbGVjdHJvbmljLXJlc291cmNlLW51
bT4xMC4xMjEyLzAxLndubC4wMDAwMzQ0NTY4LjA5MzYwLjMxPC9lbGVjdHJvbmljLXJlc291cmNl
LW51bT48L3JlY29yZD48L0NpdGU+PENpdGU+PEF1dGhvcj5DYW1pY2lvbGk8L0F1dGhvcj48WWVh
cj4yMDAzPC9ZZWFyPjxSZWNOdW0+NDI8L1JlY051bT48cmVjb3JkPjxyZWMtbnVtYmVyPjQyPC9y
ZWMtbnVtYmVyPjxmb3JlaWduLWtleXM+PGtleSBhcHA9IkVOIiBkYi1pZD0iZnR2cnJ2cjU2eHY5
dHhlZjUwYnBkZng2dGRld2VzenBldjBhIiB0aW1lc3RhbXA9IjE2MDQxMTIwMzciPjQyPC9rZXk+
PC9mb3JlaWduLWtleXM+PHJlZi10eXBlIG5hbWU9IkpvdXJuYWwgQXJ0aWNsZSI+MTc8L3JlZi10
eXBlPjxjb250cmlidXRvcnM+PGF1dGhvcnM+PGF1dGhvcj5DYW1pY2lvbGksIFIuPC9hdXRob3I+
PGF1dGhvcj5Nb29yZSwgTS4gTS48L2F1dGhvcj48YXV0aG9yPktpbm5leSwgQS48L2F1dGhvcj48
YXV0aG9yPkNvcmJyaWRnZSwgRS48L2F1dGhvcj48YXV0aG9yPkdsYXNzYmVyZywgSy48L2F1dGhv
cj48YXV0aG9yPktheWUsIEouIEEuPC9hdXRob3I+PC9hdXRob3JzPjwvY29udHJpYnV0b3JzPjxh
dXRoLWFkZHJlc3M+RGVwYXJ0bWVudCBvZiBOZXVyb2xvZ3ksIE9yZWdvbiBIZWFsdGggYW5kIFNj
aWVuY2UgVW5pdmVyc2l0eSwgUG9ydGxhbmQsIE9yZWdvbiwgVVNBLiByY2FtaWNpb0B1YWxiZXJ0
YS5jYTwvYXV0aC1hZGRyZXNzPjx0aXRsZXM+PHRpdGxlPlBhcmtpbnNvbiZhcG9zO3MgZGlzZWFz
ZSBpcyBhc3NvY2lhdGVkIHdpdGggaGlwcG9jYW1wYWwgYXRyb3BoeTwvdGl0bGU+PHNlY29uZGFy
eS10aXRsZT5Nb3YgRGlzb3JkPC9zZWNvbmRhcnktdGl0bGU+PC90aXRsZXM+PHBlcmlvZGljYWw+
PGZ1bGwtdGl0bGU+TW92IERpc29yZDwvZnVsbC10aXRsZT48L3BlcmlvZGljYWw+PHBhZ2VzPjc4
NC05MDwvcGFnZXM+PHZvbHVtZT4xODwvdm9sdW1lPjxudW1iZXI+NzwvbnVtYmVyPjxlZGl0aW9u
PjIwMDMvMDYvMjA8L2VkaXRpb24+PGtleXdvcmRzPjxrZXl3b3JkPkFnZWQ8L2tleXdvcmQ+PGtl
eXdvcmQ+QWx6aGVpbWVyIERpc2Vhc2UvZGlhZ25vc2lzPC9rZXl3b3JkPjxrZXl3b3JkPkF0cm9w
aHk8L2tleXdvcmQ+PGtleXdvcmQ+QnJhaW4vcGF0aG9sb2d5PC9rZXl3b3JkPjxrZXl3b3JkPkNl
cmVicmFsIENvcnRleC9wYXRob2xvZ3k8L2tleXdvcmQ+PGtleXdvcmQ+RGVtZW50aWEvZGlhZ25v
c2lzPC9rZXl3b3JkPjxrZXl3b3JkPkRpYWdub3NpcywgRGlmZmVyZW50aWFsPC9rZXl3b3JkPjxr
ZXl3b3JkPkRpc2Vhc2UgUHJvZ3Jlc3Npb248L2tleXdvcmQ+PGtleXdvcmQ+RmVtYWxlPC9rZXl3
b3JkPjxrZXl3b3JkPkhpcHBvY2FtcHVzLypwYXRob2xvZ3k8L2tleXdvcmQ+PGtleXdvcmQ+SHVt
YW5zPC9rZXl3b3JkPjxrZXl3b3JkPipJbWFnZSBQcm9jZXNzaW5nLCBDb21wdXRlci1Bc3Npc3Rl
ZDwva2V5d29yZD48a2V5d29yZD4qTWFnbmV0aWMgUmVzb25hbmNlIEltYWdpbmc8L2tleXdvcmQ+
PGtleXdvcmQ+TWFsZTwva2V5d29yZD48a2V5d29yZD5NYXRoZW1hdGljYWwgQ29tcHV0aW5nPC9r
ZXl3b3JkPjxrZXl3b3JkPk5ldXJvbG9naWMgRXhhbWluYXRpb248L2tleXdvcmQ+PGtleXdvcmQ+
TmV1cm9wc3ljaG9sb2dpY2FsIFRlc3RzPC9rZXl3b3JkPjxrZXl3b3JkPlBhcmFoaXBwb2NhbXBh
bCBHeXJ1cy9wYXRob2xvZ3k8L2tleXdvcmQ+PGtleXdvcmQ+UGFya2luc29uIERpc2Vhc2UvKmRp
YWdub3Npczwva2V5d29yZD48a2V5d29yZD5SZWQgTnVjbGV1cy9wYXRob2xvZ3k8L2tleXdvcmQ+
PGtleXdvcmQ+UmVmZXJlbmNlIFZhbHVlczwva2V5d29yZD48a2V5d29yZD5TdXBlcmlvciBDb2xs
aWN1bGkvcGF0aG9sb2d5PC9rZXl3b3JkPjwva2V5d29yZHM+PGRhdGVzPjx5ZWFyPjIwMDM8L3ll
YXI+PHB1Yi1kYXRlcz48ZGF0ZT5KdWw8L2RhdGU+PC9wdWItZGF0ZXM+PC9kYXRlcz48aXNibj4w
ODg1LTMxODUgKFByaW50KSYjeEQ7MDg4NS0zMTg1PC9pc2JuPjxhY2Nlc3Npb24tbnVtPjEyODE1
NjU3PC9hY2Nlc3Npb24tbnVtPjx1cmxzPjwvdXJscz48ZWxlY3Ryb25pYy1yZXNvdXJjZS1udW0+
MTAuMTAwMi9tZHMuMTA0NDQ8L2VsZWN0cm9uaWMtcmVzb3VyY2UtbnVtPjxyZW1vdGUtZGF0YWJh
c2UtcHJvdmlkZXI+TkxNPC9yZW1vdGUtZGF0YWJhc2UtcHJvdmlkZXI+PGxhbmd1YWdlPmVuZzwv
bGFuZ3VhZ2U+PC9yZWNvcmQ+PC9DaXRlPjwvRW5kTm90ZT4A
</w:fldData>
        </w:fldChar>
      </w:r>
      <w:r w:rsidR="00154459" w:rsidRPr="00696BD2">
        <w:instrText xml:space="preserve"> ADDIN EN.CITE </w:instrText>
      </w:r>
      <w:r w:rsidR="00154459" w:rsidRPr="00696BD2">
        <w:fldChar w:fldCharType="begin">
          <w:fldData xml:space="preserve">PEVuZE5vdGU+PENpdGU+PEF1dGhvcj5IZW5uZW1hbjwvQXV0aG9yPjxZZWFyPjIwMDk8L1llYXI+
PFJlY051bT40MDwvUmVjTnVtPjxEaXNwbGF5VGV4dD48c3R5bGUgZmFjZT0ic3VwZXJzY3JpcHQi
PjQsNTwvc3R5bGU+PC9EaXNwbGF5VGV4dD48cmVjb3JkPjxyZWMtbnVtYmVyPjQwPC9yZWMtbnVt
YmVyPjxmb3JlaWduLWtleXM+PGtleSBhcHA9IkVOIiBkYi1pZD0iZnR2cnJ2cjU2eHY5dHhlZjUw
YnBkZng2dGRld2VzenBldjBhIiB0aW1lc3RhbXA9IjE2MDQxMTE5MDEiPjQwPC9rZXk+PC9mb3Jl
aWduLWtleXM+PHJlZi10eXBlIG5hbWU9IkpvdXJuYWwgQXJ0aWNsZSI+MTc8L3JlZi10eXBlPjxj
b250cmlidXRvcnM+PGF1dGhvcnM+PGF1dGhvcj5IZW5uZW1hbiwgVy5KLlAuPC9hdXRob3I+PGF1
dGhvcj5TbHVpbWVyLCBKLiBELjwvYXV0aG9yPjxhdXRob3I+QmFybmVzLCBKLjwvYXV0aG9yPjxh
dXRob3I+dmFuIGRlciBGbGllciwgVy4gTS48L2F1dGhvcj48YXV0aG9yPlNsdWltZXIsIEkuIEMu
PC9hdXRob3I+PGF1dGhvcj5Gb3gsIE4uIEMuPC9hdXRob3I+PGF1dGhvcj5TY2hlbHRlbnMsIFAu
PC9hdXRob3I+PGF1dGhvcj5WcmVua2VuLCBILjwvYXV0aG9yPjxhdXRob3I+QmFya2hvZiwgRi48
L2F1dGhvcj48L2F1dGhvcnM+PC9jb250cmlidXRvcnM+PHRpdGxlcz48dGl0bGU+SGlwcG9jYW1w
YWwgYXRyb3BoeSByYXRlcyBpbiBBbHpoZWltZXIgZGlzZWFzZTwvdGl0bGU+PHNlY29uZGFyeS10
aXRsZT5BZGRlZCB2YWx1ZSBvdmVyIHdob2xlIGJyYWluIHZvbHVtZSBtZWFzdXJlczwvc2Vjb25k
YXJ5LXRpdGxlPjwvdGl0bGVzPjxwZXJpb2RpY2FsPjxmdWxsLXRpdGxlPkFkZGVkIHZhbHVlIG92
ZXIgd2hvbGUgYnJhaW4gdm9sdW1lIG1lYXN1cmVzPC9mdWxsLXRpdGxlPjwvcGVyaW9kaWNhbD48
cGFnZXM+OTk5LTEwMDc8L3BhZ2VzPjx2b2x1bWU+NzI8L3ZvbHVtZT48bnVtYmVyPjExPC9udW1i
ZXI+PGRhdGVzPjx5ZWFyPjIwMDk8L3llYXI+PC9kYXRlcz48dXJscz48cmVsYXRlZC11cmxzPjx1
cmw+aHR0cHM6Ly9uLm5ldXJvbG9neS5vcmcvY29udGVudC9uZXVyb2xvZ3kvNzIvMTEvOTk5LmZ1
bGwucGRmPC91cmw+PC9yZWxhdGVkLXVybHM+PC91cmxzPjxlbGVjdHJvbmljLXJlc291cmNlLW51
bT4xMC4xMjEyLzAxLndubC4wMDAwMzQ0NTY4LjA5MzYwLjMxPC9lbGVjdHJvbmljLXJlc291cmNl
LW51bT48L3JlY29yZD48L0NpdGU+PENpdGU+PEF1dGhvcj5DYW1pY2lvbGk8L0F1dGhvcj48WWVh
cj4yMDAzPC9ZZWFyPjxSZWNOdW0+NDI8L1JlY051bT48cmVjb3JkPjxyZWMtbnVtYmVyPjQyPC9y
ZWMtbnVtYmVyPjxmb3JlaWduLWtleXM+PGtleSBhcHA9IkVOIiBkYi1pZD0iZnR2cnJ2cjU2eHY5
dHhlZjUwYnBkZng2dGRld2VzenBldjBhIiB0aW1lc3RhbXA9IjE2MDQxMTIwMzciPjQyPC9rZXk+
PC9mb3JlaWduLWtleXM+PHJlZi10eXBlIG5hbWU9IkpvdXJuYWwgQXJ0aWNsZSI+MTc8L3JlZi10
eXBlPjxjb250cmlidXRvcnM+PGF1dGhvcnM+PGF1dGhvcj5DYW1pY2lvbGksIFIuPC9hdXRob3I+
PGF1dGhvcj5Nb29yZSwgTS4gTS48L2F1dGhvcj48YXV0aG9yPktpbm5leSwgQS48L2F1dGhvcj48
YXV0aG9yPkNvcmJyaWRnZSwgRS48L2F1dGhvcj48YXV0aG9yPkdsYXNzYmVyZywgSy48L2F1dGhv
cj48YXV0aG9yPktheWUsIEouIEEuPC9hdXRob3I+PC9hdXRob3JzPjwvY29udHJpYnV0b3JzPjxh
dXRoLWFkZHJlc3M+RGVwYXJ0bWVudCBvZiBOZXVyb2xvZ3ksIE9yZWdvbiBIZWFsdGggYW5kIFNj
aWVuY2UgVW5pdmVyc2l0eSwgUG9ydGxhbmQsIE9yZWdvbiwgVVNBLiByY2FtaWNpb0B1YWxiZXJ0
YS5jYTwvYXV0aC1hZGRyZXNzPjx0aXRsZXM+PHRpdGxlPlBhcmtpbnNvbiZhcG9zO3MgZGlzZWFz
ZSBpcyBhc3NvY2lhdGVkIHdpdGggaGlwcG9jYW1wYWwgYXRyb3BoeTwvdGl0bGU+PHNlY29uZGFy
eS10aXRsZT5Nb3YgRGlzb3JkPC9zZWNvbmRhcnktdGl0bGU+PC90aXRsZXM+PHBlcmlvZGljYWw+
PGZ1bGwtdGl0bGU+TW92IERpc29yZDwvZnVsbC10aXRsZT48L3BlcmlvZGljYWw+PHBhZ2VzPjc4
NC05MDwvcGFnZXM+PHZvbHVtZT4xODwvdm9sdW1lPjxudW1iZXI+NzwvbnVtYmVyPjxlZGl0aW9u
PjIwMDMvMDYvMjA8L2VkaXRpb24+PGtleXdvcmRzPjxrZXl3b3JkPkFnZWQ8L2tleXdvcmQ+PGtl
eXdvcmQ+QWx6aGVpbWVyIERpc2Vhc2UvZGlhZ25vc2lzPC9rZXl3b3JkPjxrZXl3b3JkPkF0cm9w
aHk8L2tleXdvcmQ+PGtleXdvcmQ+QnJhaW4vcGF0aG9sb2d5PC9rZXl3b3JkPjxrZXl3b3JkPkNl
cmVicmFsIENvcnRleC9wYXRob2xvZ3k8L2tleXdvcmQ+PGtleXdvcmQ+RGVtZW50aWEvZGlhZ25v
c2lzPC9rZXl3b3JkPjxrZXl3b3JkPkRpYWdub3NpcywgRGlmZmVyZW50aWFsPC9rZXl3b3JkPjxr
ZXl3b3JkPkRpc2Vhc2UgUHJvZ3Jlc3Npb248L2tleXdvcmQ+PGtleXdvcmQ+RmVtYWxlPC9rZXl3
b3JkPjxrZXl3b3JkPkhpcHBvY2FtcHVzLypwYXRob2xvZ3k8L2tleXdvcmQ+PGtleXdvcmQ+SHVt
YW5zPC9rZXl3b3JkPjxrZXl3b3JkPipJbWFnZSBQcm9jZXNzaW5nLCBDb21wdXRlci1Bc3Npc3Rl
ZDwva2V5d29yZD48a2V5d29yZD4qTWFnbmV0aWMgUmVzb25hbmNlIEltYWdpbmc8L2tleXdvcmQ+
PGtleXdvcmQ+TWFsZTwva2V5d29yZD48a2V5d29yZD5NYXRoZW1hdGljYWwgQ29tcHV0aW5nPC9r
ZXl3b3JkPjxrZXl3b3JkPk5ldXJvbG9naWMgRXhhbWluYXRpb248L2tleXdvcmQ+PGtleXdvcmQ+
TmV1cm9wc3ljaG9sb2dpY2FsIFRlc3RzPC9rZXl3b3JkPjxrZXl3b3JkPlBhcmFoaXBwb2NhbXBh
bCBHeXJ1cy9wYXRob2xvZ3k8L2tleXdvcmQ+PGtleXdvcmQ+UGFya2luc29uIERpc2Vhc2UvKmRp
YWdub3Npczwva2V5d29yZD48a2V5d29yZD5SZWQgTnVjbGV1cy9wYXRob2xvZ3k8L2tleXdvcmQ+
PGtleXdvcmQ+UmVmZXJlbmNlIFZhbHVlczwva2V5d29yZD48a2V5d29yZD5TdXBlcmlvciBDb2xs
aWN1bGkvcGF0aG9sb2d5PC9rZXl3b3JkPjwva2V5d29yZHM+PGRhdGVzPjx5ZWFyPjIwMDM8L3ll
YXI+PHB1Yi1kYXRlcz48ZGF0ZT5KdWw8L2RhdGU+PC9wdWItZGF0ZXM+PC9kYXRlcz48aXNibj4w
ODg1LTMxODUgKFByaW50KSYjeEQ7MDg4NS0zMTg1PC9pc2JuPjxhY2Nlc3Npb24tbnVtPjEyODE1
NjU3PC9hY2Nlc3Npb24tbnVtPjx1cmxzPjwvdXJscz48ZWxlY3Ryb25pYy1yZXNvdXJjZS1udW0+
MTAuMTAwMi9tZHMuMTA0NDQ8L2VsZWN0cm9uaWMtcmVzb3VyY2UtbnVtPjxyZW1vdGUtZGF0YWJh
c2UtcHJvdmlkZXI+TkxNPC9yZW1vdGUtZGF0YWJhc2UtcHJvdmlkZXI+PGxhbmd1YWdlPmVuZzwv
bGFuZ3VhZ2U+PC9yZWNvcmQ+PC9DaXRlPjwvRW5kTm90ZT4A
</w:fldData>
        </w:fldChar>
      </w:r>
      <w:r w:rsidR="00154459" w:rsidRPr="00696BD2">
        <w:instrText xml:space="preserve"> ADDIN EN.CITE.DATA </w:instrText>
      </w:r>
      <w:r w:rsidR="00154459" w:rsidRPr="00696BD2">
        <w:fldChar w:fldCharType="end"/>
      </w:r>
      <w:r w:rsidR="009F3A35" w:rsidRPr="00696BD2">
        <w:fldChar w:fldCharType="separate"/>
      </w:r>
      <w:r w:rsidR="00622753" w:rsidRPr="00696BD2">
        <w:rPr>
          <w:noProof/>
          <w:vertAlign w:val="superscript"/>
        </w:rPr>
        <w:t>4,5</w:t>
      </w:r>
      <w:r w:rsidR="009F3A35" w:rsidRPr="00696BD2">
        <w:fldChar w:fldCharType="end"/>
      </w:r>
      <w:r w:rsidRPr="00696BD2">
        <w:t>. The mechanistic studies of learning and memory require longitudinal interrogation of neuron</w:t>
      </w:r>
      <w:r w:rsidR="007E390C" w:rsidRPr="00696BD2">
        <w:t>al struct</w:t>
      </w:r>
      <w:r w:rsidR="00B94912" w:rsidRPr="00696BD2">
        <w:t>ure and function</w:t>
      </w:r>
      <w:r w:rsidRPr="00696BD2">
        <w:t xml:space="preserve"> in behaving mice. Fluorescence imaging in combination with genetically encoded probes</w:t>
      </w:r>
      <w:r w:rsidR="00C30460" w:rsidRPr="00696BD2">
        <w:fldChar w:fldCharType="begin"/>
      </w:r>
      <w:r w:rsidR="00154459" w:rsidRPr="00696BD2">
        <w:instrText xml:space="preserve"> ADDIN EN.CITE &lt;EndNote&gt;&lt;Cite&gt;&lt;Author&gt;Piatkevich&lt;/Author&gt;&lt;Year&gt;2019&lt;/Year&gt;&lt;RecNum&gt;46&lt;/RecNum&gt;&lt;DisplayText&gt;&lt;style face="superscript"&gt;6&lt;/style&gt;&lt;/DisplayText&gt;&lt;record&gt;&lt;rec-number&gt;46&lt;/rec-number&gt;&lt;foreign-keys&gt;&lt;key app="EN" db-id="ftvrrvr56xv9txef50bpdfx6tdeweszpev0a" timestamp="1604112442"&gt;46&lt;/key&gt;&lt;/foreign-keys&gt;&lt;ref-type name="Journal Article"&gt;17&lt;/ref-type&gt;&lt;contributors&gt;&lt;authors&gt;&lt;author&gt;Piatkevich, Kiryl D.&lt;/author&gt;&lt;author&gt;Murdock, Mitchell H.&lt;/author&gt;&lt;author&gt;Subach, Fedor V.&lt;/author&gt;&lt;/authors&gt;&lt;/contributors&gt;&lt;titles&gt;&lt;title&gt;Advances in Engineering and Application of Optogenetic Indicators for Neuroscience&lt;/title&gt;&lt;secondary-title&gt;Applied Sciences&lt;/secondary-title&gt;&lt;/titles&gt;&lt;periodical&gt;&lt;full-title&gt;Applied Sciences&lt;/full-title&gt;&lt;/periodical&gt;&lt;pages&gt;562&lt;/pages&gt;&lt;volume&gt;9&lt;/volume&gt;&lt;number&gt;3&lt;/number&gt;&lt;dates&gt;&lt;year&gt;2019&lt;/year&gt;&lt;/dates&gt;&lt;isbn&gt;2076-3417&lt;/isbn&gt;&lt;accession-num&gt;doi:10.3390/app9030562&lt;/accession-num&gt;&lt;urls&gt;&lt;related-urls&gt;&lt;url&gt;https://www.mdpi.com/2076-3417/9/3/562&lt;/url&gt;&lt;/related-urls&gt;&lt;/urls&gt;&lt;/record&gt;&lt;/Cite&gt;&lt;/EndNote&gt;</w:instrText>
      </w:r>
      <w:r w:rsidR="00C30460" w:rsidRPr="00696BD2">
        <w:fldChar w:fldCharType="separate"/>
      </w:r>
      <w:r w:rsidR="00622753" w:rsidRPr="00696BD2">
        <w:rPr>
          <w:noProof/>
          <w:vertAlign w:val="superscript"/>
        </w:rPr>
        <w:t>6</w:t>
      </w:r>
      <w:r w:rsidR="00C30460" w:rsidRPr="00696BD2">
        <w:fldChar w:fldCharType="end"/>
      </w:r>
      <w:r w:rsidRPr="00696BD2">
        <w:t xml:space="preserve"> provides unprecedented capabilities to record membrane voltage dynamics</w:t>
      </w:r>
      <w:r w:rsidR="00451EC9" w:rsidRPr="00696BD2">
        <w:fldChar w:fldCharType="begin">
          <w:fldData xml:space="preserve">PEVuZE5vdGU+PENpdGU+PEF1dGhvcj5QaWF0a2V2aWNoPC9BdXRob3I+PFllYXI+MjAxOTwvWWVh
cj48UmVjTnVtPjQ8L1JlY051bT48RGlzcGxheVRleHQ+PHN0eWxlIGZhY2U9InN1cGVyc2NyaXB0
Ij43LDg8L3N0eWxlPjwvRGlzcGxheVRleHQ+PHJlY29yZD48cmVjLW51bWJlcj40PC9yZWMtbnVt
YmVyPjxmb3JlaWduLWtleXM+PGtleSBhcHA9IkVOIiBkYi1pZD0iZnR2cnJ2cjU2eHY5dHhlZjUw
YnBkZng2dGRld2VzenBldjBhIiB0aW1lc3RhbXA9IjE2MDM3OTA0NzkiPjQ8L2tleT48L2ZvcmVp
Z24ta2V5cz48cmVmLXR5cGUgbmFtZT0iSm91cm5hbCBBcnRpY2xlIj4xNzwvcmVmLXR5cGU+PGNv
bnRyaWJ1dG9ycz48YXV0aG9ycz48YXV0aG9yPlBpYXRrZXZpY2gsIEtpcnlsIEQuPC9hdXRob3I+
PGF1dGhvcj5CZW5zdXNzZW4sIFNldGg8L2F1dGhvcj48YXV0aG9yPlRzZW5nLCBIdWEtYW48L2F1
dGhvcj48YXV0aG9yPlNocm9mZiwgU2FuYXlhIE4uPC9hdXRob3I+PGF1dGhvcj5Mb3Blei1IdWVy
dGEsIFZpb2xldGEgR2lzc2VsbGU8L2F1dGhvcj48YXV0aG9yPlBhcmssIERlbWlhbjwvYXV0aG9y
PjxhdXRob3I+SnVuZywgRXJpY2EgRS48L2F1dGhvcj48YXV0aG9yPlNoZW1lc2gsIE9yIEEuPC9h
dXRob3I+PGF1dGhvcj5TdHJhdWIsIENocmlzdG9waDwvYXV0aG9yPjxhdXRob3I+R3JpdHRvbiwg
SG93YXJkIEouPC9hdXRob3I+PGF1dGhvcj5Sb21hbm8sIE1pY2hhZWwgRi48L2F1dGhvcj48YXV0
aG9yPkNvc3RhLCBFbW1hPC9hdXRob3I+PGF1dGhvcj5TYWJhdGluaSwgQmVybmFyZG8gTC48L2F1
dGhvcj48YXV0aG9yPkZ1LCBaaGFueWFuPC9hdXRob3I+PGF1dGhvcj5Cb3lkZW4sIEVkd2FyZCBT
LjwvYXV0aG9yPjxhdXRob3I+SGFuLCBYdWU8L2F1dGhvcj48L2F1dGhvcnM+PC9jb250cmlidXRv
cnM+PHRpdGxlcz48dGl0bGU+UG9wdWxhdGlvbiBpbWFnaW5nIG9mIG5ldXJhbCBhY3Rpdml0eSBp
biBhd2FrZSBiZWhhdmluZyBtaWNlPC90aXRsZT48c2Vjb25kYXJ5LXRpdGxlPk5hdHVyZTwvc2Vj
b25kYXJ5LXRpdGxlPjwvdGl0bGVzPjxwZXJpb2RpY2FsPjxmdWxsLXRpdGxlPk5hdHVyZTwvZnVs
bC10aXRsZT48L3BlcmlvZGljYWw+PHBhZ2VzPjQxMy00MTc8L3BhZ2VzPjx2b2x1bWU+NTc0PC92
b2x1bWU+PG51bWJlcj43Nzc4PC9udW1iZXI+PGRhdGVzPjx5ZWFyPjIwMTk8L3llYXI+PHB1Yi1k
YXRlcz48ZGF0ZT4yMDE5LzEwLzAxPC9kYXRlPjwvcHViLWRhdGVzPjwvZGF0ZXM+PGlzYm4+MTQ3
Ni00Njg3PC9pc2JuPjx1cmxzPjxyZWxhdGVkLXVybHM+PHVybD5odHRwczovL2RvaS5vcmcvMTAu
MTAzOC9zNDE1ODYtMDE5LTE2NDEtMTwvdXJsPjwvcmVsYXRlZC11cmxzPjwvdXJscz48ZWxlY3Ry
b25pYy1yZXNvdXJjZS1udW0+MTAuMTAzOC9zNDE1ODYtMDE5LTE2NDEtMTwvZWxlY3Ryb25pYy1y
ZXNvdXJjZS1udW0+PC9yZWNvcmQ+PC9DaXRlPjxDaXRlPjxBdXRob3I+RmFuPC9BdXRob3I+PFll
YXI+MjAyMDwvWWVhcj48UmVjTnVtPjQ3PC9SZWNOdW0+PHJlY29yZD48cmVjLW51bWJlcj40Nzwv
cmVjLW51bWJlcj48Zm9yZWlnbi1rZXlzPjxrZXkgYXBwPSJFTiIgZGItaWQ9ImZ0dnJydnI1Nnh2
OXR4ZWY1MGJwZGZ4NnRkZXdlc3pwZXYwYSIgdGltZXN0YW1wPSIxNjA0MTEyNTM1Ij40Nzwva2V5
PjwvZm9yZWlnbi1rZXlzPjxyZWYtdHlwZSBuYW1lPSJKb3VybmFsIEFydGljbGUiPjE3PC9yZWYt
dHlwZT48Y29udHJpYnV0b3JzPjxhdXRob3JzPjxhdXRob3I+RmFuLCBMaW5saW4gWi48L2F1dGhv
cj48YXV0aG9yPktoZWlmZXRzLCBTaW1vbjwvYXV0aG9yPjxhdXRob3I+QsO2aG0sIFVycyBMLjwv
YXV0aG9yPjxhdXRob3I+V3UsIEhhbzwvYXV0aG9yPjxhdXRob3I+UGlhdGtldmljaCwgS2lyeWwg
RC48L2F1dGhvcj48YXV0aG9yPlhpZSwgTWljaGFlbCBFLjwvYXV0aG9yPjxhdXRob3I+UGFyb3Qs
IFZpY2VudGU8L2F1dGhvcj48YXV0aG9yPkhhLCBZb29yZWU8L2F1dGhvcj48YXV0aG9yPkV2YW5z
LCBLYXRocnluIEUuPC9hdXRob3I+PGF1dGhvcj5Cb3lkZW4sIEVkd2FyZCBTLjwvYXV0aG9yPjxh
dXRob3I+VGFrZXNpYW4sIEFubmUgRS48L2F1dGhvcj48YXV0aG9yPkNvaGVuLCBBZGFtIEUuPC9h
dXRob3I+PC9hdXRob3JzPjwvY29udHJpYnV0b3JzPjx0aXRsZXM+PHRpdGxlPkFsbC1PcHRpY2Fs
IEVsZWN0cm9waHlzaW9sb2d5IFJldmVhbHMgdGhlIFJvbGUgb2YgTGF0ZXJhbCBJbmhpYml0aW9u
IGluIFNlbnNvcnkgUHJvY2Vzc2luZyBpbiBDb3J0aWNhbCBMYXllciAxPC90aXRsZT48c2Vjb25k
YXJ5LXRpdGxlPkNlbGw8L3NlY29uZGFyeS10aXRsZT48L3RpdGxlcz48cGVyaW9kaWNhbD48ZnVs
bC10aXRsZT5DZWxsPC9mdWxsLXRpdGxlPjwvcGVyaW9kaWNhbD48cGFnZXM+NTIxLTUzNS5lMTg8
L3BhZ2VzPjx2b2x1bWU+MTgwPC92b2x1bWU+PG51bWJlcj4zPC9udW1iZXI+PGtleXdvcmRzPjxr
ZXl3b3JkPmxheWVyIDE8L2tleXdvcmQ+PGtleXdvcmQ+YmFycmVsIGNvcnRleDwva2V5d29yZD48
a2V5d29yZD5sYXRlcmFsIGluaGliaXRpb248L2tleXdvcmQ+PGtleXdvcmQ+YWNldHlsY2hvbGlu
ZTwva2V5d29yZD48a2V5d29yZD5vcHRpY2FsIGVsZWN0cm9waHlzaW9sb2d5PC9rZXl3b3JkPjxr
ZXl3b3JkPkUvSSBiYWxhbmNlPC9rZXl3b3JkPjxrZXl3b3JkPm9wdGljYWwgY2lyY3VpdCBtYXBw
aW5nPC9rZXl3b3JkPjxrZXl3b3JkPmluaGliaXRvcnkgb3B0aWNhbCBlbGVjdHJvcGh5c2lvbG9n
eTwva2V5d29yZD48a2V5d29yZD53aW5uZXItdGFrZXMtYWxsIGR5bmFtaWNzPC9rZXl3b3JkPjwv
a2V5d29yZHM+PGRhdGVzPjx5ZWFyPjIwMjA8L3llYXI+PHB1Yi1kYXRlcz48ZGF0ZT4yMDIwLzAy
LzA2LzwvZGF0ZT48L3B1Yi1kYXRlcz48L2RhdGVzPjxpc2JuPjAwOTItODY3NDwvaXNibj48dXJs
cz48cmVsYXRlZC11cmxzPjx1cmw+aHR0cDovL3d3dy5zY2llbmNlZGlyZWN0LmNvbS9zY2llbmNl
L2FydGljbGUvcGlpL1MwMDkyODY3NDIwMzAwNDc3PC91cmw+PC9yZWxhdGVkLXVybHM+PC91cmxz
PjxlbGVjdHJvbmljLXJlc291cmNlLW51bT5odHRwczovL2RvaS5vcmcvMTAuMTAxNi9qLmNlbGwu
MjAyMC4wMS4wMDE8L2VsZWN0cm9uaWMtcmVzb3VyY2UtbnVtPjwvcmVjb3JkPjwvQ2l0ZT48L0Vu
ZE5vdGU+AG==
</w:fldData>
        </w:fldChar>
      </w:r>
      <w:r w:rsidR="00154459" w:rsidRPr="00696BD2">
        <w:instrText xml:space="preserve"> ADDIN EN.CITE </w:instrText>
      </w:r>
      <w:r w:rsidR="00154459" w:rsidRPr="00696BD2">
        <w:fldChar w:fldCharType="begin">
          <w:fldData xml:space="preserve">PEVuZE5vdGU+PENpdGU+PEF1dGhvcj5QaWF0a2V2aWNoPC9BdXRob3I+PFllYXI+MjAxOTwvWWVh
cj48UmVjTnVtPjQ8L1JlY051bT48RGlzcGxheVRleHQ+PHN0eWxlIGZhY2U9InN1cGVyc2NyaXB0
Ij43LDg8L3N0eWxlPjwvRGlzcGxheVRleHQ+PHJlY29yZD48cmVjLW51bWJlcj40PC9yZWMtbnVt
YmVyPjxmb3JlaWduLWtleXM+PGtleSBhcHA9IkVOIiBkYi1pZD0iZnR2cnJ2cjU2eHY5dHhlZjUw
YnBkZng2dGRld2VzenBldjBhIiB0aW1lc3RhbXA9IjE2MDM3OTA0NzkiPjQ8L2tleT48L2ZvcmVp
Z24ta2V5cz48cmVmLXR5cGUgbmFtZT0iSm91cm5hbCBBcnRpY2xlIj4xNzwvcmVmLXR5cGU+PGNv
bnRyaWJ1dG9ycz48YXV0aG9ycz48YXV0aG9yPlBpYXRrZXZpY2gsIEtpcnlsIEQuPC9hdXRob3I+
PGF1dGhvcj5CZW5zdXNzZW4sIFNldGg8L2F1dGhvcj48YXV0aG9yPlRzZW5nLCBIdWEtYW48L2F1
dGhvcj48YXV0aG9yPlNocm9mZiwgU2FuYXlhIE4uPC9hdXRob3I+PGF1dGhvcj5Mb3Blei1IdWVy
dGEsIFZpb2xldGEgR2lzc2VsbGU8L2F1dGhvcj48YXV0aG9yPlBhcmssIERlbWlhbjwvYXV0aG9y
PjxhdXRob3I+SnVuZywgRXJpY2EgRS48L2F1dGhvcj48YXV0aG9yPlNoZW1lc2gsIE9yIEEuPC9h
dXRob3I+PGF1dGhvcj5TdHJhdWIsIENocmlzdG9waDwvYXV0aG9yPjxhdXRob3I+R3JpdHRvbiwg
SG93YXJkIEouPC9hdXRob3I+PGF1dGhvcj5Sb21hbm8sIE1pY2hhZWwgRi48L2F1dGhvcj48YXV0
aG9yPkNvc3RhLCBFbW1hPC9hdXRob3I+PGF1dGhvcj5TYWJhdGluaSwgQmVybmFyZG8gTC48L2F1
dGhvcj48YXV0aG9yPkZ1LCBaaGFueWFuPC9hdXRob3I+PGF1dGhvcj5Cb3lkZW4sIEVkd2FyZCBT
LjwvYXV0aG9yPjxhdXRob3I+SGFuLCBYdWU8L2F1dGhvcj48L2F1dGhvcnM+PC9jb250cmlidXRv
cnM+PHRpdGxlcz48dGl0bGU+UG9wdWxhdGlvbiBpbWFnaW5nIG9mIG5ldXJhbCBhY3Rpdml0eSBp
biBhd2FrZSBiZWhhdmluZyBtaWNlPC90aXRsZT48c2Vjb25kYXJ5LXRpdGxlPk5hdHVyZTwvc2Vj
b25kYXJ5LXRpdGxlPjwvdGl0bGVzPjxwZXJpb2RpY2FsPjxmdWxsLXRpdGxlPk5hdHVyZTwvZnVs
bC10aXRsZT48L3BlcmlvZGljYWw+PHBhZ2VzPjQxMy00MTc8L3BhZ2VzPjx2b2x1bWU+NTc0PC92
b2x1bWU+PG51bWJlcj43Nzc4PC9udW1iZXI+PGRhdGVzPjx5ZWFyPjIwMTk8L3llYXI+PHB1Yi1k
YXRlcz48ZGF0ZT4yMDE5LzEwLzAxPC9kYXRlPjwvcHViLWRhdGVzPjwvZGF0ZXM+PGlzYm4+MTQ3
Ni00Njg3PC9pc2JuPjx1cmxzPjxyZWxhdGVkLXVybHM+PHVybD5odHRwczovL2RvaS5vcmcvMTAu
MTAzOC9zNDE1ODYtMDE5LTE2NDEtMTwvdXJsPjwvcmVsYXRlZC11cmxzPjwvdXJscz48ZWxlY3Ry
b25pYy1yZXNvdXJjZS1udW0+MTAuMTAzOC9zNDE1ODYtMDE5LTE2NDEtMTwvZWxlY3Ryb25pYy1y
ZXNvdXJjZS1udW0+PC9yZWNvcmQ+PC9DaXRlPjxDaXRlPjxBdXRob3I+RmFuPC9BdXRob3I+PFll
YXI+MjAyMDwvWWVhcj48UmVjTnVtPjQ3PC9SZWNOdW0+PHJlY29yZD48cmVjLW51bWJlcj40Nzwv
cmVjLW51bWJlcj48Zm9yZWlnbi1rZXlzPjxrZXkgYXBwPSJFTiIgZGItaWQ9ImZ0dnJydnI1Nnh2
OXR4ZWY1MGJwZGZ4NnRkZXdlc3pwZXYwYSIgdGltZXN0YW1wPSIxNjA0MTEyNTM1Ij40Nzwva2V5
PjwvZm9yZWlnbi1rZXlzPjxyZWYtdHlwZSBuYW1lPSJKb3VybmFsIEFydGljbGUiPjE3PC9yZWYt
dHlwZT48Y29udHJpYnV0b3JzPjxhdXRob3JzPjxhdXRob3I+RmFuLCBMaW5saW4gWi48L2F1dGhv
cj48YXV0aG9yPktoZWlmZXRzLCBTaW1vbjwvYXV0aG9yPjxhdXRob3I+QsO2aG0sIFVycyBMLjwv
YXV0aG9yPjxhdXRob3I+V3UsIEhhbzwvYXV0aG9yPjxhdXRob3I+UGlhdGtldmljaCwgS2lyeWwg
RC48L2F1dGhvcj48YXV0aG9yPlhpZSwgTWljaGFlbCBFLjwvYXV0aG9yPjxhdXRob3I+UGFyb3Qs
IFZpY2VudGU8L2F1dGhvcj48YXV0aG9yPkhhLCBZb29yZWU8L2F1dGhvcj48YXV0aG9yPkV2YW5z
LCBLYXRocnluIEUuPC9hdXRob3I+PGF1dGhvcj5Cb3lkZW4sIEVkd2FyZCBTLjwvYXV0aG9yPjxh
dXRob3I+VGFrZXNpYW4sIEFubmUgRS48L2F1dGhvcj48YXV0aG9yPkNvaGVuLCBBZGFtIEUuPC9h
dXRob3I+PC9hdXRob3JzPjwvY29udHJpYnV0b3JzPjx0aXRsZXM+PHRpdGxlPkFsbC1PcHRpY2Fs
IEVsZWN0cm9waHlzaW9sb2d5IFJldmVhbHMgdGhlIFJvbGUgb2YgTGF0ZXJhbCBJbmhpYml0aW9u
IGluIFNlbnNvcnkgUHJvY2Vzc2luZyBpbiBDb3J0aWNhbCBMYXllciAxPC90aXRsZT48c2Vjb25k
YXJ5LXRpdGxlPkNlbGw8L3NlY29uZGFyeS10aXRsZT48L3RpdGxlcz48cGVyaW9kaWNhbD48ZnVs
bC10aXRsZT5DZWxsPC9mdWxsLXRpdGxlPjwvcGVyaW9kaWNhbD48cGFnZXM+NTIxLTUzNS5lMTg8
L3BhZ2VzPjx2b2x1bWU+MTgwPC92b2x1bWU+PG51bWJlcj4zPC9udW1iZXI+PGtleXdvcmRzPjxr
ZXl3b3JkPmxheWVyIDE8L2tleXdvcmQ+PGtleXdvcmQ+YmFycmVsIGNvcnRleDwva2V5d29yZD48
a2V5d29yZD5sYXRlcmFsIGluaGliaXRpb248L2tleXdvcmQ+PGtleXdvcmQ+YWNldHlsY2hvbGlu
ZTwva2V5d29yZD48a2V5d29yZD5vcHRpY2FsIGVsZWN0cm9waHlzaW9sb2d5PC9rZXl3b3JkPjxr
ZXl3b3JkPkUvSSBiYWxhbmNlPC9rZXl3b3JkPjxrZXl3b3JkPm9wdGljYWwgY2lyY3VpdCBtYXBw
aW5nPC9rZXl3b3JkPjxrZXl3b3JkPmluaGliaXRvcnkgb3B0aWNhbCBlbGVjdHJvcGh5c2lvbG9n
eTwva2V5d29yZD48a2V5d29yZD53aW5uZXItdGFrZXMtYWxsIGR5bmFtaWNzPC9rZXl3b3JkPjwv
a2V5d29yZHM+PGRhdGVzPjx5ZWFyPjIwMjA8L3llYXI+PHB1Yi1kYXRlcz48ZGF0ZT4yMDIwLzAy
LzA2LzwvZGF0ZT48L3B1Yi1kYXRlcz48L2RhdGVzPjxpc2JuPjAwOTItODY3NDwvaXNibj48dXJs
cz48cmVsYXRlZC11cmxzPjx1cmw+aHR0cDovL3d3dy5zY2llbmNlZGlyZWN0LmNvbS9zY2llbmNl
L2FydGljbGUvcGlpL1MwMDkyODY3NDIwMzAwNDc3PC91cmw+PC9yZWxhdGVkLXVybHM+PC91cmxz
PjxlbGVjdHJvbmljLXJlc291cmNlLW51bT5odHRwczovL2RvaS5vcmcvMTAuMTAxNi9qLmNlbGwu
MjAyMC4wMS4wMDE8L2VsZWN0cm9uaWMtcmVzb3VyY2UtbnVtPjwvcmVjb3JkPjwvQ2l0ZT48L0Vu
ZE5vdGU+AG==
</w:fldData>
        </w:fldChar>
      </w:r>
      <w:r w:rsidR="00154459" w:rsidRPr="00696BD2">
        <w:instrText xml:space="preserve"> ADDIN EN.CITE.DATA </w:instrText>
      </w:r>
      <w:r w:rsidR="00154459" w:rsidRPr="00696BD2">
        <w:fldChar w:fldCharType="end"/>
      </w:r>
      <w:r w:rsidR="00451EC9" w:rsidRPr="00696BD2">
        <w:fldChar w:fldCharType="separate"/>
      </w:r>
      <w:r w:rsidR="00622753" w:rsidRPr="00696BD2">
        <w:rPr>
          <w:noProof/>
          <w:vertAlign w:val="superscript"/>
        </w:rPr>
        <w:t>7,8</w:t>
      </w:r>
      <w:r w:rsidR="00451EC9" w:rsidRPr="00696BD2">
        <w:fldChar w:fldCharType="end"/>
      </w:r>
      <w:r w:rsidRPr="00696BD2">
        <w:t>, calcium transients</w:t>
      </w:r>
      <w:r w:rsidR="000F6AA7" w:rsidRPr="00696BD2">
        <w:fldChar w:fldCharType="begin">
          <w:fldData xml:space="preserve">PEVuZE5vdGU+PENpdGU+PEF1dGhvcj5TaGVtZXNoPC9BdXRob3I+PFllYXI+MjAyMDwvWWVhcj48
UmVjTnVtPjQ4PC9SZWNOdW0+PERpc3BsYXlUZXh0PjxzdHlsZSBmYWNlPSJzdXBlcnNjcmlwdCI+
OTwvc3R5bGU+PC9EaXNwbGF5VGV4dD48cmVjb3JkPjxyZWMtbnVtYmVyPjQ4PC9yZWMtbnVtYmVy
Pjxmb3JlaWduLWtleXM+PGtleSBhcHA9IkVOIiBkYi1pZD0iZnR2cnJ2cjU2eHY5dHhlZjUwYnBk
Zng2dGRld2VzenBldjBhIiB0aW1lc3RhbXA9IjE2MDQxMTI2MDMiPjQ4PC9rZXk+PC9mb3JlaWdu
LWtleXM+PHJlZi10eXBlIG5hbWU9IkpvdXJuYWwgQXJ0aWNsZSI+MTc8L3JlZi10eXBlPjxjb250
cmlidXRvcnM+PGF1dGhvcnM+PGF1dGhvcj5TaGVtZXNoLCBPciBBLjwvYXV0aG9yPjxhdXRob3I+
TGluZ2h1LCBDaGFuZ3lhbmc8L2F1dGhvcj48YXV0aG9yPlBpYXRrZXZpY2gsIEtpcnlsIEQuPC9h
dXRob3I+PGF1dGhvcj5Hb29kd2luLCBEYW5pZWw8L2F1dGhvcj48YXV0aG9yPkNlbGlrZXIsIE9y
aGFuIFR1bmM8L2F1dGhvcj48YXV0aG9yPkdyaXR0b24sIEhvd2FyZCBKLjwvYXV0aG9yPjxhdXRo
b3I+Um9tYW5vLCBNaWNoYWVsIEYuPC9hdXRob3I+PGF1dGhvcj5HYW8sIFJ1aXh1YW48L2F1dGhv
cj48YXV0aG9yPll1LCBDaGloLUNoaWVoPC9hdXRob3I+PGF1dGhvcj5Uc2VuZywgSHVhLUFuPC9h
dXRob3I+PGF1dGhvcj5CZW5zdXNzZW4sIFNldGg8L2F1dGhvcj48YXV0aG9yPk5hcmF5YW4sIFN1
amF0aGE8L2F1dGhvcj48YXV0aG9yPllhbmcsIENoYW8tVHN1bmc8L2F1dGhvcj48YXV0aG9yPkZy
ZWlmZWxkLCBMaW1vcjwvYXV0aG9yPjxhdXRob3I+U2ljaWxpYW5vLCBDb2R5IEEuPC9hdXRob3I+
PGF1dGhvcj5HdXB0YSwgSXNoYW48L2F1dGhvcj48YXV0aG9yPldhbmcsIEpveWNlPC9hdXRob3I+
PGF1dGhvcj5QYWssIE5pa2l0YTwvYXV0aG9yPjxhdXRob3I+WW9vbiwgWW91bmctR3l1PC9hdXRo
b3I+PGF1dGhvcj5VbGxtYW5uLCBKZXJlbXkgRi4gUC48L2F1dGhvcj48YXV0aG9yPkd1bmVyLUF0
YW1hbiwgQnVyY3U8L2F1dGhvcj48YXV0aG9yPk5vYW1hbnksIEhhYmliYTwvYXV0aG9yPjxhdXRo
b3I+U2hlaW5rb3BmLCBab2UgUi48L2F1dGhvcj48YXV0aG9yPlBhcmssIFdvbiBNaW48L2F1dGhv
cj48YXV0aG9yPkFzYW5vLCBTaG9oPC9hdXRob3I+PGF1dGhvcj5LZWF0aW5nLCBBbXkgRS48L2F1
dGhvcj48YXV0aG9yPlRyaW1tZXIsIEphbWVzIFMuPC9hdXRob3I+PGF1dGhvcj5SZWltZXIsIEph
Y29iPC9hdXRob3I+PGF1dGhvcj5Ub2xpYXMsIEFuZHJlYXMgUy48L2F1dGhvcj48YXV0aG9yPkJl
YXIsIE1hcmsgRi48L2F1dGhvcj48YXV0aG9yPlR5ZSwgS2F5IE0uPC9hdXRob3I+PGF1dGhvcj5I
YW4sIFh1ZTwvYXV0aG9yPjxhdXRob3I+QWhyZW5zLCBNaXNoYSBCLjwvYXV0aG9yPjxhdXRob3I+
Qm95ZGVuLCBFZHdhcmQgUy48L2F1dGhvcj48L2F1dGhvcnM+PC9jb250cmlidXRvcnM+PHRpdGxl
cz48dGl0bGU+UHJlY2lzaW9uIENhbGNpdW0gSW1hZ2luZyBvZiBEZW5zZSBOZXVyYWwgUG9wdWxh
dGlvbnMgdmlhIGEgQ2VsbC1Cb2R5LVRhcmdldGVkIENhbGNpdW0gSW5kaWNhdG9yPC90aXRsZT48
c2Vjb25kYXJ5LXRpdGxlPk5ldXJvbjwvc2Vjb25kYXJ5LXRpdGxlPjwvdGl0bGVzPjxwZXJpb2Rp
Y2FsPjxmdWxsLXRpdGxlPk5ldXJvbjwvZnVsbC10aXRsZT48L3BlcmlvZGljYWw+PHBhZ2VzPjQ3
MC00ODYuZTExPC9wYWdlcz48dm9sdW1lPjEwNzwvdm9sdW1lPjxudW1iZXI+MzwvbnVtYmVyPjxr
ZXl3b3Jkcz48a2V5d29yZD5HQ2FNUDY8L2tleXdvcmQ+PGtleXdvcmQ+R0NhTVA3PC9rZXl3b3Jk
PjxrZXl3b3JkPmNhbGNpdW0gaW1hZ2luZzwva2V5d29yZD48a2V5d29yZD5zb21hLXRhcmdldGlu
Zzwva2V5d29yZD48a2V5d29yZD5uZXVyb3BpbCBjb250YW1pbmF0aW9uPC9rZXl3b3JkPjxrZXl3
b3JkPmltYWdpbmc8L2tleXdvcmQ+PGtleXdvcmQ+Y3Jvc3N0YWxrPC9rZXl3b3JkPjxrZXl3b3Jk
PmNvcnJlbGF0aW9uPC9rZXl3b3JkPjxrZXl3b3JkPnR3by1waG90b24gbWljcm9zY29weTwva2V5
d29yZD48a2V5d29yZD5taWNyb3Njb3B5PC9rZXl3b3JkPjwva2V5d29yZHM+PGRhdGVzPjx5ZWFy
PjIwMjA8L3llYXI+PHB1Yi1kYXRlcz48ZGF0ZT4yMDIwLzA4LzA1LzwvZGF0ZT48L3B1Yi1kYXRl
cz48L2RhdGVzPjxpc2JuPjA4OTYtNjI3MzwvaXNibj48dXJscz48cmVsYXRlZC11cmxzPjx1cmw+
aHR0cDovL3d3dy5zY2llbmNlZGlyZWN0LmNvbS9zY2llbmNlL2FydGljbGUvcGlpL1MwODk2NjI3
MzIwMzAzOTg2PC91cmw+PC9yZWxhdGVkLXVybHM+PC91cmxzPjxlbGVjdHJvbmljLXJlc291cmNl
LW51bT5odHRwczovL2RvaS5vcmcvMTAuMTAxNi9qLm5ldXJvbi4yMDIwLjA1LjAyOTwvZWxlY3Ry
b25pYy1yZXNvdXJjZS1udW0+PC9yZWNvcmQ+PC9DaXRlPjwvRW5kTm90ZT5=
</w:fldData>
        </w:fldChar>
      </w:r>
      <w:r w:rsidR="00154459" w:rsidRPr="00696BD2">
        <w:instrText xml:space="preserve"> ADDIN EN.CITE </w:instrText>
      </w:r>
      <w:r w:rsidR="00154459" w:rsidRPr="00696BD2">
        <w:fldChar w:fldCharType="begin">
          <w:fldData xml:space="preserve">PEVuZE5vdGU+PENpdGU+PEF1dGhvcj5TaGVtZXNoPC9BdXRob3I+PFllYXI+MjAyMDwvWWVhcj48
UmVjTnVtPjQ4PC9SZWNOdW0+PERpc3BsYXlUZXh0PjxzdHlsZSBmYWNlPSJzdXBlcnNjcmlwdCI+
OTwvc3R5bGU+PC9EaXNwbGF5VGV4dD48cmVjb3JkPjxyZWMtbnVtYmVyPjQ4PC9yZWMtbnVtYmVy
Pjxmb3JlaWduLWtleXM+PGtleSBhcHA9IkVOIiBkYi1pZD0iZnR2cnJ2cjU2eHY5dHhlZjUwYnBk
Zng2dGRld2VzenBldjBhIiB0aW1lc3RhbXA9IjE2MDQxMTI2MDMiPjQ4PC9rZXk+PC9mb3JlaWdu
LWtleXM+PHJlZi10eXBlIG5hbWU9IkpvdXJuYWwgQXJ0aWNsZSI+MTc8L3JlZi10eXBlPjxjb250
cmlidXRvcnM+PGF1dGhvcnM+PGF1dGhvcj5TaGVtZXNoLCBPciBBLjwvYXV0aG9yPjxhdXRob3I+
TGluZ2h1LCBDaGFuZ3lhbmc8L2F1dGhvcj48YXV0aG9yPlBpYXRrZXZpY2gsIEtpcnlsIEQuPC9h
dXRob3I+PGF1dGhvcj5Hb29kd2luLCBEYW5pZWw8L2F1dGhvcj48YXV0aG9yPkNlbGlrZXIsIE9y
aGFuIFR1bmM8L2F1dGhvcj48YXV0aG9yPkdyaXR0b24sIEhvd2FyZCBKLjwvYXV0aG9yPjxhdXRo
b3I+Um9tYW5vLCBNaWNoYWVsIEYuPC9hdXRob3I+PGF1dGhvcj5HYW8sIFJ1aXh1YW48L2F1dGhv
cj48YXV0aG9yPll1LCBDaGloLUNoaWVoPC9hdXRob3I+PGF1dGhvcj5Uc2VuZywgSHVhLUFuPC9h
dXRob3I+PGF1dGhvcj5CZW5zdXNzZW4sIFNldGg8L2F1dGhvcj48YXV0aG9yPk5hcmF5YW4sIFN1
amF0aGE8L2F1dGhvcj48YXV0aG9yPllhbmcsIENoYW8tVHN1bmc8L2F1dGhvcj48YXV0aG9yPkZy
ZWlmZWxkLCBMaW1vcjwvYXV0aG9yPjxhdXRob3I+U2ljaWxpYW5vLCBDb2R5IEEuPC9hdXRob3I+
PGF1dGhvcj5HdXB0YSwgSXNoYW48L2F1dGhvcj48YXV0aG9yPldhbmcsIEpveWNlPC9hdXRob3I+
PGF1dGhvcj5QYWssIE5pa2l0YTwvYXV0aG9yPjxhdXRob3I+WW9vbiwgWW91bmctR3l1PC9hdXRo
b3I+PGF1dGhvcj5VbGxtYW5uLCBKZXJlbXkgRi4gUC48L2F1dGhvcj48YXV0aG9yPkd1bmVyLUF0
YW1hbiwgQnVyY3U8L2F1dGhvcj48YXV0aG9yPk5vYW1hbnksIEhhYmliYTwvYXV0aG9yPjxhdXRo
b3I+U2hlaW5rb3BmLCBab2UgUi48L2F1dGhvcj48YXV0aG9yPlBhcmssIFdvbiBNaW48L2F1dGhv
cj48YXV0aG9yPkFzYW5vLCBTaG9oPC9hdXRob3I+PGF1dGhvcj5LZWF0aW5nLCBBbXkgRS48L2F1
dGhvcj48YXV0aG9yPlRyaW1tZXIsIEphbWVzIFMuPC9hdXRob3I+PGF1dGhvcj5SZWltZXIsIEph
Y29iPC9hdXRob3I+PGF1dGhvcj5Ub2xpYXMsIEFuZHJlYXMgUy48L2F1dGhvcj48YXV0aG9yPkJl
YXIsIE1hcmsgRi48L2F1dGhvcj48YXV0aG9yPlR5ZSwgS2F5IE0uPC9hdXRob3I+PGF1dGhvcj5I
YW4sIFh1ZTwvYXV0aG9yPjxhdXRob3I+QWhyZW5zLCBNaXNoYSBCLjwvYXV0aG9yPjxhdXRob3I+
Qm95ZGVuLCBFZHdhcmQgUy48L2F1dGhvcj48L2F1dGhvcnM+PC9jb250cmlidXRvcnM+PHRpdGxl
cz48dGl0bGU+UHJlY2lzaW9uIENhbGNpdW0gSW1hZ2luZyBvZiBEZW5zZSBOZXVyYWwgUG9wdWxh
dGlvbnMgdmlhIGEgQ2VsbC1Cb2R5LVRhcmdldGVkIENhbGNpdW0gSW5kaWNhdG9yPC90aXRsZT48
c2Vjb25kYXJ5LXRpdGxlPk5ldXJvbjwvc2Vjb25kYXJ5LXRpdGxlPjwvdGl0bGVzPjxwZXJpb2Rp
Y2FsPjxmdWxsLXRpdGxlPk5ldXJvbjwvZnVsbC10aXRsZT48L3BlcmlvZGljYWw+PHBhZ2VzPjQ3
MC00ODYuZTExPC9wYWdlcz48dm9sdW1lPjEwNzwvdm9sdW1lPjxudW1iZXI+MzwvbnVtYmVyPjxr
ZXl3b3Jkcz48a2V5d29yZD5HQ2FNUDY8L2tleXdvcmQ+PGtleXdvcmQ+R0NhTVA3PC9rZXl3b3Jk
PjxrZXl3b3JkPmNhbGNpdW0gaW1hZ2luZzwva2V5d29yZD48a2V5d29yZD5zb21hLXRhcmdldGlu
Zzwva2V5d29yZD48a2V5d29yZD5uZXVyb3BpbCBjb250YW1pbmF0aW9uPC9rZXl3b3JkPjxrZXl3
b3JkPmltYWdpbmc8L2tleXdvcmQ+PGtleXdvcmQ+Y3Jvc3N0YWxrPC9rZXl3b3JkPjxrZXl3b3Jk
PmNvcnJlbGF0aW9uPC9rZXl3b3JkPjxrZXl3b3JkPnR3by1waG90b24gbWljcm9zY29weTwva2V5
d29yZD48a2V5d29yZD5taWNyb3Njb3B5PC9rZXl3b3JkPjwva2V5d29yZHM+PGRhdGVzPjx5ZWFy
PjIwMjA8L3llYXI+PHB1Yi1kYXRlcz48ZGF0ZT4yMDIwLzA4LzA1LzwvZGF0ZT48L3B1Yi1kYXRl
cz48L2RhdGVzPjxpc2JuPjA4OTYtNjI3MzwvaXNibj48dXJscz48cmVsYXRlZC11cmxzPjx1cmw+
aHR0cDovL3d3dy5zY2llbmNlZGlyZWN0LmNvbS9zY2llbmNlL2FydGljbGUvcGlpL1MwODk2NjI3
MzIwMzAzOTg2PC91cmw+PC9yZWxhdGVkLXVybHM+PC91cmxzPjxlbGVjdHJvbmljLXJlc291cmNl
LW51bT5odHRwczovL2RvaS5vcmcvMTAuMTAxNi9qLm5ldXJvbi4yMDIwLjA1LjAyOTwvZWxlY3Ry
b25pYy1yZXNvdXJjZS1udW0+PC9yZWNvcmQ+PC9DaXRlPjwvRW5kTm90ZT5=
</w:fldData>
        </w:fldChar>
      </w:r>
      <w:r w:rsidR="00154459" w:rsidRPr="00696BD2">
        <w:instrText xml:space="preserve"> ADDIN EN.CITE.DATA </w:instrText>
      </w:r>
      <w:r w:rsidR="00154459" w:rsidRPr="00696BD2">
        <w:fldChar w:fldCharType="end"/>
      </w:r>
      <w:r w:rsidR="000F6AA7" w:rsidRPr="00696BD2">
        <w:fldChar w:fldCharType="separate"/>
      </w:r>
      <w:r w:rsidR="00622753" w:rsidRPr="00696BD2">
        <w:rPr>
          <w:noProof/>
          <w:vertAlign w:val="superscript"/>
        </w:rPr>
        <w:t>9</w:t>
      </w:r>
      <w:r w:rsidR="000F6AA7" w:rsidRPr="00696BD2">
        <w:fldChar w:fldCharType="end"/>
      </w:r>
      <w:r w:rsidRPr="00696BD2">
        <w:t>, and structural changes</w:t>
      </w:r>
      <w:r w:rsidR="00A566D6" w:rsidRPr="00696BD2">
        <w:fldChar w:fldCharType="begin">
          <w:fldData xml:space="preserve">PEVuZE5vdGU+PENpdGU+PEF1dGhvcj5WaWxsYTwvQXV0aG9yPjxZZWFyPjIwMTY8L1llYXI+PFJl
Y051bT40OTwvUmVjTnVtPjxEaXNwbGF5VGV4dD48c3R5bGUgZmFjZT0ic3VwZXJzY3JpcHQiPjEw
PC9zdHlsZT48L0Rpc3BsYXlUZXh0PjxyZWNvcmQ+PHJlYy1udW1iZXI+NDk8L3JlYy1udW1iZXI+
PGZvcmVpZ24ta2V5cz48a2V5IGFwcD0iRU4iIGRiLWlkPSJmdHZycnZyNTZ4djl0eGVmNTBicGRm
eDZ0ZGV3ZXN6cGV2MGEiIHRpbWVzdGFtcD0iMTYwNDExMjY0MyI+NDk8L2tleT48L2ZvcmVpZ24t
a2V5cz48cmVmLXR5cGUgbmFtZT0iSm91cm5hbCBBcnRpY2xlIj4xNzwvcmVmLXR5cGU+PGNvbnRy
aWJ1dG9ycz48YXV0aG9ycz48YXV0aG9yPlZpbGxhLCBLLiBMLjwvYXV0aG9yPjxhdXRob3I+QmVy
cnksIEsuIFAuPC9hdXRob3I+PGF1dGhvcj5TdWJyYW1hbmlhbiwgSi48L2F1dGhvcj48YXV0aG9y
PkNoYSwgSi4gVy48L2F1dGhvcj48YXV0aG9yPk9oLCBXLiBDLjwvYXV0aG9yPjxhdXRob3I+S3dv
biwgSC4gQi48L2F1dGhvcj48YXV0aG9yPkt1Ym90YSwgWS48L2F1dGhvcj48YXV0aG9yPlNvLCBQ
LiBULjwvYXV0aG9yPjxhdXRob3I+TmVkaXZpLCBFLjwvYXV0aG9yPjwvYXV0aG9ycz48L2NvbnRy
aWJ1dG9ycz48YXV0aC1hZGRyZXNzPlBpY293ZXIgSW5zdGl0dXRlIGZvciBMZWFybmluZyBhbmQg
TWVtb3J5LCBNYXNzYWNodXNldHRzIEluc3RpdHV0ZSBvZiBUZWNobm9sb2d5LCBDYW1icmlkZ2Us
IE1BIDAyMTM5LCBVU0E7IERlcGFydG1lbnQgb2YgQmlvbG9neSwgTWFzc2FjaHVzZXR0cyBJbnN0
aXR1dGUgb2YgVGVjaG5vbG9neSwgQ2FtYnJpZGdlLCBNQSAwMjEzOSwgVVNBLiYjeEQ7UGljb3dl
ciBJbnN0aXR1dGUgZm9yIExlYXJuaW5nIGFuZCBNZW1vcnksIE1hc3NhY2h1c2V0dHMgSW5zdGl0
dXRlIG9mIFRlY2hub2xvZ3ksIENhbWJyaWRnZSwgTUEgMDIxMzksIFVTQS4mI3hEO0RlcGFydG1l
bnQgb2YgTWVjaGFuaWNhbCBFbmdpbmVlcmluZywgTWFzc2FjaHVzZXR0cyBJbnN0aXR1dGUgb2Yg
VGVjaG5vbG9neSwgQ2FtYnJpZGdlLCBNQSAwMjEzOSwgVVNBLiYjeEQ7TWF4IFBsYW5jayBGbG9y
aWRhIEluc3RpdHV0ZSBmb3IgTmV1cm9zY2llbmNlLCBKdXBpdGVyLCBGTCAzMzQ1OCwgVVNBLiYj
eEQ7TWF4IFBsYW5jayBGbG9yaWRhIEluc3RpdHV0ZSBmb3IgTmV1cm9zY2llbmNlLCBKdXBpdGVy
LCBGTCAzMzQ1OCwgVVNBOyBNYXggUGxhbmNrIEluc3RpdHV0ZSBvZiBOZXVyb2Jpb2xvZ3ksIE1h
cnRpbnNyaWVkIDgyMTUyLCBHZXJtYW55LiYjeEQ7RGl2aXNpb24gb2YgQ2VyZWJyYWwgQ2lyY3Vp
dHJ5LCBOYXRpb25hbCBJbnN0aXR1dGUgZm9yIFBoeXNpb2xvZ2ljYWwgU2NpZW5jZXMsIE9rYXph
a2kgNDQ0LTg1ODUsIEphcGFuOyBEZXBhcnRtZW50IG9mIFBoeXNpb2xvZ2ljYWwgU2NpZW5jZSwg
R3JhZHVhdGUgVW5pdmVyc2l0eSBmb3IgQWR2YW5jZWQgU3R1ZGllcyAoU09LRU5EQUkpLCBPa2F6
YWtpIDQ0NC04NTg1LCBKYXBhbjsgSlNULCBDUkVTVCwgVG9reW8gMTAyLTAwNzYsIEphcGFuLiYj
eEQ7RGVwYXJ0bWVudCBvZiBNZWNoYW5pY2FsIEVuZ2luZWVyaW5nLCBNYXNzYWNodXNldHRzIElu
c3RpdHV0ZSBvZiBUZWNobm9sb2d5LCBDYW1icmlkZ2UsIE1BIDAyMTM5LCBVU0E7IERlcGFydG1l
bnQgb2YgQmlvbG9naWNhbCBFbmdpbmVlcmluZywgTWFzc2FjaHVzZXR0cyBJbnN0aXR1dGUgb2Yg
VGVjaG5vbG9neSwgQ2FtYnJpZGdlLCBNQSAwMjEzOSwgVVNBLiYjeEQ7UGljb3dlciBJbnN0aXR1
dGUgZm9yIExlYXJuaW5nIGFuZCBNZW1vcnksIE1hc3NhY2h1c2V0dHMgSW5zdGl0dXRlIG9mIFRl
Y2hub2xvZ3ksIENhbWJyaWRnZSwgTUEgMDIxMzksIFVTQTsgRGVwYXJ0bWVudCBvZiBCaW9sb2d5
LCBNYXNzYWNodXNldHRzIEluc3RpdHV0ZSBvZiBUZWNobm9sb2d5LCBDYW1icmlkZ2UsIE1BIDAy
MTM5LCBVU0E7IERlcGFydG1lbnQgb2YgQnJhaW4gYW5kIENvZ25pdGl2ZSBTY2llbmNlcywgTWFz
c2FjaHVzZXR0cyBJbnN0aXR1dGUgb2YgVGVjaG5vbG9neSwgQ2FtYnJpZGdlLCBNQSAwMjEzOSwg
VVNBLiBFbGVjdHJvbmljIGFkZHJlc3M6IG5lZGl2aUBtaXQuZWR1LjwvYXV0aC1hZGRyZXNzPjx0
aXRsZXM+PHRpdGxlPkluaGliaXRvcnkgU3luYXBzZXMgQXJlIFJlcGVhdGVkbHkgQXNzZW1ibGVk
IGFuZCBSZW1vdmVkIGF0IFBlcnNpc3RlbnQgU2l0ZXMgSW4gVml2bzwvdGl0bGU+PHNlY29uZGFy
eS10aXRsZT5OZXVyb248L3NlY29uZGFyeS10aXRsZT48L3RpdGxlcz48cGVyaW9kaWNhbD48ZnVs
bC10aXRsZT5OZXVyb248L2Z1bGwtdGl0bGU+PC9wZXJpb2RpY2FsPjxwYWdlcz43NTYtNjk8L3Bh
Z2VzPjx2b2x1bWU+ODk8L3ZvbHVtZT48bnVtYmVyPjQ8L251bWJlcj48ZWRpdGlvbj4yMDE2LzAy
LzA5PC9lZGl0aW9uPjxrZXl3b3Jkcz48a2V5d29yZD5BbmltYWxzPC9rZXl3b3JkPjxrZXl3b3Jk
PkNhcnJpZXIgUHJvdGVpbnMvbWV0YWJvbGlzbTwva2V5d29yZD48a2V5d29yZD5EaXNrcyBMYXJn
ZSBIb21vbG9nIDQgUHJvdGVpbjwva2V5d29yZD48a2V5d29yZD5GZW1hbGU8L2tleXdvcmQ+PGtl
eXdvcmQ+RnVuY3Rpb25hbCBMYXRlcmFsaXR5PC9rZXl3b3JkPjxrZXl3b3JkPkd1YW55bGF0ZSBL
aW5hc2VzL2dlbmV0aWNzL21ldGFib2xpc208L2tleXdvcmQ+PGtleXdvcmQ+THVtaW5lc2NlbnQg
UHJvdGVpbnMvZ2VuZXRpY3MvbWV0YWJvbGlzbTwva2V5d29yZD48a2V5d29yZD5NYWxlPC9rZXl3
b3JkPjxrZXl3b3JkPk1lbWJyYW5lIFByb3RlaW5zL2dlbmV0aWNzL21ldGFib2xpc208L2tleXdv
cmQ+PGtleXdvcmQ+TWljZTwva2V5d29yZD48a2V5d29yZD5NaWNlLCBJbmJyZWQgQzU3Qkw8L2tl
eXdvcmQ+PGtleXdvcmQ+TWljZSwgVHJhbnNnZW5pYzwva2V5d29yZD48a2V5d29yZD5OZXVyYWwg
SW5oaWJpdGlvbi9nZW5ldGljcy8qcGh5c2lvbG9neTwva2V5d29yZD48a2V5d29yZD5OZXVyb25h
bCBQbGFzdGljaXR5LypwaHlzaW9sb2d5PC9rZXl3b3JkPjxrZXl3b3JkPk9yZ2FuIEN1bHR1cmUg
VGVjaG5pcXVlczwva2V5d29yZD48a2V5d29yZD5QcmVnbmFuY3k8L2tleXdvcmQ+PGtleXdvcmQ+
UHlyYW1pZGFsIENlbGxzLyp1bHRyYXN0cnVjdHVyZTwva2V5d29yZD48a2V5d29yZD5TZW5zb3J5
IERlcHJpdmF0aW9uPC9rZXl3b3JkPjxrZXl3b3JkPlN5bmFwc2VzLypwaHlzaW9sb2d5L3VsdHJh
c3RydWN0dXJlPC9rZXl3b3JkPjxrZXl3b3JkPlN5bmFwdGljIFRyYW5zbWlzc2lvbi8qcGh5c2lv
bG9neTwva2V5d29yZD48a2V5d29yZD5WaXN1YWwgQ29ydGV4LypjeXRvbG9neTwva2V5d29yZD48
a2V5d29yZD5nYW1tYS1BbWlub2J1dHlyaWMgQWNpZC9waGFybWFjb2xvZ3k8L2tleXdvcmQ+PC9r
ZXl3b3Jkcz48ZGF0ZXM+PHllYXI+MjAxNjwveWVhcj48cHViLWRhdGVzPjxkYXRlPkZlYiAxNzwv
ZGF0ZT48L3B1Yi1kYXRlcz48L2RhdGVzPjxpc2JuPjA4OTYtNjI3MyAoUHJpbnQpJiN4RDswODk2
LTYyNzM8L2lzYm4+PGFjY2Vzc2lvbi1udW0+MjY4NTMzMDI8L2FjY2Vzc2lvbi1udW0+PHVybHM+
PC91cmxzPjxjdXN0b20yPlBNQzQ3NjA4ODk8L2N1c3RvbTI+PGN1c3RvbTY+TklITVM3NTA3Mzk8
L2N1c3RvbTY+PGVsZWN0cm9uaWMtcmVzb3VyY2UtbnVtPjEwLjEwMTYvai5uZXVyb24uMjAxNi4w
MS4wMTA8L2VsZWN0cm9uaWMtcmVzb3VyY2UtbnVtPjxyZW1vdGUtZGF0YWJhc2UtcHJvdmlkZXI+
TkxNPC9yZW1vdGUtZGF0YWJhc2UtcHJvdmlkZXI+PGxhbmd1YWdlPmVuZzwvbGFuZ3VhZ2U+PC9y
ZWNvcmQ+PC9DaXRlPjwvRW5kTm90ZT4A
</w:fldData>
        </w:fldChar>
      </w:r>
      <w:r w:rsidR="00154459" w:rsidRPr="00696BD2">
        <w:instrText xml:space="preserve"> ADDIN EN.CITE </w:instrText>
      </w:r>
      <w:r w:rsidR="00154459" w:rsidRPr="00696BD2">
        <w:fldChar w:fldCharType="begin">
          <w:fldData xml:space="preserve">PEVuZE5vdGU+PENpdGU+PEF1dGhvcj5WaWxsYTwvQXV0aG9yPjxZZWFyPjIwMTY8L1llYXI+PFJl
Y051bT40OTwvUmVjTnVtPjxEaXNwbGF5VGV4dD48c3R5bGUgZmFjZT0ic3VwZXJzY3JpcHQiPjEw
PC9zdHlsZT48L0Rpc3BsYXlUZXh0PjxyZWNvcmQ+PHJlYy1udW1iZXI+NDk8L3JlYy1udW1iZXI+
PGZvcmVpZ24ta2V5cz48a2V5IGFwcD0iRU4iIGRiLWlkPSJmdHZycnZyNTZ4djl0eGVmNTBicGRm
eDZ0ZGV3ZXN6cGV2MGEiIHRpbWVzdGFtcD0iMTYwNDExMjY0MyI+NDk8L2tleT48L2ZvcmVpZ24t
a2V5cz48cmVmLXR5cGUgbmFtZT0iSm91cm5hbCBBcnRpY2xlIj4xNzwvcmVmLXR5cGU+PGNvbnRy
aWJ1dG9ycz48YXV0aG9ycz48YXV0aG9yPlZpbGxhLCBLLiBMLjwvYXV0aG9yPjxhdXRob3I+QmVy
cnksIEsuIFAuPC9hdXRob3I+PGF1dGhvcj5TdWJyYW1hbmlhbiwgSi48L2F1dGhvcj48YXV0aG9y
PkNoYSwgSi4gVy48L2F1dGhvcj48YXV0aG9yPk9oLCBXLiBDLjwvYXV0aG9yPjxhdXRob3I+S3dv
biwgSC4gQi48L2F1dGhvcj48YXV0aG9yPkt1Ym90YSwgWS48L2F1dGhvcj48YXV0aG9yPlNvLCBQ
LiBULjwvYXV0aG9yPjxhdXRob3I+TmVkaXZpLCBFLjwvYXV0aG9yPjwvYXV0aG9ycz48L2NvbnRy
aWJ1dG9ycz48YXV0aC1hZGRyZXNzPlBpY293ZXIgSW5zdGl0dXRlIGZvciBMZWFybmluZyBhbmQg
TWVtb3J5LCBNYXNzYWNodXNldHRzIEluc3RpdHV0ZSBvZiBUZWNobm9sb2d5LCBDYW1icmlkZ2Us
IE1BIDAyMTM5LCBVU0E7IERlcGFydG1lbnQgb2YgQmlvbG9neSwgTWFzc2FjaHVzZXR0cyBJbnN0
aXR1dGUgb2YgVGVjaG5vbG9neSwgQ2FtYnJpZGdlLCBNQSAwMjEzOSwgVVNBLiYjeEQ7UGljb3dl
ciBJbnN0aXR1dGUgZm9yIExlYXJuaW5nIGFuZCBNZW1vcnksIE1hc3NhY2h1c2V0dHMgSW5zdGl0
dXRlIG9mIFRlY2hub2xvZ3ksIENhbWJyaWRnZSwgTUEgMDIxMzksIFVTQS4mI3hEO0RlcGFydG1l
bnQgb2YgTWVjaGFuaWNhbCBFbmdpbmVlcmluZywgTWFzc2FjaHVzZXR0cyBJbnN0aXR1dGUgb2Yg
VGVjaG5vbG9neSwgQ2FtYnJpZGdlLCBNQSAwMjEzOSwgVVNBLiYjeEQ7TWF4IFBsYW5jayBGbG9y
aWRhIEluc3RpdHV0ZSBmb3IgTmV1cm9zY2llbmNlLCBKdXBpdGVyLCBGTCAzMzQ1OCwgVVNBLiYj
eEQ7TWF4IFBsYW5jayBGbG9yaWRhIEluc3RpdHV0ZSBmb3IgTmV1cm9zY2llbmNlLCBKdXBpdGVy
LCBGTCAzMzQ1OCwgVVNBOyBNYXggUGxhbmNrIEluc3RpdHV0ZSBvZiBOZXVyb2Jpb2xvZ3ksIE1h
cnRpbnNyaWVkIDgyMTUyLCBHZXJtYW55LiYjeEQ7RGl2aXNpb24gb2YgQ2VyZWJyYWwgQ2lyY3Vp
dHJ5LCBOYXRpb25hbCBJbnN0aXR1dGUgZm9yIFBoeXNpb2xvZ2ljYWwgU2NpZW5jZXMsIE9rYXph
a2kgNDQ0LTg1ODUsIEphcGFuOyBEZXBhcnRtZW50IG9mIFBoeXNpb2xvZ2ljYWwgU2NpZW5jZSwg
R3JhZHVhdGUgVW5pdmVyc2l0eSBmb3IgQWR2YW5jZWQgU3R1ZGllcyAoU09LRU5EQUkpLCBPa2F6
YWtpIDQ0NC04NTg1LCBKYXBhbjsgSlNULCBDUkVTVCwgVG9reW8gMTAyLTAwNzYsIEphcGFuLiYj
eEQ7RGVwYXJ0bWVudCBvZiBNZWNoYW5pY2FsIEVuZ2luZWVyaW5nLCBNYXNzYWNodXNldHRzIElu
c3RpdHV0ZSBvZiBUZWNobm9sb2d5LCBDYW1icmlkZ2UsIE1BIDAyMTM5LCBVU0E7IERlcGFydG1l
bnQgb2YgQmlvbG9naWNhbCBFbmdpbmVlcmluZywgTWFzc2FjaHVzZXR0cyBJbnN0aXR1dGUgb2Yg
VGVjaG5vbG9neSwgQ2FtYnJpZGdlLCBNQSAwMjEzOSwgVVNBLiYjeEQ7UGljb3dlciBJbnN0aXR1
dGUgZm9yIExlYXJuaW5nIGFuZCBNZW1vcnksIE1hc3NhY2h1c2V0dHMgSW5zdGl0dXRlIG9mIFRl
Y2hub2xvZ3ksIENhbWJyaWRnZSwgTUEgMDIxMzksIFVTQTsgRGVwYXJ0bWVudCBvZiBCaW9sb2d5
LCBNYXNzYWNodXNldHRzIEluc3RpdHV0ZSBvZiBUZWNobm9sb2d5LCBDYW1icmlkZ2UsIE1BIDAy
MTM5LCBVU0E7IERlcGFydG1lbnQgb2YgQnJhaW4gYW5kIENvZ25pdGl2ZSBTY2llbmNlcywgTWFz
c2FjaHVzZXR0cyBJbnN0aXR1dGUgb2YgVGVjaG5vbG9neSwgQ2FtYnJpZGdlLCBNQSAwMjEzOSwg
VVNBLiBFbGVjdHJvbmljIGFkZHJlc3M6IG5lZGl2aUBtaXQuZWR1LjwvYXV0aC1hZGRyZXNzPjx0
aXRsZXM+PHRpdGxlPkluaGliaXRvcnkgU3luYXBzZXMgQXJlIFJlcGVhdGVkbHkgQXNzZW1ibGVk
IGFuZCBSZW1vdmVkIGF0IFBlcnNpc3RlbnQgU2l0ZXMgSW4gVml2bzwvdGl0bGU+PHNlY29uZGFy
eS10aXRsZT5OZXVyb248L3NlY29uZGFyeS10aXRsZT48L3RpdGxlcz48cGVyaW9kaWNhbD48ZnVs
bC10aXRsZT5OZXVyb248L2Z1bGwtdGl0bGU+PC9wZXJpb2RpY2FsPjxwYWdlcz43NTYtNjk8L3Bh
Z2VzPjx2b2x1bWU+ODk8L3ZvbHVtZT48bnVtYmVyPjQ8L251bWJlcj48ZWRpdGlvbj4yMDE2LzAy
LzA5PC9lZGl0aW9uPjxrZXl3b3Jkcz48a2V5d29yZD5BbmltYWxzPC9rZXl3b3JkPjxrZXl3b3Jk
PkNhcnJpZXIgUHJvdGVpbnMvbWV0YWJvbGlzbTwva2V5d29yZD48a2V5d29yZD5EaXNrcyBMYXJn
ZSBIb21vbG9nIDQgUHJvdGVpbjwva2V5d29yZD48a2V5d29yZD5GZW1hbGU8L2tleXdvcmQ+PGtl
eXdvcmQ+RnVuY3Rpb25hbCBMYXRlcmFsaXR5PC9rZXl3b3JkPjxrZXl3b3JkPkd1YW55bGF0ZSBL
aW5hc2VzL2dlbmV0aWNzL21ldGFib2xpc208L2tleXdvcmQ+PGtleXdvcmQ+THVtaW5lc2NlbnQg
UHJvdGVpbnMvZ2VuZXRpY3MvbWV0YWJvbGlzbTwva2V5d29yZD48a2V5d29yZD5NYWxlPC9rZXl3
b3JkPjxrZXl3b3JkPk1lbWJyYW5lIFByb3RlaW5zL2dlbmV0aWNzL21ldGFib2xpc208L2tleXdv
cmQ+PGtleXdvcmQ+TWljZTwva2V5d29yZD48a2V5d29yZD5NaWNlLCBJbmJyZWQgQzU3Qkw8L2tl
eXdvcmQ+PGtleXdvcmQ+TWljZSwgVHJhbnNnZW5pYzwva2V5d29yZD48a2V5d29yZD5OZXVyYWwg
SW5oaWJpdGlvbi9nZW5ldGljcy8qcGh5c2lvbG9neTwva2V5d29yZD48a2V5d29yZD5OZXVyb25h
bCBQbGFzdGljaXR5LypwaHlzaW9sb2d5PC9rZXl3b3JkPjxrZXl3b3JkPk9yZ2FuIEN1bHR1cmUg
VGVjaG5pcXVlczwva2V5d29yZD48a2V5d29yZD5QcmVnbmFuY3k8L2tleXdvcmQ+PGtleXdvcmQ+
UHlyYW1pZGFsIENlbGxzLyp1bHRyYXN0cnVjdHVyZTwva2V5d29yZD48a2V5d29yZD5TZW5zb3J5
IERlcHJpdmF0aW9uPC9rZXl3b3JkPjxrZXl3b3JkPlN5bmFwc2VzLypwaHlzaW9sb2d5L3VsdHJh
c3RydWN0dXJlPC9rZXl3b3JkPjxrZXl3b3JkPlN5bmFwdGljIFRyYW5zbWlzc2lvbi8qcGh5c2lv
bG9neTwva2V5d29yZD48a2V5d29yZD5WaXN1YWwgQ29ydGV4LypjeXRvbG9neTwva2V5d29yZD48
a2V5d29yZD5nYW1tYS1BbWlub2J1dHlyaWMgQWNpZC9waGFybWFjb2xvZ3k8L2tleXdvcmQ+PC9r
ZXl3b3Jkcz48ZGF0ZXM+PHllYXI+MjAxNjwveWVhcj48cHViLWRhdGVzPjxkYXRlPkZlYiAxNzwv
ZGF0ZT48L3B1Yi1kYXRlcz48L2RhdGVzPjxpc2JuPjA4OTYtNjI3MyAoUHJpbnQpJiN4RDswODk2
LTYyNzM8L2lzYm4+PGFjY2Vzc2lvbi1udW0+MjY4NTMzMDI8L2FjY2Vzc2lvbi1udW0+PHVybHM+
PC91cmxzPjxjdXN0b20yPlBNQzQ3NjA4ODk8L2N1c3RvbTI+PGN1c3RvbTY+TklITVM3NTA3Mzk8
L2N1c3RvbTY+PGVsZWN0cm9uaWMtcmVzb3VyY2UtbnVtPjEwLjEwMTYvai5uZXVyb24uMjAxNi4w
MS4wMTA8L2VsZWN0cm9uaWMtcmVzb3VyY2UtbnVtPjxyZW1vdGUtZGF0YWJhc2UtcHJvdmlkZXI+
TkxNPC9yZW1vdGUtZGF0YWJhc2UtcHJvdmlkZXI+PGxhbmd1YWdlPmVuZzwvbGFuZ3VhZ2U+PC9y
ZWNvcmQ+PC9DaXRlPjwvRW5kTm90ZT4A
</w:fldData>
        </w:fldChar>
      </w:r>
      <w:r w:rsidR="00154459" w:rsidRPr="00696BD2">
        <w:instrText xml:space="preserve"> ADDIN EN.CITE.DATA </w:instrText>
      </w:r>
      <w:r w:rsidR="00154459" w:rsidRPr="00696BD2">
        <w:fldChar w:fldCharType="end"/>
      </w:r>
      <w:r w:rsidR="00A566D6" w:rsidRPr="00696BD2">
        <w:fldChar w:fldCharType="separate"/>
      </w:r>
      <w:r w:rsidR="00622753" w:rsidRPr="00696BD2">
        <w:rPr>
          <w:noProof/>
          <w:vertAlign w:val="superscript"/>
        </w:rPr>
        <w:t>10</w:t>
      </w:r>
      <w:r w:rsidR="00A566D6" w:rsidRPr="00696BD2">
        <w:fldChar w:fldCharType="end"/>
      </w:r>
      <w:r w:rsidRPr="00696BD2">
        <w:t xml:space="preserve"> over large subsets of neurons intravitally. However, optical access to the hippocampus in mice is obstructed by the cortex, which can reach over 1 mm in thickness. Here, we described a procedure for assembling a custom-made imaging device and its chronic implantation into </w:t>
      </w:r>
      <w:r w:rsidR="00381CDC" w:rsidRPr="00696BD2">
        <w:t xml:space="preserve">the </w:t>
      </w:r>
      <w:r w:rsidRPr="00696BD2">
        <w:t xml:space="preserve">mouse head </w:t>
      </w:r>
      <w:r w:rsidR="00630982" w:rsidRPr="00696BD2">
        <w:t>for</w:t>
      </w:r>
      <w:r w:rsidRPr="00696BD2">
        <w:t xml:space="preserve"> </w:t>
      </w:r>
      <w:r w:rsidR="00381CDC" w:rsidRPr="00696BD2">
        <w:t>long-</w:t>
      </w:r>
      <w:r w:rsidRPr="00696BD2">
        <w:t xml:space="preserve">term optical access to the CA1 subregion of the dorsal hippocampus in behaving mice. </w:t>
      </w:r>
      <w:r w:rsidR="007C7AA8" w:rsidRPr="00696BD2">
        <w:t xml:space="preserve">Infusion cannula integrated into the imaging implant allows administration of viruses or drugs directly onto the neurons in the field of view. </w:t>
      </w:r>
      <w:r w:rsidRPr="00696BD2">
        <w:t>The descri</w:t>
      </w:r>
      <w:r w:rsidR="003C6A6C" w:rsidRPr="00696BD2">
        <w:t>b</w:t>
      </w:r>
      <w:r w:rsidRPr="00696BD2">
        <w:t>ed preparation in combination with wide-field microscopy enables recurrent imaging of the large subsets of neurons in behaving mice over long periods of time.</w:t>
      </w:r>
      <w:r w:rsidR="00616BD4" w:rsidRPr="00696BD2">
        <w:t xml:space="preserve"> </w:t>
      </w:r>
      <w:r w:rsidRPr="00696BD2">
        <w:t xml:space="preserve">We utilized this </w:t>
      </w:r>
      <w:r w:rsidR="00F1156F" w:rsidRPr="00696BD2">
        <w:t xml:space="preserve">preparation to </w:t>
      </w:r>
      <w:r w:rsidR="00417D54" w:rsidRPr="00696BD2">
        <w:t xml:space="preserve">express calcium </w:t>
      </w:r>
      <w:r w:rsidR="006D6F89" w:rsidRPr="00696BD2">
        <w:t>and voltage</w:t>
      </w:r>
      <w:r w:rsidR="005532CA" w:rsidRPr="00696BD2">
        <w:t xml:space="preserve"> genetically encoded</w:t>
      </w:r>
      <w:r w:rsidR="006D6F89" w:rsidRPr="00696BD2">
        <w:t xml:space="preserve"> </w:t>
      </w:r>
      <w:r w:rsidR="00417D54" w:rsidRPr="00696BD2">
        <w:t>indicator</w:t>
      </w:r>
      <w:r w:rsidR="006D6F89" w:rsidRPr="00696BD2">
        <w:t>s</w:t>
      </w:r>
      <w:r w:rsidR="00417D54" w:rsidRPr="00696BD2">
        <w:t xml:space="preserve"> </w:t>
      </w:r>
      <w:r w:rsidR="00C2709F" w:rsidRPr="00696BD2">
        <w:t xml:space="preserve">in </w:t>
      </w:r>
      <w:r w:rsidR="00127E2B" w:rsidRPr="00696BD2">
        <w:t xml:space="preserve">hippocampal CA1 region </w:t>
      </w:r>
      <w:r w:rsidR="00413871" w:rsidRPr="00696BD2">
        <w:t xml:space="preserve">via targeted </w:t>
      </w:r>
      <w:r w:rsidR="007C300B" w:rsidRPr="00696BD2">
        <w:t>inject</w:t>
      </w:r>
      <w:r w:rsidR="00413871" w:rsidRPr="00696BD2">
        <w:t>ion of</w:t>
      </w:r>
      <w:r w:rsidR="007C300B" w:rsidRPr="00696BD2">
        <w:t xml:space="preserve"> </w:t>
      </w:r>
      <w:r w:rsidR="00C2709F" w:rsidRPr="00696BD2">
        <w:t>recombinant adeno-associated virus</w:t>
      </w:r>
      <w:r w:rsidR="00E950FC" w:rsidRPr="00696BD2">
        <w:t xml:space="preserve"> (</w:t>
      </w:r>
      <w:proofErr w:type="spellStart"/>
      <w:r w:rsidR="00E950FC" w:rsidRPr="00696BD2">
        <w:t>rAAV</w:t>
      </w:r>
      <w:proofErr w:type="spellEnd"/>
      <w:r w:rsidR="00E950FC" w:rsidRPr="00696BD2">
        <w:t>)</w:t>
      </w:r>
      <w:r w:rsidR="00A578E4" w:rsidRPr="00696BD2">
        <w:t xml:space="preserve"> for neuronal activity recordings at single-cell resolution</w:t>
      </w:r>
      <w:r w:rsidR="00954047" w:rsidRPr="00696BD2">
        <w:t>.</w:t>
      </w:r>
      <w:r w:rsidR="00C2709F" w:rsidRPr="00696BD2">
        <w:t xml:space="preserve"> </w:t>
      </w:r>
      <w:r w:rsidR="00BE34A3" w:rsidRPr="00696BD2">
        <w:t>We also</w:t>
      </w:r>
      <w:r w:rsidRPr="00696BD2">
        <w:t xml:space="preserve"> perform</w:t>
      </w:r>
      <w:r w:rsidR="000D2736" w:rsidRPr="00696BD2">
        <w:t>ed</w:t>
      </w:r>
      <w:r w:rsidRPr="00696BD2">
        <w:t xml:space="preserve"> longitud</w:t>
      </w:r>
      <w:r w:rsidR="00381CDC" w:rsidRPr="00696BD2">
        <w:t>in</w:t>
      </w:r>
      <w:r w:rsidRPr="00696BD2">
        <w:t xml:space="preserve">al calcium imaging of </w:t>
      </w:r>
      <w:r w:rsidR="00E950FC" w:rsidRPr="00696BD2">
        <w:t>the corresponding</w:t>
      </w:r>
      <w:r w:rsidR="00A06E7E" w:rsidRPr="00696BD2">
        <w:t xml:space="preserve"> </w:t>
      </w:r>
      <w:r w:rsidRPr="00696BD2">
        <w:t>neuron</w:t>
      </w:r>
      <w:r w:rsidR="00A06E7E" w:rsidRPr="00696BD2">
        <w:t>al subsets</w:t>
      </w:r>
      <w:r w:rsidRPr="00696BD2">
        <w:t xml:space="preserve"> </w:t>
      </w:r>
      <w:r w:rsidR="005944AF" w:rsidRPr="00696BD2">
        <w:t xml:space="preserve">at high spatiotemporal resolution </w:t>
      </w:r>
      <w:r w:rsidRPr="00696BD2">
        <w:t>in behaving animals.</w:t>
      </w:r>
      <w:r w:rsidR="00616BD4" w:rsidRPr="00696BD2">
        <w:t xml:space="preserve"> </w:t>
      </w:r>
      <w:r w:rsidR="00FF39F5" w:rsidRPr="00696BD2">
        <w:t xml:space="preserve">In addition, this preparation is compatible with multiphoton microscopy and </w:t>
      </w:r>
      <w:proofErr w:type="spellStart"/>
      <w:r w:rsidR="00FF39F5" w:rsidRPr="00696BD2">
        <w:t>microendoscopy</w:t>
      </w:r>
      <w:proofErr w:type="spellEnd"/>
      <w:r w:rsidR="00381CDC" w:rsidRPr="00696BD2">
        <w:t>,</w:t>
      </w:r>
      <w:r w:rsidR="00FF39F5" w:rsidRPr="00696BD2">
        <w:t xml:space="preserve"> thus further expanding the toolbox of imaging techniques to study neuronal networks at cellular and subcellular levels in behaving mice.</w:t>
      </w:r>
      <w:r w:rsidR="00A06E7E" w:rsidRPr="00696BD2">
        <w:t xml:space="preserve"> </w:t>
      </w:r>
      <w:r w:rsidR="00C13316" w:rsidRPr="00696BD2">
        <w:t>We describe</w:t>
      </w:r>
      <w:r w:rsidR="001D0B50" w:rsidRPr="00696BD2">
        <w:t>d</w:t>
      </w:r>
      <w:r w:rsidR="00C13316" w:rsidRPr="00696BD2">
        <w:t xml:space="preserve"> c</w:t>
      </w:r>
      <w:r w:rsidR="00476920" w:rsidRPr="00696BD2">
        <w:t>ritical steps</w:t>
      </w:r>
      <w:r w:rsidR="00C13316" w:rsidRPr="00696BD2">
        <w:t xml:space="preserve"> </w:t>
      </w:r>
      <w:r w:rsidR="001D0B50" w:rsidRPr="00696BD2">
        <w:t xml:space="preserve">and </w:t>
      </w:r>
      <w:r w:rsidR="00476920" w:rsidRPr="00696BD2">
        <w:t>troubleshooting of the protocol</w:t>
      </w:r>
      <w:r w:rsidR="00381CDC" w:rsidRPr="00696BD2">
        <w:t>. W</w:t>
      </w:r>
      <w:r w:rsidR="007134BF" w:rsidRPr="00696BD2">
        <w:t>e also discuss</w:t>
      </w:r>
      <w:r w:rsidR="00410F9A" w:rsidRPr="00696BD2">
        <w:t>ed</w:t>
      </w:r>
      <w:r w:rsidR="007134BF" w:rsidRPr="00696BD2">
        <w:t xml:space="preserve"> </w:t>
      </w:r>
      <w:r w:rsidR="00381CDC" w:rsidRPr="00696BD2">
        <w:t xml:space="preserve">the </w:t>
      </w:r>
      <w:r w:rsidR="007134BF" w:rsidRPr="00696BD2">
        <w:t>possible pitfalls and limitations</w:t>
      </w:r>
      <w:r w:rsidR="0081056A" w:rsidRPr="00696BD2">
        <w:t xml:space="preserve"> of the method</w:t>
      </w:r>
      <w:r w:rsidR="007134BF" w:rsidRPr="00696BD2">
        <w:t>.</w:t>
      </w:r>
    </w:p>
    <w:p w14:paraId="5A45D929" w14:textId="77777777" w:rsidR="00FB367C" w:rsidRPr="00696BD2" w:rsidRDefault="00FB367C" w:rsidP="00696BD2">
      <w:pPr>
        <w:contextualSpacing/>
        <w:rPr>
          <w:rFonts w:eastAsia="Calibri"/>
          <w:b/>
        </w:rPr>
      </w:pPr>
    </w:p>
    <w:p w14:paraId="47877151" w14:textId="68278AB7" w:rsidR="00933FD6" w:rsidRPr="00696BD2" w:rsidRDefault="00A65149" w:rsidP="00696BD2">
      <w:pPr>
        <w:contextualSpacing/>
        <w:rPr>
          <w:rFonts w:eastAsia="Calibri"/>
        </w:rPr>
      </w:pPr>
      <w:r w:rsidRPr="00696BD2">
        <w:rPr>
          <w:rFonts w:eastAsia="Calibri"/>
          <w:b/>
        </w:rPr>
        <w:t>PROTOCOL:</w:t>
      </w:r>
      <w:r w:rsidRPr="00696BD2">
        <w:rPr>
          <w:rFonts w:eastAsia="Calibri"/>
        </w:rPr>
        <w:t xml:space="preserve"> </w:t>
      </w:r>
    </w:p>
    <w:p w14:paraId="50018431" w14:textId="77777777" w:rsidR="00696BD2" w:rsidRPr="00696BD2" w:rsidRDefault="00696BD2" w:rsidP="00696BD2">
      <w:pPr>
        <w:contextualSpacing/>
      </w:pPr>
    </w:p>
    <w:p w14:paraId="28B70249" w14:textId="77777777" w:rsidR="00DF6E08" w:rsidRPr="00696BD2" w:rsidRDefault="00DF6E08" w:rsidP="00696BD2">
      <w:pPr>
        <w:contextualSpacing/>
      </w:pPr>
      <w:r w:rsidRPr="00696BD2">
        <w:t>All methods described here have been approved by the Institutional Animal Care and Use Committee (IACUC) of Westlake University.</w:t>
      </w:r>
    </w:p>
    <w:p w14:paraId="17A9783F" w14:textId="77777777" w:rsidR="00E271A4" w:rsidRPr="00696BD2" w:rsidRDefault="00E271A4" w:rsidP="00696BD2">
      <w:pPr>
        <w:contextualSpacing/>
        <w:rPr>
          <w:b/>
          <w:bCs/>
        </w:rPr>
      </w:pPr>
    </w:p>
    <w:p w14:paraId="0FDF821D" w14:textId="5D8EC05C" w:rsidR="00DF6E08" w:rsidRPr="00696BD2" w:rsidRDefault="00D20360" w:rsidP="00696BD2">
      <w:pPr>
        <w:pStyle w:val="ListParagraph"/>
        <w:numPr>
          <w:ilvl w:val="0"/>
          <w:numId w:val="14"/>
        </w:numPr>
        <w:spacing w:after="0" w:line="240" w:lineRule="auto"/>
        <w:ind w:left="0" w:firstLineChars="0" w:firstLine="0"/>
        <w:contextualSpacing/>
        <w:jc w:val="both"/>
        <w:rPr>
          <w:rFonts w:ascii="Calibri" w:hAnsi="Calibri" w:cs="Calibri"/>
          <w:b/>
          <w:bCs/>
          <w:sz w:val="24"/>
          <w:szCs w:val="24"/>
        </w:rPr>
      </w:pPr>
      <w:r w:rsidRPr="00696BD2">
        <w:rPr>
          <w:rFonts w:ascii="Calibri" w:hAnsi="Calibri" w:cs="Calibri"/>
          <w:b/>
          <w:bCs/>
          <w:sz w:val="24"/>
          <w:szCs w:val="24"/>
        </w:rPr>
        <w:t>Implant</w:t>
      </w:r>
      <w:r w:rsidR="00DF6E08" w:rsidRPr="00696BD2">
        <w:rPr>
          <w:rFonts w:ascii="Calibri" w:hAnsi="Calibri" w:cs="Calibri"/>
          <w:b/>
          <w:bCs/>
          <w:sz w:val="24"/>
          <w:szCs w:val="24"/>
        </w:rPr>
        <w:t xml:space="preserve"> </w:t>
      </w:r>
      <w:r w:rsidR="00141836" w:rsidRPr="00696BD2">
        <w:rPr>
          <w:rFonts w:ascii="Calibri" w:hAnsi="Calibri" w:cs="Calibri"/>
          <w:b/>
          <w:bCs/>
          <w:sz w:val="24"/>
          <w:szCs w:val="24"/>
        </w:rPr>
        <w:t>assembling</w:t>
      </w:r>
    </w:p>
    <w:p w14:paraId="3D2A11A5" w14:textId="77777777" w:rsidR="00BE17DB" w:rsidRPr="00696BD2" w:rsidRDefault="00BE17DB" w:rsidP="00696BD2">
      <w:pPr>
        <w:pStyle w:val="ListParagraph"/>
        <w:spacing w:after="0" w:line="240" w:lineRule="auto"/>
        <w:ind w:firstLineChars="0" w:firstLine="0"/>
        <w:contextualSpacing/>
        <w:jc w:val="both"/>
        <w:rPr>
          <w:rFonts w:ascii="Calibri" w:hAnsi="Calibri" w:cs="Calibri"/>
          <w:b/>
          <w:bCs/>
          <w:sz w:val="24"/>
          <w:szCs w:val="24"/>
        </w:rPr>
      </w:pPr>
    </w:p>
    <w:p w14:paraId="0D74FA6A" w14:textId="509A93DD" w:rsidR="0085576F" w:rsidRPr="00696BD2" w:rsidRDefault="00BE17DB" w:rsidP="00696BD2">
      <w:pPr>
        <w:contextualSpacing/>
      </w:pPr>
      <w:r w:rsidRPr="00696BD2">
        <w:t xml:space="preserve">NOTE: </w:t>
      </w:r>
      <w:r w:rsidR="00141836" w:rsidRPr="00696BD2">
        <w:t xml:space="preserve">Assembling of the </w:t>
      </w:r>
      <w:r w:rsidR="00DA7423" w:rsidRPr="00696BD2">
        <w:t xml:space="preserve">imaging </w:t>
      </w:r>
      <w:r w:rsidR="00141836" w:rsidRPr="00696BD2">
        <w:t xml:space="preserve">implant is technically simple and requires </w:t>
      </w:r>
      <w:r w:rsidR="00FF4C0D" w:rsidRPr="00696BD2">
        <w:t xml:space="preserve">only </w:t>
      </w:r>
      <w:r w:rsidR="00F31182" w:rsidRPr="00696BD2">
        <w:t xml:space="preserve">commercially available </w:t>
      </w:r>
      <w:r w:rsidR="00CE46E7" w:rsidRPr="00696BD2">
        <w:t>items</w:t>
      </w:r>
      <w:r w:rsidR="00F31182" w:rsidRPr="00696BD2">
        <w:t xml:space="preserve"> (</w:t>
      </w:r>
      <w:r w:rsidR="00F31182" w:rsidRPr="00696BD2">
        <w:rPr>
          <w:b/>
          <w:bCs/>
        </w:rPr>
        <w:t>Figure 1</w:t>
      </w:r>
      <w:r w:rsidR="007D7F87" w:rsidRPr="00696BD2">
        <w:t xml:space="preserve">, see also </w:t>
      </w:r>
      <w:r w:rsidRPr="00696BD2">
        <w:rPr>
          <w:b/>
          <w:bCs/>
        </w:rPr>
        <w:t>Table of Materials</w:t>
      </w:r>
      <w:r w:rsidR="00F31182" w:rsidRPr="00696BD2">
        <w:t xml:space="preserve">). </w:t>
      </w:r>
      <w:r w:rsidR="00CE46E7" w:rsidRPr="00696BD2">
        <w:t>The head plate</w:t>
      </w:r>
      <w:r w:rsidR="00AB75F2" w:rsidRPr="00696BD2">
        <w:t>s</w:t>
      </w:r>
      <w:r w:rsidR="00CE46E7" w:rsidRPr="00696BD2">
        <w:t xml:space="preserve"> can be </w:t>
      </w:r>
      <w:r w:rsidR="00AB75F2" w:rsidRPr="00696BD2">
        <w:t>manufacture</w:t>
      </w:r>
      <w:r w:rsidR="007E7465" w:rsidRPr="00696BD2">
        <w:t>d at the local machine shop</w:t>
      </w:r>
      <w:r w:rsidR="00435861" w:rsidRPr="00696BD2">
        <w:t xml:space="preserve"> </w:t>
      </w:r>
      <w:r w:rsidR="00EB27AC" w:rsidRPr="00696BD2">
        <w:t>using st</w:t>
      </w:r>
      <w:r w:rsidR="00DA7423" w:rsidRPr="00696BD2">
        <w:t>ainless</w:t>
      </w:r>
      <w:r w:rsidR="007D7F87" w:rsidRPr="00696BD2">
        <w:t>-</w:t>
      </w:r>
      <w:r w:rsidR="00DA7423" w:rsidRPr="00696BD2">
        <w:t>ste</w:t>
      </w:r>
      <w:r w:rsidR="007D7F87" w:rsidRPr="00696BD2">
        <w:t>e</w:t>
      </w:r>
      <w:r w:rsidR="00DA7423" w:rsidRPr="00696BD2">
        <w:t xml:space="preserve">l or titanium plates. </w:t>
      </w:r>
      <w:r w:rsidR="00AE336E" w:rsidRPr="00696BD2">
        <w:t xml:space="preserve">We suggest </w:t>
      </w:r>
      <w:r w:rsidR="00EC665B" w:rsidRPr="00696BD2">
        <w:t>preparing</w:t>
      </w:r>
      <w:r w:rsidR="00AE336E" w:rsidRPr="00696BD2">
        <w:t xml:space="preserve"> a stock of fully </w:t>
      </w:r>
      <w:r w:rsidR="00B75C1C" w:rsidRPr="00696BD2">
        <w:t>assembled</w:t>
      </w:r>
      <w:r w:rsidR="00AE336E" w:rsidRPr="00696BD2">
        <w:t xml:space="preserve"> </w:t>
      </w:r>
      <w:r w:rsidR="00B75C1C" w:rsidRPr="00696BD2">
        <w:t>implants</w:t>
      </w:r>
      <w:r w:rsidR="00AE336E" w:rsidRPr="00696BD2">
        <w:t xml:space="preserve"> </w:t>
      </w:r>
      <w:r w:rsidR="00707CD6" w:rsidRPr="00696BD2">
        <w:t xml:space="preserve">before starting </w:t>
      </w:r>
      <w:r w:rsidR="0060674D" w:rsidRPr="00696BD2">
        <w:t xml:space="preserve">the </w:t>
      </w:r>
      <w:r w:rsidR="00707CD6" w:rsidRPr="00696BD2">
        <w:t xml:space="preserve">surgeries. </w:t>
      </w:r>
      <w:r w:rsidR="007318FF" w:rsidRPr="00696BD2">
        <w:t xml:space="preserve">After </w:t>
      </w:r>
      <w:r w:rsidR="007318FF" w:rsidRPr="00696BD2">
        <w:rPr>
          <w:i/>
          <w:iCs/>
        </w:rPr>
        <w:t>in vivo</w:t>
      </w:r>
      <w:r w:rsidR="007318FF" w:rsidRPr="00696BD2">
        <w:t xml:space="preserve"> experiments are done</w:t>
      </w:r>
      <w:r w:rsidR="00381CDC" w:rsidRPr="00696BD2">
        <w:t>,</w:t>
      </w:r>
      <w:r w:rsidR="007318FF" w:rsidRPr="00696BD2">
        <w:t xml:space="preserve"> the implants can be recovered and </w:t>
      </w:r>
      <w:r w:rsidR="00EC665B" w:rsidRPr="00696BD2">
        <w:t>reused multiple times</w:t>
      </w:r>
      <w:r w:rsidR="0012335F" w:rsidRPr="00696BD2">
        <w:t xml:space="preserve">. </w:t>
      </w:r>
      <w:r w:rsidR="00DE34D3" w:rsidRPr="00696BD2">
        <w:t>In some case</w:t>
      </w:r>
      <w:r w:rsidR="006005C6" w:rsidRPr="00696BD2">
        <w:t>s</w:t>
      </w:r>
      <w:r w:rsidR="00B8014F" w:rsidRPr="00696BD2">
        <w:t>,</w:t>
      </w:r>
      <w:r w:rsidR="00DE34D3" w:rsidRPr="00696BD2">
        <w:t xml:space="preserve"> it may </w:t>
      </w:r>
      <w:r w:rsidR="006005C6" w:rsidRPr="00696BD2">
        <w:t xml:space="preserve">only </w:t>
      </w:r>
      <w:r w:rsidR="00DE34D3" w:rsidRPr="00696BD2">
        <w:t xml:space="preserve">require </w:t>
      </w:r>
      <w:r w:rsidR="009E28BD" w:rsidRPr="00696BD2">
        <w:t xml:space="preserve">reattaching </w:t>
      </w:r>
      <w:r w:rsidR="00525A33" w:rsidRPr="00696BD2">
        <w:t xml:space="preserve">the </w:t>
      </w:r>
      <w:r w:rsidR="009E28BD" w:rsidRPr="00696BD2">
        <w:t xml:space="preserve">infusion cannula by soldering or replacing </w:t>
      </w:r>
      <w:r w:rsidR="00AC0803" w:rsidRPr="00696BD2">
        <w:t xml:space="preserve">the </w:t>
      </w:r>
      <w:r w:rsidR="009E28BD" w:rsidRPr="00696BD2">
        <w:t>cover glass</w:t>
      </w:r>
      <w:r w:rsidR="00DA5110" w:rsidRPr="00696BD2">
        <w:t>.</w:t>
      </w:r>
    </w:p>
    <w:p w14:paraId="552770CE" w14:textId="77777777" w:rsidR="00BE17DB" w:rsidRPr="00696BD2" w:rsidRDefault="00BE17DB" w:rsidP="00696BD2">
      <w:pPr>
        <w:contextualSpacing/>
      </w:pPr>
    </w:p>
    <w:p w14:paraId="7101E3BF" w14:textId="77777777" w:rsidR="00BE17DB" w:rsidRPr="00696BD2" w:rsidRDefault="5F2AA28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lastRenderedPageBreak/>
        <w:t>Prepare all six key hardware components for assembling and installation imaging implants (</w:t>
      </w:r>
      <w:r w:rsidRPr="00696BD2">
        <w:rPr>
          <w:rFonts w:ascii="Calibri" w:hAnsi="Calibri" w:cs="Calibri"/>
          <w:b/>
          <w:bCs/>
          <w:sz w:val="24"/>
          <w:szCs w:val="24"/>
        </w:rPr>
        <w:t>Figure 1</w:t>
      </w:r>
      <w:r w:rsidRPr="00696BD2">
        <w:rPr>
          <w:rFonts w:ascii="Calibri" w:hAnsi="Calibri" w:cs="Calibri"/>
          <w:sz w:val="24"/>
          <w:szCs w:val="24"/>
        </w:rPr>
        <w:t xml:space="preserve">). </w:t>
      </w:r>
    </w:p>
    <w:p w14:paraId="191E57F9" w14:textId="77777777" w:rsidR="00BE17DB" w:rsidRPr="00696BD2" w:rsidRDefault="00BE17DB" w:rsidP="00696BD2">
      <w:pPr>
        <w:contextualSpacing/>
      </w:pPr>
    </w:p>
    <w:p w14:paraId="6A118C22" w14:textId="1E7211B7" w:rsidR="5F2AA282" w:rsidRPr="00696BD2" w:rsidRDefault="5F2AA282" w:rsidP="00696BD2">
      <w:pPr>
        <w:contextualSpacing/>
      </w:pPr>
      <w:r w:rsidRPr="00696BD2">
        <w:t>[Place Figure 1 here]</w:t>
      </w:r>
    </w:p>
    <w:p w14:paraId="17E2485E" w14:textId="77777777" w:rsidR="00BE17DB" w:rsidRPr="00696BD2" w:rsidRDefault="00BE17DB" w:rsidP="00696BD2">
      <w:pPr>
        <w:contextualSpacing/>
      </w:pPr>
    </w:p>
    <w:p w14:paraId="0C8F52FA" w14:textId="56DC087D"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Turn on the welding machine and heat it up to </w:t>
      </w:r>
      <w:r w:rsidR="002C7E54" w:rsidRPr="00696BD2">
        <w:rPr>
          <w:rFonts w:ascii="Calibri" w:hAnsi="Calibri" w:cs="Calibri"/>
          <w:sz w:val="24"/>
          <w:szCs w:val="24"/>
        </w:rPr>
        <w:t>the required temperature</w:t>
      </w:r>
      <w:r w:rsidR="00B2694F" w:rsidRPr="00696BD2">
        <w:rPr>
          <w:rFonts w:ascii="Calibri" w:hAnsi="Calibri" w:cs="Calibri"/>
          <w:sz w:val="24"/>
          <w:szCs w:val="24"/>
        </w:rPr>
        <w:t>.</w:t>
      </w:r>
    </w:p>
    <w:p w14:paraId="667D663B" w14:textId="77777777" w:rsidR="00696BD2" w:rsidRPr="00696BD2" w:rsidRDefault="00696BD2" w:rsidP="00696BD2">
      <w:pPr>
        <w:contextualSpacing/>
      </w:pPr>
    </w:p>
    <w:p w14:paraId="716EFC63" w14:textId="124E7223" w:rsidR="00DF6E08" w:rsidRPr="00696BD2" w:rsidRDefault="00DF6E08" w:rsidP="00696BD2">
      <w:pPr>
        <w:contextualSpacing/>
      </w:pPr>
      <w:r w:rsidRPr="00696BD2">
        <w:t>NOTE: The temperature depends on the welding tin</w:t>
      </w:r>
      <w:r w:rsidR="00BE17DB" w:rsidRPr="00696BD2">
        <w:t xml:space="preserve"> used</w:t>
      </w:r>
      <w:r w:rsidRPr="00696BD2">
        <w:t>.</w:t>
      </w:r>
    </w:p>
    <w:p w14:paraId="2A7A778A"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0CBF8CFF" w14:textId="313A73D5" w:rsidR="00743455"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Polish </w:t>
      </w:r>
      <w:r w:rsidR="55469F18" w:rsidRPr="00696BD2">
        <w:rPr>
          <w:rFonts w:ascii="Calibri" w:hAnsi="Calibri" w:cs="Calibri"/>
          <w:sz w:val="24"/>
          <w:szCs w:val="24"/>
        </w:rPr>
        <w:t xml:space="preserve">the </w:t>
      </w:r>
      <w:r w:rsidR="005E0DF8" w:rsidRPr="00696BD2">
        <w:rPr>
          <w:rFonts w:ascii="Calibri" w:hAnsi="Calibri" w:cs="Calibri"/>
          <w:sz w:val="24"/>
          <w:szCs w:val="24"/>
        </w:rPr>
        <w:t xml:space="preserve">side surface of the </w:t>
      </w:r>
      <w:r w:rsidR="006715A7" w:rsidRPr="00696BD2">
        <w:rPr>
          <w:rFonts w:ascii="Calibri" w:hAnsi="Calibri" w:cs="Calibri"/>
          <w:sz w:val="24"/>
          <w:szCs w:val="24"/>
        </w:rPr>
        <w:t xml:space="preserve">imaging </w:t>
      </w:r>
      <w:r w:rsidRPr="00696BD2">
        <w:rPr>
          <w:rFonts w:ascii="Calibri" w:hAnsi="Calibri" w:cs="Calibri"/>
          <w:sz w:val="24"/>
          <w:szCs w:val="24"/>
        </w:rPr>
        <w:t xml:space="preserve">cannula using </w:t>
      </w:r>
      <w:r w:rsidR="00B2694F" w:rsidRPr="00696BD2">
        <w:rPr>
          <w:rFonts w:ascii="Calibri" w:hAnsi="Calibri" w:cs="Calibri"/>
          <w:sz w:val="24"/>
          <w:szCs w:val="24"/>
        </w:rPr>
        <w:t>fine</w:t>
      </w:r>
      <w:r w:rsidR="005E0DF8" w:rsidRPr="00696BD2">
        <w:rPr>
          <w:rFonts w:ascii="Calibri" w:hAnsi="Calibri" w:cs="Calibri"/>
          <w:sz w:val="24"/>
          <w:szCs w:val="24"/>
        </w:rPr>
        <w:t xml:space="preserve"> </w:t>
      </w:r>
      <w:r w:rsidR="00C14D87" w:rsidRPr="00696BD2">
        <w:rPr>
          <w:rFonts w:ascii="Calibri" w:hAnsi="Calibri" w:cs="Calibri"/>
          <w:sz w:val="24"/>
          <w:szCs w:val="24"/>
        </w:rPr>
        <w:t>sandpaper</w:t>
      </w:r>
      <w:r w:rsidR="005E0DF8" w:rsidRPr="00696BD2">
        <w:rPr>
          <w:rFonts w:ascii="Calibri" w:hAnsi="Calibri" w:cs="Calibri"/>
          <w:sz w:val="24"/>
          <w:szCs w:val="24"/>
        </w:rPr>
        <w:t xml:space="preserve"> to remove the oxidation layer</w:t>
      </w:r>
      <w:r w:rsidR="00DB58DA" w:rsidRPr="00696BD2">
        <w:rPr>
          <w:rFonts w:ascii="Calibri" w:hAnsi="Calibri" w:cs="Calibri"/>
          <w:sz w:val="24"/>
          <w:szCs w:val="24"/>
        </w:rPr>
        <w:t xml:space="preserve"> </w:t>
      </w:r>
      <w:r w:rsidR="00E953C6" w:rsidRPr="00696BD2">
        <w:rPr>
          <w:rFonts w:ascii="Calibri" w:hAnsi="Calibri" w:cs="Calibri"/>
          <w:sz w:val="24"/>
          <w:szCs w:val="24"/>
        </w:rPr>
        <w:t xml:space="preserve">and </w:t>
      </w:r>
      <w:r w:rsidR="002C4DFB" w:rsidRPr="00696BD2">
        <w:rPr>
          <w:rFonts w:ascii="Calibri" w:hAnsi="Calibri" w:cs="Calibri"/>
          <w:sz w:val="24"/>
          <w:szCs w:val="24"/>
        </w:rPr>
        <w:t xml:space="preserve">thus </w:t>
      </w:r>
      <w:r w:rsidR="00E953C6" w:rsidRPr="00696BD2">
        <w:rPr>
          <w:rFonts w:ascii="Calibri" w:hAnsi="Calibri" w:cs="Calibri"/>
          <w:sz w:val="24"/>
          <w:szCs w:val="24"/>
        </w:rPr>
        <w:t xml:space="preserve">facilitate </w:t>
      </w:r>
      <w:r w:rsidR="00B70EB5" w:rsidRPr="00696BD2">
        <w:rPr>
          <w:rFonts w:ascii="Calibri" w:hAnsi="Calibri" w:cs="Calibri"/>
          <w:sz w:val="24"/>
          <w:szCs w:val="24"/>
        </w:rPr>
        <w:t>stronger soldering</w:t>
      </w:r>
      <w:r w:rsidR="00743455" w:rsidRPr="00696BD2">
        <w:rPr>
          <w:rFonts w:ascii="Calibri" w:hAnsi="Calibri" w:cs="Calibri"/>
          <w:sz w:val="24"/>
          <w:szCs w:val="24"/>
        </w:rPr>
        <w:t>.</w:t>
      </w:r>
    </w:p>
    <w:p w14:paraId="1DDED7BD"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16B724E4" w14:textId="48FDAA23" w:rsidR="00DF6E08" w:rsidRPr="00696BD2" w:rsidRDefault="004E31EA"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djust </w:t>
      </w:r>
      <w:r w:rsidR="005B6021" w:rsidRPr="00696BD2">
        <w:rPr>
          <w:rFonts w:ascii="Calibri" w:hAnsi="Calibri" w:cs="Calibri"/>
          <w:sz w:val="24"/>
          <w:szCs w:val="24"/>
        </w:rPr>
        <w:t xml:space="preserve">the </w:t>
      </w:r>
      <w:r w:rsidRPr="00696BD2">
        <w:rPr>
          <w:rFonts w:ascii="Calibri" w:hAnsi="Calibri" w:cs="Calibri"/>
          <w:sz w:val="24"/>
          <w:szCs w:val="24"/>
        </w:rPr>
        <w:t xml:space="preserve">position of </w:t>
      </w:r>
      <w:r w:rsidR="00DF6E08" w:rsidRPr="00696BD2">
        <w:rPr>
          <w:rFonts w:ascii="Calibri" w:hAnsi="Calibri" w:cs="Calibri"/>
          <w:sz w:val="24"/>
          <w:szCs w:val="24"/>
        </w:rPr>
        <w:t xml:space="preserve">the </w:t>
      </w:r>
      <w:r w:rsidR="006715A7" w:rsidRPr="00696BD2">
        <w:rPr>
          <w:rFonts w:ascii="Calibri" w:hAnsi="Calibri" w:cs="Calibri"/>
          <w:sz w:val="24"/>
          <w:szCs w:val="24"/>
        </w:rPr>
        <w:t xml:space="preserve">imaging </w:t>
      </w:r>
      <w:r w:rsidR="00DF6E08" w:rsidRPr="00696BD2">
        <w:rPr>
          <w:rFonts w:ascii="Calibri" w:hAnsi="Calibri" w:cs="Calibri"/>
          <w:sz w:val="24"/>
          <w:szCs w:val="24"/>
        </w:rPr>
        <w:t xml:space="preserve">cannula and injection cannula </w:t>
      </w:r>
      <w:r w:rsidR="006A0332" w:rsidRPr="00696BD2">
        <w:rPr>
          <w:rFonts w:ascii="Calibri" w:hAnsi="Calibri" w:cs="Calibri"/>
          <w:sz w:val="24"/>
          <w:szCs w:val="24"/>
        </w:rPr>
        <w:t>(</w:t>
      </w:r>
      <w:r w:rsidR="19CC9DE6" w:rsidRPr="00696BD2">
        <w:rPr>
          <w:rFonts w:ascii="Calibri" w:hAnsi="Calibri" w:cs="Calibri"/>
          <w:sz w:val="24"/>
          <w:szCs w:val="24"/>
        </w:rPr>
        <w:t>guide cannula</w:t>
      </w:r>
      <w:r w:rsidR="001C16E9" w:rsidRPr="00696BD2">
        <w:rPr>
          <w:rFonts w:ascii="Calibri" w:hAnsi="Calibri" w:cs="Calibri"/>
          <w:sz w:val="24"/>
          <w:szCs w:val="24"/>
        </w:rPr>
        <w:t xml:space="preserve"> </w:t>
      </w:r>
      <w:r w:rsidR="00DF6E08" w:rsidRPr="00696BD2">
        <w:rPr>
          <w:rFonts w:ascii="Calibri" w:hAnsi="Calibri" w:cs="Calibri"/>
          <w:sz w:val="24"/>
          <w:szCs w:val="24"/>
        </w:rPr>
        <w:t xml:space="preserve">with </w:t>
      </w:r>
      <w:r w:rsidR="000106E6" w:rsidRPr="00696BD2">
        <w:rPr>
          <w:rFonts w:ascii="Calibri" w:hAnsi="Calibri" w:cs="Calibri"/>
          <w:sz w:val="24"/>
          <w:szCs w:val="24"/>
        </w:rPr>
        <w:t xml:space="preserve">inserted </w:t>
      </w:r>
      <w:r w:rsidR="225F548A" w:rsidRPr="00696BD2">
        <w:rPr>
          <w:rFonts w:ascii="Calibri" w:hAnsi="Calibri" w:cs="Calibri"/>
          <w:sz w:val="24"/>
          <w:szCs w:val="24"/>
        </w:rPr>
        <w:t>dummy cannula</w:t>
      </w:r>
      <w:r w:rsidR="00DF6E08" w:rsidRPr="00696BD2">
        <w:rPr>
          <w:rFonts w:ascii="Calibri" w:hAnsi="Calibri" w:cs="Calibri"/>
          <w:sz w:val="24"/>
          <w:szCs w:val="24"/>
        </w:rPr>
        <w:t xml:space="preserve">) </w:t>
      </w:r>
      <w:r w:rsidR="00932D96" w:rsidRPr="00696BD2">
        <w:rPr>
          <w:rFonts w:ascii="Calibri" w:hAnsi="Calibri" w:cs="Calibri"/>
          <w:sz w:val="24"/>
          <w:szCs w:val="24"/>
        </w:rPr>
        <w:t>using</w:t>
      </w:r>
      <w:r w:rsidR="00DF6E08" w:rsidRPr="00696BD2">
        <w:rPr>
          <w:rFonts w:ascii="Calibri" w:hAnsi="Calibri" w:cs="Calibri"/>
          <w:sz w:val="24"/>
          <w:szCs w:val="24"/>
        </w:rPr>
        <w:t xml:space="preserve"> helping hand</w:t>
      </w:r>
      <w:r w:rsidR="00BB668F" w:rsidRPr="00696BD2">
        <w:rPr>
          <w:rFonts w:ascii="Calibri" w:hAnsi="Calibri" w:cs="Calibri"/>
          <w:sz w:val="24"/>
          <w:szCs w:val="24"/>
        </w:rPr>
        <w:t>s</w:t>
      </w:r>
      <w:r w:rsidR="009D3BD7" w:rsidRPr="00696BD2">
        <w:rPr>
          <w:rFonts w:ascii="Calibri" w:hAnsi="Calibri" w:cs="Calibri"/>
          <w:sz w:val="24"/>
          <w:szCs w:val="24"/>
        </w:rPr>
        <w:t xml:space="preserve"> </w:t>
      </w:r>
      <w:r w:rsidR="00BE17DB" w:rsidRPr="00696BD2">
        <w:rPr>
          <w:rFonts w:ascii="Calibri" w:hAnsi="Calibri" w:cs="Calibri"/>
          <w:sz w:val="24"/>
          <w:szCs w:val="24"/>
        </w:rPr>
        <w:t>(</w:t>
      </w:r>
      <w:r w:rsidR="009D3BD7" w:rsidRPr="00696BD2">
        <w:rPr>
          <w:rFonts w:ascii="Calibri" w:hAnsi="Calibri" w:cs="Calibri"/>
          <w:b/>
          <w:bCs/>
          <w:sz w:val="24"/>
          <w:szCs w:val="24"/>
        </w:rPr>
        <w:t>Figure 2</w:t>
      </w:r>
      <w:proofErr w:type="gramStart"/>
      <w:r w:rsidR="009D3BD7" w:rsidRPr="00696BD2">
        <w:rPr>
          <w:rFonts w:ascii="Calibri" w:hAnsi="Calibri" w:cs="Calibri"/>
          <w:b/>
          <w:bCs/>
          <w:sz w:val="24"/>
          <w:szCs w:val="24"/>
        </w:rPr>
        <w:t>A</w:t>
      </w:r>
      <w:r w:rsidR="00DD04B7" w:rsidRPr="00696BD2">
        <w:rPr>
          <w:rFonts w:ascii="Calibri" w:hAnsi="Calibri" w:cs="Calibri"/>
          <w:b/>
          <w:bCs/>
          <w:sz w:val="24"/>
          <w:szCs w:val="24"/>
        </w:rPr>
        <w:t>,B</w:t>
      </w:r>
      <w:proofErr w:type="gramEnd"/>
      <w:r w:rsidR="00BE17DB" w:rsidRPr="00696BD2">
        <w:rPr>
          <w:rFonts w:ascii="Calibri" w:hAnsi="Calibri" w:cs="Calibri"/>
          <w:sz w:val="24"/>
          <w:szCs w:val="24"/>
        </w:rPr>
        <w:t>)</w:t>
      </w:r>
      <w:r w:rsidR="00DD04B7" w:rsidRPr="00696BD2">
        <w:rPr>
          <w:rFonts w:ascii="Calibri" w:hAnsi="Calibri" w:cs="Calibri"/>
          <w:sz w:val="24"/>
          <w:szCs w:val="24"/>
        </w:rPr>
        <w:t>.</w:t>
      </w:r>
    </w:p>
    <w:p w14:paraId="53BAC886"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462E57E3" w14:textId="198AA74D" w:rsidR="00BE17DB" w:rsidRPr="00696BD2" w:rsidRDefault="00385BB6"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Using </w:t>
      </w:r>
      <w:r w:rsidR="00381CDC" w:rsidRPr="00696BD2">
        <w:rPr>
          <w:rFonts w:ascii="Calibri" w:hAnsi="Calibri" w:cs="Calibri"/>
          <w:sz w:val="24"/>
          <w:szCs w:val="24"/>
        </w:rPr>
        <w:t xml:space="preserve">a </w:t>
      </w:r>
      <w:r w:rsidRPr="00696BD2">
        <w:rPr>
          <w:rFonts w:ascii="Calibri" w:hAnsi="Calibri" w:cs="Calibri"/>
          <w:sz w:val="24"/>
          <w:szCs w:val="24"/>
        </w:rPr>
        <w:t xml:space="preserve">syringe with </w:t>
      </w:r>
      <w:r w:rsidR="00834035" w:rsidRPr="00696BD2">
        <w:rPr>
          <w:rFonts w:ascii="Calibri" w:hAnsi="Calibri" w:cs="Calibri"/>
          <w:sz w:val="24"/>
          <w:szCs w:val="24"/>
        </w:rPr>
        <w:t xml:space="preserve">a </w:t>
      </w:r>
      <w:r w:rsidRPr="00696BD2">
        <w:rPr>
          <w:rFonts w:ascii="Calibri" w:hAnsi="Calibri" w:cs="Calibri"/>
          <w:sz w:val="24"/>
          <w:szCs w:val="24"/>
        </w:rPr>
        <w:t>needle</w:t>
      </w:r>
      <w:r w:rsidR="00381CDC" w:rsidRPr="00696BD2">
        <w:rPr>
          <w:rFonts w:ascii="Calibri" w:hAnsi="Calibri" w:cs="Calibri"/>
          <w:sz w:val="24"/>
          <w:szCs w:val="24"/>
        </w:rPr>
        <w:t>,</w:t>
      </w:r>
      <w:r w:rsidRPr="00696BD2">
        <w:rPr>
          <w:rFonts w:ascii="Calibri" w:hAnsi="Calibri" w:cs="Calibri"/>
          <w:sz w:val="24"/>
          <w:szCs w:val="24"/>
        </w:rPr>
        <w:t xml:space="preserve"> </w:t>
      </w:r>
      <w:r w:rsidR="002B5AF5" w:rsidRPr="00696BD2">
        <w:rPr>
          <w:rFonts w:ascii="Calibri" w:hAnsi="Calibri" w:cs="Calibri"/>
          <w:sz w:val="24"/>
          <w:szCs w:val="24"/>
        </w:rPr>
        <w:t>apply</w:t>
      </w:r>
      <w:r w:rsidRPr="00696BD2">
        <w:rPr>
          <w:rFonts w:ascii="Calibri" w:hAnsi="Calibri" w:cs="Calibri"/>
          <w:sz w:val="24"/>
          <w:szCs w:val="24"/>
        </w:rPr>
        <w:t xml:space="preserve"> a </w:t>
      </w:r>
      <w:r w:rsidR="00EF0C0F" w:rsidRPr="00696BD2">
        <w:rPr>
          <w:rFonts w:ascii="Calibri" w:hAnsi="Calibri" w:cs="Calibri"/>
          <w:sz w:val="24"/>
          <w:szCs w:val="24"/>
        </w:rPr>
        <w:t>small amount</w:t>
      </w:r>
      <w:r w:rsidR="00DF6E08" w:rsidRPr="00696BD2">
        <w:rPr>
          <w:rFonts w:ascii="Calibri" w:hAnsi="Calibri" w:cs="Calibri"/>
          <w:sz w:val="24"/>
          <w:szCs w:val="24"/>
        </w:rPr>
        <w:t xml:space="preserve"> of </w:t>
      </w:r>
      <w:r w:rsidR="00220990" w:rsidRPr="00696BD2">
        <w:rPr>
          <w:rFonts w:ascii="Calibri" w:hAnsi="Calibri" w:cs="Calibri"/>
          <w:sz w:val="24"/>
          <w:szCs w:val="24"/>
        </w:rPr>
        <w:t xml:space="preserve">appropriate type of </w:t>
      </w:r>
      <w:r w:rsidR="00DF6E08" w:rsidRPr="00696BD2">
        <w:rPr>
          <w:rFonts w:ascii="Calibri" w:hAnsi="Calibri" w:cs="Calibri"/>
          <w:sz w:val="24"/>
          <w:szCs w:val="24"/>
        </w:rPr>
        <w:t xml:space="preserve">flux onto the </w:t>
      </w:r>
      <w:r w:rsidR="00A62E5C" w:rsidRPr="00696BD2">
        <w:rPr>
          <w:rFonts w:ascii="Calibri" w:hAnsi="Calibri" w:cs="Calibri"/>
          <w:sz w:val="24"/>
          <w:szCs w:val="24"/>
        </w:rPr>
        <w:t>connection</w:t>
      </w:r>
      <w:r w:rsidR="00DF6E08" w:rsidRPr="00696BD2">
        <w:rPr>
          <w:rFonts w:ascii="Calibri" w:hAnsi="Calibri" w:cs="Calibri"/>
          <w:sz w:val="24"/>
          <w:szCs w:val="24"/>
        </w:rPr>
        <w:t xml:space="preserve"> spot </w:t>
      </w:r>
      <w:r w:rsidR="00E85685" w:rsidRPr="00696BD2">
        <w:rPr>
          <w:rFonts w:ascii="Calibri" w:hAnsi="Calibri" w:cs="Calibri"/>
          <w:sz w:val="24"/>
          <w:szCs w:val="24"/>
        </w:rPr>
        <w:t>between</w:t>
      </w:r>
      <w:r w:rsidR="00DF6E08" w:rsidRPr="00696BD2">
        <w:rPr>
          <w:rFonts w:ascii="Calibri" w:hAnsi="Calibri" w:cs="Calibri"/>
          <w:sz w:val="24"/>
          <w:szCs w:val="24"/>
        </w:rPr>
        <w:t xml:space="preserve"> </w:t>
      </w:r>
      <w:r w:rsidR="00474F5C" w:rsidRPr="00696BD2">
        <w:rPr>
          <w:rFonts w:ascii="Calibri" w:hAnsi="Calibri" w:cs="Calibri"/>
          <w:sz w:val="24"/>
          <w:szCs w:val="24"/>
        </w:rPr>
        <w:t>imaging and injecting</w:t>
      </w:r>
      <w:r w:rsidR="00DF6E08" w:rsidRPr="00696BD2">
        <w:rPr>
          <w:rFonts w:ascii="Calibri" w:hAnsi="Calibri" w:cs="Calibri"/>
          <w:sz w:val="24"/>
          <w:szCs w:val="24"/>
        </w:rPr>
        <w:t xml:space="preserve"> cannulas for 5 seconds, and then remove the </w:t>
      </w:r>
      <w:r w:rsidR="00BB140C" w:rsidRPr="00696BD2">
        <w:rPr>
          <w:rFonts w:ascii="Calibri" w:hAnsi="Calibri" w:cs="Calibri"/>
          <w:sz w:val="24"/>
          <w:szCs w:val="24"/>
        </w:rPr>
        <w:t>droplet</w:t>
      </w:r>
      <w:r w:rsidR="00DF6E08" w:rsidRPr="00696BD2">
        <w:rPr>
          <w:rFonts w:ascii="Calibri" w:hAnsi="Calibri" w:cs="Calibri"/>
          <w:sz w:val="24"/>
          <w:szCs w:val="24"/>
        </w:rPr>
        <w:t>.</w:t>
      </w:r>
    </w:p>
    <w:p w14:paraId="77410152" w14:textId="77777777" w:rsidR="00BE17DB" w:rsidRPr="00696BD2" w:rsidRDefault="00BE17DB" w:rsidP="00696BD2">
      <w:pPr>
        <w:contextualSpacing/>
      </w:pPr>
    </w:p>
    <w:p w14:paraId="7C380378" w14:textId="692BAFDB" w:rsidR="00A10C9B" w:rsidRPr="00696BD2" w:rsidRDefault="00A10C9B" w:rsidP="00696BD2">
      <w:pPr>
        <w:contextualSpacing/>
      </w:pPr>
      <w:r w:rsidRPr="00696BD2">
        <w:t>NOTE: For this preparation</w:t>
      </w:r>
      <w:r w:rsidR="00381CDC" w:rsidRPr="00696BD2">
        <w:t>,</w:t>
      </w:r>
      <w:r w:rsidRPr="00696BD2">
        <w:t xml:space="preserve"> we used </w:t>
      </w:r>
      <w:r w:rsidR="00AB6387" w:rsidRPr="00696BD2">
        <w:t xml:space="preserve">a commercially </w:t>
      </w:r>
      <w:r w:rsidR="00917822" w:rsidRPr="00696BD2">
        <w:t xml:space="preserve">available </w:t>
      </w:r>
      <w:r w:rsidRPr="00696BD2">
        <w:t xml:space="preserve">flux that is </w:t>
      </w:r>
      <w:r w:rsidR="004E690D" w:rsidRPr="00696BD2">
        <w:t>specified by the manufacturer to be</w:t>
      </w:r>
      <w:r w:rsidRPr="00696BD2">
        <w:t xml:space="preserve"> for soldering stainless steel parts as imaging and infusion cannulas are made of stainless steel. In </w:t>
      </w:r>
      <w:r w:rsidR="00381CDC" w:rsidRPr="00696BD2">
        <w:t xml:space="preserve">the </w:t>
      </w:r>
      <w:r w:rsidRPr="00696BD2">
        <w:t>case of other material</w:t>
      </w:r>
      <w:r w:rsidR="00381CDC" w:rsidRPr="00696BD2">
        <w:t>s</w:t>
      </w:r>
      <w:r w:rsidRPr="00696BD2">
        <w:t xml:space="preserve"> used to manufacture cannulas, </w:t>
      </w:r>
      <w:r w:rsidR="00381CDC" w:rsidRPr="00696BD2">
        <w:t>end-</w:t>
      </w:r>
      <w:r w:rsidRPr="00696BD2">
        <w:t xml:space="preserve">user should select flux that </w:t>
      </w:r>
      <w:r w:rsidR="00696BD2" w:rsidRPr="00696BD2">
        <w:t>can weld</w:t>
      </w:r>
      <w:r w:rsidRPr="00696BD2">
        <w:t xml:space="preserve"> the selected material.</w:t>
      </w:r>
    </w:p>
    <w:p w14:paraId="7C6BC1C4"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581C0460" w14:textId="3AE724ED"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Melt soldering tin and </w:t>
      </w:r>
      <w:r w:rsidR="00A62E5C" w:rsidRPr="00696BD2">
        <w:rPr>
          <w:rFonts w:ascii="Calibri" w:hAnsi="Calibri" w:cs="Calibri"/>
          <w:sz w:val="24"/>
          <w:szCs w:val="24"/>
        </w:rPr>
        <w:t>apply</w:t>
      </w:r>
      <w:r w:rsidRPr="00696BD2">
        <w:rPr>
          <w:rFonts w:ascii="Calibri" w:hAnsi="Calibri" w:cs="Calibri"/>
          <w:sz w:val="24"/>
          <w:szCs w:val="24"/>
        </w:rPr>
        <w:t xml:space="preserve"> it to the </w:t>
      </w:r>
      <w:r w:rsidR="00A62E5C" w:rsidRPr="00696BD2">
        <w:rPr>
          <w:rFonts w:ascii="Calibri" w:hAnsi="Calibri" w:cs="Calibri"/>
          <w:sz w:val="24"/>
          <w:szCs w:val="24"/>
        </w:rPr>
        <w:t>connection</w:t>
      </w:r>
      <w:r w:rsidRPr="00696BD2">
        <w:rPr>
          <w:rFonts w:ascii="Calibri" w:hAnsi="Calibri" w:cs="Calibri"/>
          <w:sz w:val="24"/>
          <w:szCs w:val="24"/>
        </w:rPr>
        <w:t xml:space="preserve"> spot</w:t>
      </w:r>
      <w:r w:rsidR="00DB58DA" w:rsidRPr="00696BD2">
        <w:rPr>
          <w:rFonts w:ascii="Calibri" w:hAnsi="Calibri" w:cs="Calibri"/>
          <w:sz w:val="24"/>
          <w:szCs w:val="24"/>
        </w:rPr>
        <w:t xml:space="preserve"> </w:t>
      </w:r>
      <w:r w:rsidR="00A62E5C" w:rsidRPr="00696BD2">
        <w:rPr>
          <w:rFonts w:ascii="Calibri" w:hAnsi="Calibri" w:cs="Calibri"/>
          <w:sz w:val="24"/>
          <w:szCs w:val="24"/>
        </w:rPr>
        <w:t xml:space="preserve">treated with flux </w:t>
      </w:r>
      <w:r w:rsidR="00DB58DA" w:rsidRPr="00696BD2">
        <w:rPr>
          <w:rFonts w:ascii="Calibri" w:hAnsi="Calibri" w:cs="Calibri"/>
          <w:sz w:val="24"/>
          <w:szCs w:val="24"/>
        </w:rPr>
        <w:t>(</w:t>
      </w:r>
      <w:r w:rsidR="00DB58DA" w:rsidRPr="00696BD2">
        <w:rPr>
          <w:rFonts w:ascii="Calibri" w:hAnsi="Calibri" w:cs="Calibri"/>
          <w:b/>
          <w:bCs/>
          <w:sz w:val="24"/>
          <w:szCs w:val="24"/>
        </w:rPr>
        <w:t>Figure 2</w:t>
      </w:r>
      <w:r w:rsidR="00DB58DA" w:rsidRPr="00696BD2">
        <w:rPr>
          <w:rFonts w:ascii="Calibri" w:hAnsi="Calibri" w:cs="Calibri"/>
          <w:sz w:val="24"/>
          <w:szCs w:val="24"/>
        </w:rPr>
        <w:t xml:space="preserve">). </w:t>
      </w:r>
    </w:p>
    <w:p w14:paraId="50806A98"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0B239165" w14:textId="77777777" w:rsidR="00BE17DB" w:rsidRPr="00696BD2" w:rsidRDefault="00DF6E08" w:rsidP="00696BD2">
      <w:pPr>
        <w:contextualSpacing/>
      </w:pPr>
      <w:r w:rsidRPr="00696BD2">
        <w:t>N</w:t>
      </w:r>
      <w:r w:rsidR="005E0DF8" w:rsidRPr="00696BD2">
        <w:t xml:space="preserve">OTE: </w:t>
      </w:r>
      <w:r w:rsidR="00F342FD" w:rsidRPr="00696BD2">
        <w:t xml:space="preserve">Avoid </w:t>
      </w:r>
      <w:r w:rsidR="00C81811" w:rsidRPr="00696BD2">
        <w:t>ex</w:t>
      </w:r>
      <w:r w:rsidR="009A0B02" w:rsidRPr="00696BD2">
        <w:t xml:space="preserve">cess soldering </w:t>
      </w:r>
      <w:r w:rsidR="005E0DF8" w:rsidRPr="00696BD2">
        <w:t xml:space="preserve">tin, as it will require unnecessary </w:t>
      </w:r>
      <w:r w:rsidR="00B36BF7" w:rsidRPr="00696BD2">
        <w:t>large</w:t>
      </w:r>
      <w:r w:rsidR="00923496" w:rsidRPr="00696BD2">
        <w:t>r</w:t>
      </w:r>
      <w:r w:rsidR="00B36BF7" w:rsidRPr="00696BD2">
        <w:t xml:space="preserve"> </w:t>
      </w:r>
      <w:r w:rsidR="005E0DF8" w:rsidRPr="00696BD2">
        <w:t xml:space="preserve">craniotomy </w:t>
      </w:r>
      <w:r w:rsidR="00DB58DA" w:rsidRPr="00696BD2">
        <w:t xml:space="preserve">during </w:t>
      </w:r>
      <w:r w:rsidR="005E0DF8" w:rsidRPr="00696BD2">
        <w:t>the surgery.</w:t>
      </w:r>
      <w:r w:rsidR="00DB58DA" w:rsidRPr="00696BD2">
        <w:t xml:space="preserve"> </w:t>
      </w:r>
    </w:p>
    <w:p w14:paraId="36023717" w14:textId="77777777" w:rsidR="00BE17DB" w:rsidRPr="00696BD2" w:rsidRDefault="00BE17DB" w:rsidP="00696BD2">
      <w:pPr>
        <w:contextualSpacing/>
      </w:pPr>
    </w:p>
    <w:p w14:paraId="45E0C9AA" w14:textId="5EDC0C7C" w:rsidR="00DF6E08" w:rsidRPr="00696BD2" w:rsidRDefault="00DB58DA" w:rsidP="00696BD2">
      <w:pPr>
        <w:contextualSpacing/>
      </w:pPr>
      <w:r w:rsidRPr="00696BD2">
        <w:t xml:space="preserve">[Place Figure </w:t>
      </w:r>
      <w:r w:rsidR="00482226" w:rsidRPr="00696BD2">
        <w:t>2</w:t>
      </w:r>
      <w:r w:rsidRPr="00696BD2">
        <w:t xml:space="preserve"> here</w:t>
      </w:r>
      <w:r w:rsidR="004F3DAE" w:rsidRPr="00696BD2">
        <w:t>]</w:t>
      </w:r>
    </w:p>
    <w:p w14:paraId="3AD7D9DF" w14:textId="77777777" w:rsidR="00BE17DB" w:rsidRPr="00696BD2" w:rsidRDefault="00BE17DB" w:rsidP="00696BD2">
      <w:pPr>
        <w:contextualSpacing/>
      </w:pPr>
    </w:p>
    <w:p w14:paraId="5BA56316" w14:textId="7850FF46"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Wait for </w:t>
      </w:r>
      <w:r w:rsidR="00BE17DB" w:rsidRPr="00696BD2">
        <w:rPr>
          <w:rFonts w:ascii="Calibri" w:hAnsi="Calibri" w:cs="Calibri"/>
          <w:sz w:val="24"/>
          <w:szCs w:val="24"/>
        </w:rPr>
        <w:t xml:space="preserve">the </w:t>
      </w:r>
      <w:r w:rsidRPr="00696BD2">
        <w:rPr>
          <w:rFonts w:ascii="Calibri" w:hAnsi="Calibri" w:cs="Calibri"/>
          <w:sz w:val="24"/>
          <w:szCs w:val="24"/>
        </w:rPr>
        <w:t>soldering tin to cool down</w:t>
      </w:r>
      <w:r w:rsidR="00381CDC" w:rsidRPr="00696BD2">
        <w:rPr>
          <w:rFonts w:ascii="Calibri" w:hAnsi="Calibri" w:cs="Calibri"/>
          <w:sz w:val="24"/>
          <w:szCs w:val="24"/>
        </w:rPr>
        <w:t>. U</w:t>
      </w:r>
      <w:r w:rsidR="00447915" w:rsidRPr="00696BD2">
        <w:rPr>
          <w:rFonts w:ascii="Calibri" w:hAnsi="Calibri" w:cs="Calibri"/>
          <w:sz w:val="24"/>
          <w:szCs w:val="24"/>
        </w:rPr>
        <w:t>sually</w:t>
      </w:r>
      <w:r w:rsidR="00B20A69" w:rsidRPr="00696BD2">
        <w:rPr>
          <w:rFonts w:ascii="Calibri" w:hAnsi="Calibri" w:cs="Calibri"/>
          <w:sz w:val="24"/>
          <w:szCs w:val="24"/>
        </w:rPr>
        <w:t>,</w:t>
      </w:r>
      <w:r w:rsidR="00447915" w:rsidRPr="00696BD2">
        <w:rPr>
          <w:rFonts w:ascii="Calibri" w:hAnsi="Calibri" w:cs="Calibri"/>
          <w:sz w:val="24"/>
          <w:szCs w:val="24"/>
        </w:rPr>
        <w:t xml:space="preserve"> it takes several seconds</w:t>
      </w:r>
      <w:r w:rsidRPr="00696BD2">
        <w:rPr>
          <w:rFonts w:ascii="Calibri" w:hAnsi="Calibri" w:cs="Calibri"/>
          <w:sz w:val="24"/>
          <w:szCs w:val="24"/>
        </w:rPr>
        <w:t>.</w:t>
      </w:r>
    </w:p>
    <w:p w14:paraId="3275B0AD"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72D72525" w14:textId="2F823D48" w:rsidR="00DF6E08" w:rsidRPr="00696BD2" w:rsidRDefault="00C60AF7"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Confirm that</w:t>
      </w:r>
      <w:r w:rsidR="00DF6E08" w:rsidRPr="00696BD2">
        <w:rPr>
          <w:rFonts w:ascii="Calibri" w:hAnsi="Calibri" w:cs="Calibri"/>
          <w:sz w:val="24"/>
          <w:szCs w:val="24"/>
        </w:rPr>
        <w:t xml:space="preserve"> the injection cannula is </w:t>
      </w:r>
      <w:r w:rsidRPr="00696BD2">
        <w:rPr>
          <w:rFonts w:ascii="Calibri" w:hAnsi="Calibri" w:cs="Calibri"/>
          <w:sz w:val="24"/>
          <w:szCs w:val="24"/>
        </w:rPr>
        <w:t xml:space="preserve">not </w:t>
      </w:r>
      <w:r w:rsidR="00447915" w:rsidRPr="00696BD2">
        <w:rPr>
          <w:rFonts w:ascii="Calibri" w:hAnsi="Calibri" w:cs="Calibri"/>
          <w:sz w:val="24"/>
          <w:szCs w:val="24"/>
        </w:rPr>
        <w:t xml:space="preserve">blocked </w:t>
      </w:r>
      <w:r w:rsidR="00DF6E08" w:rsidRPr="00696BD2">
        <w:rPr>
          <w:rFonts w:ascii="Calibri" w:hAnsi="Calibri" w:cs="Calibri"/>
          <w:sz w:val="24"/>
          <w:szCs w:val="24"/>
        </w:rPr>
        <w:t xml:space="preserve">by inserting the </w:t>
      </w:r>
      <w:r w:rsidR="18AA9DD7" w:rsidRPr="00696BD2">
        <w:rPr>
          <w:rFonts w:ascii="Calibri" w:hAnsi="Calibri" w:cs="Calibri"/>
          <w:sz w:val="24"/>
          <w:szCs w:val="24"/>
        </w:rPr>
        <w:t>dummy cannula</w:t>
      </w:r>
      <w:r w:rsidR="00DF6E08" w:rsidRPr="00696BD2">
        <w:rPr>
          <w:rFonts w:ascii="Calibri" w:hAnsi="Calibri" w:cs="Calibri"/>
          <w:sz w:val="24"/>
          <w:szCs w:val="24"/>
        </w:rPr>
        <w:t xml:space="preserve"> </w:t>
      </w:r>
      <w:r w:rsidR="00865EF4" w:rsidRPr="00696BD2">
        <w:rPr>
          <w:rFonts w:ascii="Calibri" w:hAnsi="Calibri" w:cs="Calibri"/>
          <w:sz w:val="24"/>
          <w:szCs w:val="24"/>
        </w:rPr>
        <w:t xml:space="preserve">from </w:t>
      </w:r>
      <w:r w:rsidR="00DF6E08" w:rsidRPr="00696BD2">
        <w:rPr>
          <w:rFonts w:ascii="Calibri" w:hAnsi="Calibri" w:cs="Calibri"/>
          <w:sz w:val="24"/>
          <w:szCs w:val="24"/>
        </w:rPr>
        <w:t>both directions.</w:t>
      </w:r>
    </w:p>
    <w:p w14:paraId="391685E9"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42B8FAB2" w14:textId="0D42C2F8"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pply UV-curing optical adhesive on the bottom side of the </w:t>
      </w:r>
      <w:r w:rsidR="00F43B34" w:rsidRPr="00696BD2">
        <w:rPr>
          <w:rFonts w:ascii="Calibri" w:hAnsi="Calibri" w:cs="Calibri"/>
          <w:sz w:val="24"/>
          <w:szCs w:val="24"/>
        </w:rPr>
        <w:t xml:space="preserve">imaging </w:t>
      </w:r>
      <w:r w:rsidRPr="00696BD2">
        <w:rPr>
          <w:rFonts w:ascii="Calibri" w:hAnsi="Calibri" w:cs="Calibri"/>
          <w:sz w:val="24"/>
          <w:szCs w:val="24"/>
        </w:rPr>
        <w:t xml:space="preserve">cannula using </w:t>
      </w:r>
      <w:r w:rsidR="003E4964" w:rsidRPr="00696BD2">
        <w:rPr>
          <w:rFonts w:ascii="Calibri" w:hAnsi="Calibri" w:cs="Calibri"/>
          <w:sz w:val="24"/>
          <w:szCs w:val="24"/>
        </w:rPr>
        <w:t xml:space="preserve">a </w:t>
      </w:r>
      <w:r w:rsidRPr="00696BD2">
        <w:rPr>
          <w:rFonts w:ascii="Calibri" w:hAnsi="Calibri" w:cs="Calibri"/>
          <w:sz w:val="24"/>
          <w:szCs w:val="24"/>
        </w:rPr>
        <w:t>toothpick or</w:t>
      </w:r>
      <w:r w:rsidR="00E444E5" w:rsidRPr="00696BD2">
        <w:rPr>
          <w:rFonts w:ascii="Calibri" w:hAnsi="Calibri" w:cs="Calibri"/>
          <w:sz w:val="24"/>
          <w:szCs w:val="24"/>
        </w:rPr>
        <w:t xml:space="preserve"> </w:t>
      </w:r>
      <w:r w:rsidR="00292B62" w:rsidRPr="00696BD2">
        <w:rPr>
          <w:rFonts w:ascii="Calibri" w:hAnsi="Calibri" w:cs="Calibri"/>
          <w:sz w:val="24"/>
          <w:szCs w:val="24"/>
        </w:rPr>
        <w:t>26</w:t>
      </w:r>
      <w:r w:rsidR="00BE17DB" w:rsidRPr="00696BD2">
        <w:rPr>
          <w:rFonts w:ascii="Calibri" w:hAnsi="Calibri" w:cs="Calibri"/>
          <w:sz w:val="24"/>
          <w:szCs w:val="24"/>
        </w:rPr>
        <w:t xml:space="preserve"> </w:t>
      </w:r>
      <w:r w:rsidR="00E444E5" w:rsidRPr="00696BD2">
        <w:rPr>
          <w:rFonts w:ascii="Calibri" w:hAnsi="Calibri" w:cs="Calibri"/>
          <w:sz w:val="24"/>
          <w:szCs w:val="24"/>
        </w:rPr>
        <w:t xml:space="preserve">G </w:t>
      </w:r>
      <w:r w:rsidR="006168C8" w:rsidRPr="00696BD2">
        <w:rPr>
          <w:rFonts w:ascii="Calibri" w:hAnsi="Calibri" w:cs="Calibri"/>
          <w:sz w:val="24"/>
          <w:szCs w:val="24"/>
        </w:rPr>
        <w:t xml:space="preserve">syringe </w:t>
      </w:r>
      <w:r w:rsidR="00E444E5" w:rsidRPr="00696BD2">
        <w:rPr>
          <w:rFonts w:ascii="Calibri" w:hAnsi="Calibri" w:cs="Calibri"/>
          <w:sz w:val="24"/>
          <w:szCs w:val="24"/>
        </w:rPr>
        <w:t>needle</w:t>
      </w:r>
      <w:r w:rsidRPr="00696BD2">
        <w:rPr>
          <w:rFonts w:ascii="Calibri" w:hAnsi="Calibri" w:cs="Calibri"/>
          <w:sz w:val="24"/>
          <w:szCs w:val="24"/>
        </w:rPr>
        <w:t>.</w:t>
      </w:r>
    </w:p>
    <w:p w14:paraId="7483FA06"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4D765B0D" w14:textId="25349A83"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Use a fine tweezer to </w:t>
      </w:r>
      <w:r w:rsidR="005C0ACF" w:rsidRPr="00696BD2">
        <w:rPr>
          <w:rFonts w:ascii="Calibri" w:hAnsi="Calibri" w:cs="Calibri"/>
          <w:sz w:val="24"/>
          <w:szCs w:val="24"/>
        </w:rPr>
        <w:t xml:space="preserve">carefully </w:t>
      </w:r>
      <w:r w:rsidR="00B305BA" w:rsidRPr="00696BD2">
        <w:rPr>
          <w:rFonts w:ascii="Calibri" w:hAnsi="Calibri" w:cs="Calibri"/>
          <w:sz w:val="24"/>
          <w:szCs w:val="24"/>
        </w:rPr>
        <w:t xml:space="preserve">place </w:t>
      </w:r>
      <w:r w:rsidR="00A73D29" w:rsidRPr="00696BD2">
        <w:rPr>
          <w:rFonts w:ascii="Calibri" w:hAnsi="Calibri" w:cs="Calibri"/>
          <w:sz w:val="24"/>
          <w:szCs w:val="24"/>
        </w:rPr>
        <w:t xml:space="preserve">a </w:t>
      </w:r>
      <w:r w:rsidRPr="00696BD2">
        <w:rPr>
          <w:rFonts w:ascii="Calibri" w:hAnsi="Calibri" w:cs="Calibri"/>
          <w:sz w:val="24"/>
          <w:szCs w:val="24"/>
        </w:rPr>
        <w:t xml:space="preserve">cover glass </w:t>
      </w:r>
      <w:r w:rsidR="000C68C0" w:rsidRPr="00696BD2">
        <w:rPr>
          <w:rFonts w:ascii="Calibri" w:hAnsi="Calibri" w:cs="Calibri"/>
          <w:sz w:val="24"/>
          <w:szCs w:val="24"/>
        </w:rPr>
        <w:t xml:space="preserve">of the corresponding size </w:t>
      </w:r>
      <w:r w:rsidRPr="00696BD2">
        <w:rPr>
          <w:rFonts w:ascii="Calibri" w:hAnsi="Calibri" w:cs="Calibri"/>
          <w:sz w:val="24"/>
          <w:szCs w:val="24"/>
        </w:rPr>
        <w:t xml:space="preserve">to the </w:t>
      </w:r>
      <w:r w:rsidR="00D0109F" w:rsidRPr="00696BD2">
        <w:rPr>
          <w:rFonts w:ascii="Calibri" w:hAnsi="Calibri" w:cs="Calibri"/>
          <w:sz w:val="24"/>
          <w:szCs w:val="24"/>
        </w:rPr>
        <w:t xml:space="preserve">imaging </w:t>
      </w:r>
      <w:r w:rsidRPr="00696BD2">
        <w:rPr>
          <w:rFonts w:ascii="Calibri" w:hAnsi="Calibri" w:cs="Calibri"/>
          <w:sz w:val="24"/>
          <w:szCs w:val="24"/>
        </w:rPr>
        <w:t>cannula.</w:t>
      </w:r>
    </w:p>
    <w:p w14:paraId="6E185C58" w14:textId="77777777" w:rsidR="00BE17DB" w:rsidRPr="00696BD2" w:rsidRDefault="00BE17DB" w:rsidP="00696BD2">
      <w:pPr>
        <w:contextualSpacing/>
      </w:pPr>
    </w:p>
    <w:p w14:paraId="680DFE7A" w14:textId="3FD833FD" w:rsidR="00A10C9B" w:rsidRPr="00696BD2" w:rsidRDefault="00A10C9B" w:rsidP="00696BD2">
      <w:pPr>
        <w:contextualSpacing/>
      </w:pPr>
      <w:r w:rsidRPr="00696BD2">
        <w:t xml:space="preserve">NOTE: The positioning of the glass </w:t>
      </w:r>
      <w:r w:rsidR="00BE17DB" w:rsidRPr="00696BD2">
        <w:t>must</w:t>
      </w:r>
      <w:r w:rsidRPr="00696BD2">
        <w:t xml:space="preserve"> be done precisely onto the </w:t>
      </w:r>
      <w:r w:rsidR="00100DA6" w:rsidRPr="00696BD2">
        <w:t xml:space="preserve">imaging </w:t>
      </w:r>
      <w:r w:rsidRPr="00696BD2">
        <w:t>cannula without moving the glass too much once it has touched the optical adhesive. Otherwise</w:t>
      </w:r>
      <w:r w:rsidR="00381CDC" w:rsidRPr="00696BD2">
        <w:t>,</w:t>
      </w:r>
      <w:r w:rsidRPr="00696BD2">
        <w:t xml:space="preserve"> the glass gets </w:t>
      </w:r>
      <w:r w:rsidRPr="00696BD2">
        <w:lastRenderedPageBreak/>
        <w:t>dirty</w:t>
      </w:r>
      <w:r w:rsidR="00381CDC" w:rsidRPr="00696BD2">
        <w:t>,</w:t>
      </w:r>
      <w:r w:rsidR="0043765B" w:rsidRPr="00696BD2">
        <w:t xml:space="preserve"> thus</w:t>
      </w:r>
      <w:r w:rsidRPr="00696BD2">
        <w:t xml:space="preserve"> </w:t>
      </w:r>
      <w:r w:rsidR="00790E8B" w:rsidRPr="00696BD2">
        <w:t>reduc</w:t>
      </w:r>
      <w:r w:rsidR="0043765B" w:rsidRPr="00696BD2">
        <w:t>ing</w:t>
      </w:r>
      <w:r w:rsidR="00790E8B" w:rsidRPr="00696BD2">
        <w:t xml:space="preserve"> the quality of </w:t>
      </w:r>
      <w:r w:rsidRPr="00696BD2">
        <w:t>imag</w:t>
      </w:r>
      <w:r w:rsidR="00790E8B" w:rsidRPr="00696BD2">
        <w:t>ing</w:t>
      </w:r>
      <w:r w:rsidRPr="00696BD2">
        <w:t>.</w:t>
      </w:r>
    </w:p>
    <w:p w14:paraId="644F5709" w14:textId="77777777" w:rsidR="00BE17DB" w:rsidRPr="00696BD2" w:rsidRDefault="00BE17DB" w:rsidP="00696BD2">
      <w:pPr>
        <w:contextualSpacing/>
      </w:pPr>
    </w:p>
    <w:p w14:paraId="4CCEF17E" w14:textId="5277337C" w:rsidR="00BE17DB" w:rsidRPr="00696BD2" w:rsidRDefault="00697B80"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Cure the adhesive </w:t>
      </w:r>
      <w:r w:rsidR="007C49AE" w:rsidRPr="00696BD2">
        <w:rPr>
          <w:rFonts w:ascii="Calibri" w:hAnsi="Calibri" w:cs="Calibri"/>
          <w:sz w:val="24"/>
          <w:szCs w:val="24"/>
        </w:rPr>
        <w:t xml:space="preserve">for a least an hour by </w:t>
      </w:r>
      <w:r w:rsidR="00DF6E08" w:rsidRPr="00696BD2">
        <w:rPr>
          <w:rFonts w:ascii="Calibri" w:hAnsi="Calibri" w:cs="Calibri"/>
          <w:sz w:val="24"/>
          <w:szCs w:val="24"/>
        </w:rPr>
        <w:t>350-400</w:t>
      </w:r>
      <w:r w:rsidR="00BE17DB" w:rsidRPr="00696BD2">
        <w:rPr>
          <w:rFonts w:ascii="Calibri" w:hAnsi="Calibri" w:cs="Calibri"/>
          <w:sz w:val="24"/>
          <w:szCs w:val="24"/>
        </w:rPr>
        <w:t xml:space="preserve"> </w:t>
      </w:r>
      <w:r w:rsidR="00DF6E08" w:rsidRPr="00696BD2">
        <w:rPr>
          <w:rFonts w:ascii="Calibri" w:hAnsi="Calibri" w:cs="Calibri"/>
          <w:sz w:val="24"/>
          <w:szCs w:val="24"/>
        </w:rPr>
        <w:t xml:space="preserve">nm UV </w:t>
      </w:r>
      <w:r w:rsidR="006032A6" w:rsidRPr="00696BD2">
        <w:rPr>
          <w:rFonts w:ascii="Calibri" w:hAnsi="Calibri" w:cs="Calibri"/>
          <w:sz w:val="24"/>
          <w:szCs w:val="24"/>
        </w:rPr>
        <w:t xml:space="preserve">illumination </w:t>
      </w:r>
      <w:r w:rsidR="007C49AE" w:rsidRPr="00696BD2">
        <w:rPr>
          <w:rFonts w:ascii="Calibri" w:hAnsi="Calibri" w:cs="Calibri"/>
          <w:sz w:val="24"/>
          <w:szCs w:val="24"/>
        </w:rPr>
        <w:t>from</w:t>
      </w:r>
      <w:r w:rsidR="009259C3" w:rsidRPr="00696BD2">
        <w:rPr>
          <w:rFonts w:ascii="Calibri" w:hAnsi="Calibri" w:cs="Calibri"/>
          <w:sz w:val="24"/>
          <w:szCs w:val="24"/>
        </w:rPr>
        <w:t xml:space="preserve"> </w:t>
      </w:r>
      <w:r w:rsidR="008F4791" w:rsidRPr="00696BD2">
        <w:rPr>
          <w:rFonts w:ascii="Calibri" w:hAnsi="Calibri" w:cs="Calibri"/>
          <w:sz w:val="24"/>
          <w:szCs w:val="24"/>
        </w:rPr>
        <w:t xml:space="preserve">a </w:t>
      </w:r>
      <w:r w:rsidR="009259C3" w:rsidRPr="00696BD2">
        <w:rPr>
          <w:rFonts w:ascii="Calibri" w:hAnsi="Calibri" w:cs="Calibri"/>
          <w:sz w:val="24"/>
          <w:szCs w:val="24"/>
        </w:rPr>
        <w:t>standard handheld UV lamp</w:t>
      </w:r>
      <w:r w:rsidR="00DF6E08" w:rsidRPr="00696BD2">
        <w:rPr>
          <w:rFonts w:ascii="Calibri" w:hAnsi="Calibri" w:cs="Calibri"/>
          <w:sz w:val="24"/>
          <w:szCs w:val="24"/>
        </w:rPr>
        <w:t>.</w:t>
      </w:r>
    </w:p>
    <w:p w14:paraId="0FC0C989" w14:textId="77777777" w:rsidR="00BE17DB" w:rsidRPr="00696BD2" w:rsidRDefault="00BE17DB" w:rsidP="00696BD2">
      <w:pPr>
        <w:contextualSpacing/>
      </w:pPr>
    </w:p>
    <w:p w14:paraId="673772CA" w14:textId="3B0F6976" w:rsidR="00292B62" w:rsidRPr="00696BD2" w:rsidRDefault="00292B62" w:rsidP="00696BD2">
      <w:pPr>
        <w:contextualSpacing/>
      </w:pPr>
      <w:r w:rsidRPr="00696BD2">
        <w:t xml:space="preserve">NOTE: The </w:t>
      </w:r>
      <w:r w:rsidR="00FA44C7" w:rsidRPr="00696BD2">
        <w:t xml:space="preserve">used </w:t>
      </w:r>
      <w:r w:rsidRPr="00696BD2">
        <w:t>adhesive must be optical</w:t>
      </w:r>
      <w:r w:rsidR="00866297" w:rsidRPr="00696BD2">
        <w:t>ly</w:t>
      </w:r>
      <w:r w:rsidRPr="00696BD2">
        <w:t xml:space="preserve"> </w:t>
      </w:r>
      <w:r w:rsidR="00866297" w:rsidRPr="00696BD2">
        <w:t>transparent</w:t>
      </w:r>
      <w:r w:rsidR="00381CDC" w:rsidRPr="00696BD2">
        <w:t>. O</w:t>
      </w:r>
      <w:r w:rsidR="00866297" w:rsidRPr="00696BD2">
        <w:t>therwise</w:t>
      </w:r>
      <w:r w:rsidR="00381CDC" w:rsidRPr="00696BD2">
        <w:t>,</w:t>
      </w:r>
      <w:r w:rsidR="00866297" w:rsidRPr="00696BD2">
        <w:t xml:space="preserve"> </w:t>
      </w:r>
      <w:r w:rsidRPr="00696BD2">
        <w:t xml:space="preserve">it will </w:t>
      </w:r>
      <w:r w:rsidR="0004399F" w:rsidRPr="00696BD2">
        <w:t xml:space="preserve">decrease </w:t>
      </w:r>
      <w:r w:rsidRPr="00696BD2">
        <w:t xml:space="preserve">the quality of </w:t>
      </w:r>
      <w:r w:rsidR="00A73D29" w:rsidRPr="00696BD2">
        <w:t xml:space="preserve">the </w:t>
      </w:r>
      <w:r w:rsidRPr="00696BD2">
        <w:t>imaging</w:t>
      </w:r>
      <w:r w:rsidR="002C0F01" w:rsidRPr="00696BD2">
        <w:t xml:space="preserve"> window</w:t>
      </w:r>
      <w:r w:rsidRPr="00696BD2">
        <w:t>.</w:t>
      </w:r>
    </w:p>
    <w:p w14:paraId="594DBA98" w14:textId="77777777" w:rsidR="00BE17DB" w:rsidRPr="00696BD2" w:rsidRDefault="00BE17DB" w:rsidP="00696BD2">
      <w:pPr>
        <w:contextualSpacing/>
      </w:pPr>
    </w:p>
    <w:p w14:paraId="6D498E7B" w14:textId="530636BE" w:rsidR="00BE17DB" w:rsidRPr="00696BD2" w:rsidRDefault="00C04C4D" w:rsidP="00696BD2">
      <w:pPr>
        <w:contextualSpacing/>
      </w:pPr>
      <w:r w:rsidRPr="00696BD2">
        <w:t xml:space="preserve">CAUTION: Avoid </w:t>
      </w:r>
      <w:r w:rsidR="00CB57B2" w:rsidRPr="00696BD2">
        <w:t xml:space="preserve">skin and eye exposure </w:t>
      </w:r>
      <w:r w:rsidR="00E90368" w:rsidRPr="00696BD2">
        <w:t>by w</w:t>
      </w:r>
      <w:r w:rsidRPr="00696BD2">
        <w:t>ear</w:t>
      </w:r>
      <w:r w:rsidR="00C32817" w:rsidRPr="00696BD2">
        <w:t>ing</w:t>
      </w:r>
      <w:r w:rsidRPr="00696BD2">
        <w:t xml:space="preserve"> UV-protecting glasses</w:t>
      </w:r>
      <w:r w:rsidR="00E90368" w:rsidRPr="00696BD2">
        <w:t xml:space="preserve">, </w:t>
      </w:r>
      <w:r w:rsidRPr="00696BD2">
        <w:t>gloves</w:t>
      </w:r>
      <w:r w:rsidR="00A73D29" w:rsidRPr="00696BD2">
        <w:t>,</w:t>
      </w:r>
      <w:r w:rsidRPr="00696BD2">
        <w:t xml:space="preserve"> and a lab</w:t>
      </w:r>
      <w:r w:rsidR="00BE17DB" w:rsidRPr="00696BD2">
        <w:t xml:space="preserve"> </w:t>
      </w:r>
      <w:r w:rsidRPr="00696BD2">
        <w:t>coat</w:t>
      </w:r>
      <w:r w:rsidR="00C32817" w:rsidRPr="00696BD2">
        <w:t>.</w:t>
      </w:r>
    </w:p>
    <w:p w14:paraId="622813FC" w14:textId="77777777" w:rsidR="00BE17DB" w:rsidRPr="00696BD2" w:rsidRDefault="00BE17DB" w:rsidP="00696BD2">
      <w:pPr>
        <w:contextualSpacing/>
      </w:pPr>
    </w:p>
    <w:p w14:paraId="39B05771" w14:textId="425EA9DF" w:rsidR="00DF6E08" w:rsidRPr="00696BD2" w:rsidRDefault="00DF6E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Wash the cannula in 70% ethanol, </w:t>
      </w:r>
      <w:r w:rsidR="00391B5F" w:rsidRPr="00696BD2">
        <w:rPr>
          <w:rFonts w:ascii="Calibri" w:hAnsi="Calibri" w:cs="Calibri"/>
          <w:sz w:val="24"/>
          <w:szCs w:val="24"/>
        </w:rPr>
        <w:t xml:space="preserve">air </w:t>
      </w:r>
      <w:r w:rsidRPr="00696BD2">
        <w:rPr>
          <w:rFonts w:ascii="Calibri" w:hAnsi="Calibri" w:cs="Calibri"/>
          <w:sz w:val="24"/>
          <w:szCs w:val="24"/>
        </w:rPr>
        <w:t xml:space="preserve">dry, and </w:t>
      </w:r>
      <w:r w:rsidR="00391B5F" w:rsidRPr="00696BD2">
        <w:rPr>
          <w:rFonts w:ascii="Calibri" w:hAnsi="Calibri" w:cs="Calibri"/>
          <w:sz w:val="24"/>
          <w:szCs w:val="24"/>
        </w:rPr>
        <w:t>store in a</w:t>
      </w:r>
      <w:r w:rsidRPr="00696BD2">
        <w:rPr>
          <w:rFonts w:ascii="Calibri" w:hAnsi="Calibri" w:cs="Calibri"/>
          <w:sz w:val="24"/>
          <w:szCs w:val="24"/>
        </w:rPr>
        <w:t xml:space="preserve"> </w:t>
      </w:r>
      <w:r w:rsidR="00AB3CA8" w:rsidRPr="00696BD2">
        <w:rPr>
          <w:rFonts w:ascii="Calibri" w:hAnsi="Calibri" w:cs="Calibri"/>
          <w:sz w:val="24"/>
          <w:szCs w:val="24"/>
        </w:rPr>
        <w:t xml:space="preserve">sterile </w:t>
      </w:r>
      <w:r w:rsidRPr="00696BD2">
        <w:rPr>
          <w:rFonts w:ascii="Calibri" w:hAnsi="Calibri" w:cs="Calibri"/>
          <w:sz w:val="24"/>
          <w:szCs w:val="24"/>
        </w:rPr>
        <w:t>container</w:t>
      </w:r>
      <w:r w:rsidR="00BC7DDC" w:rsidRPr="00696BD2">
        <w:rPr>
          <w:rFonts w:ascii="Calibri" w:hAnsi="Calibri" w:cs="Calibri"/>
          <w:sz w:val="24"/>
          <w:szCs w:val="24"/>
        </w:rPr>
        <w:t xml:space="preserve"> until surgery</w:t>
      </w:r>
      <w:r w:rsidRPr="00696BD2">
        <w:rPr>
          <w:rFonts w:ascii="Calibri" w:hAnsi="Calibri" w:cs="Calibri"/>
          <w:sz w:val="24"/>
          <w:szCs w:val="24"/>
        </w:rPr>
        <w:t>.</w:t>
      </w:r>
    </w:p>
    <w:p w14:paraId="44A7AA60"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14B84ACA" w14:textId="135EE139" w:rsidR="00156FA7" w:rsidRPr="00696BD2" w:rsidRDefault="00DF6E08" w:rsidP="00696BD2">
      <w:pPr>
        <w:contextualSpacing/>
      </w:pPr>
      <w:r w:rsidRPr="00696BD2">
        <w:t xml:space="preserve">NOTE: </w:t>
      </w:r>
      <w:r w:rsidR="00292B62" w:rsidRPr="00696BD2">
        <w:t>It is very important to k</w:t>
      </w:r>
      <w:r w:rsidRPr="00696BD2">
        <w:t xml:space="preserve">eep the cover glass as clean </w:t>
      </w:r>
      <w:r w:rsidR="0001012A" w:rsidRPr="00696BD2">
        <w:t xml:space="preserve">and intact </w:t>
      </w:r>
      <w:r w:rsidRPr="00696BD2">
        <w:t>as possible</w:t>
      </w:r>
      <w:r w:rsidR="00481DF8" w:rsidRPr="00696BD2">
        <w:t>.</w:t>
      </w:r>
      <w:r w:rsidR="00B11D59" w:rsidRPr="00696BD2">
        <w:t xml:space="preserve"> The used optical adhesive is chemically stable in 70% </w:t>
      </w:r>
      <w:r w:rsidR="00381CDC" w:rsidRPr="00696BD2">
        <w:t>ethanol</w:t>
      </w:r>
      <w:r w:rsidR="00B11D59" w:rsidRPr="00696BD2">
        <w:t>.</w:t>
      </w:r>
    </w:p>
    <w:p w14:paraId="4415310B" w14:textId="77777777" w:rsidR="0001012A" w:rsidRPr="00696BD2" w:rsidRDefault="0001012A" w:rsidP="00696BD2">
      <w:pPr>
        <w:contextualSpacing/>
        <w:rPr>
          <w:b/>
          <w:bCs/>
        </w:rPr>
      </w:pPr>
    </w:p>
    <w:p w14:paraId="458B118F" w14:textId="2871E0AB" w:rsidR="00DF6E08" w:rsidRPr="00696BD2" w:rsidRDefault="00DF6E08" w:rsidP="00696BD2">
      <w:pPr>
        <w:pStyle w:val="ListParagraph"/>
        <w:numPr>
          <w:ilvl w:val="0"/>
          <w:numId w:val="14"/>
        </w:numPr>
        <w:spacing w:after="0" w:line="240" w:lineRule="auto"/>
        <w:ind w:left="0" w:firstLineChars="0" w:firstLine="0"/>
        <w:contextualSpacing/>
        <w:jc w:val="both"/>
        <w:rPr>
          <w:rFonts w:ascii="Calibri" w:hAnsi="Calibri" w:cs="Calibri"/>
          <w:b/>
          <w:bCs/>
          <w:sz w:val="24"/>
          <w:szCs w:val="24"/>
        </w:rPr>
      </w:pPr>
      <w:r w:rsidRPr="00696BD2">
        <w:rPr>
          <w:rFonts w:ascii="Calibri" w:hAnsi="Calibri" w:cs="Calibri"/>
          <w:b/>
          <w:bCs/>
          <w:sz w:val="24"/>
          <w:szCs w:val="24"/>
        </w:rPr>
        <w:t>Window implantation</w:t>
      </w:r>
    </w:p>
    <w:p w14:paraId="4EAE0FCD" w14:textId="77777777" w:rsidR="00BE17DB" w:rsidRPr="00696BD2" w:rsidRDefault="00BE17DB" w:rsidP="00696BD2">
      <w:pPr>
        <w:contextualSpacing/>
        <w:rPr>
          <w:b/>
          <w:bCs/>
        </w:rPr>
      </w:pPr>
    </w:p>
    <w:p w14:paraId="1C5A60CA" w14:textId="3C075E06" w:rsidR="00292B62" w:rsidRPr="00696BD2" w:rsidRDefault="00292B6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reparation steps before the surgery</w:t>
      </w:r>
    </w:p>
    <w:p w14:paraId="1873481E"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787A22EF" w14:textId="01B50DD2" w:rsidR="00292B62" w:rsidRPr="00696BD2" w:rsidRDefault="00292B62"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Sterilize all the </w:t>
      </w:r>
      <w:r w:rsidR="00C75EC0" w:rsidRPr="00696BD2">
        <w:rPr>
          <w:rFonts w:ascii="Calibri" w:hAnsi="Calibri" w:cs="Calibri"/>
          <w:sz w:val="24"/>
          <w:szCs w:val="24"/>
        </w:rPr>
        <w:t xml:space="preserve">surgical </w:t>
      </w:r>
      <w:r w:rsidRPr="00696BD2">
        <w:rPr>
          <w:rFonts w:ascii="Calibri" w:hAnsi="Calibri" w:cs="Calibri"/>
          <w:sz w:val="24"/>
          <w:szCs w:val="24"/>
        </w:rPr>
        <w:t>instruments in an autoclave.</w:t>
      </w:r>
    </w:p>
    <w:p w14:paraId="06860201"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551002F7" w14:textId="76E8629B" w:rsidR="00157020"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repare 1</w:t>
      </w:r>
      <w:r w:rsidR="00BE17DB" w:rsidRPr="00696BD2">
        <w:rPr>
          <w:rFonts w:ascii="Calibri" w:hAnsi="Calibri" w:cs="Calibri"/>
          <w:sz w:val="24"/>
          <w:szCs w:val="24"/>
        </w:rPr>
        <w:t>x</w:t>
      </w:r>
      <w:r w:rsidRPr="00696BD2">
        <w:rPr>
          <w:rFonts w:ascii="Calibri" w:hAnsi="Calibri" w:cs="Calibri"/>
          <w:sz w:val="24"/>
          <w:szCs w:val="24"/>
        </w:rPr>
        <w:t xml:space="preserve"> PBS and 70% ethanol in two separate Petri dishes.</w:t>
      </w:r>
    </w:p>
    <w:p w14:paraId="4C1BCDC4" w14:textId="77777777" w:rsidR="00BE17DB" w:rsidRPr="00696BD2" w:rsidRDefault="00BE17DB" w:rsidP="00696BD2">
      <w:pPr>
        <w:contextualSpacing/>
      </w:pPr>
    </w:p>
    <w:p w14:paraId="099B4BC9" w14:textId="363C7FA2" w:rsidR="00995135" w:rsidRPr="00696BD2" w:rsidRDefault="00465B42"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Optionally: </w:t>
      </w:r>
      <w:r w:rsidR="0055399D" w:rsidRPr="00696BD2">
        <w:rPr>
          <w:rFonts w:ascii="Calibri" w:hAnsi="Calibri" w:cs="Calibri"/>
          <w:sz w:val="24"/>
          <w:szCs w:val="24"/>
        </w:rPr>
        <w:t>D</w:t>
      </w:r>
      <w:r w:rsidR="00DE50BE" w:rsidRPr="00696BD2">
        <w:rPr>
          <w:rFonts w:ascii="Calibri" w:hAnsi="Calibri" w:cs="Calibri"/>
          <w:sz w:val="24"/>
          <w:szCs w:val="24"/>
        </w:rPr>
        <w:t>i</w:t>
      </w:r>
      <w:r w:rsidR="0055399D" w:rsidRPr="00696BD2">
        <w:rPr>
          <w:rFonts w:ascii="Calibri" w:hAnsi="Calibri" w:cs="Calibri"/>
          <w:sz w:val="24"/>
          <w:szCs w:val="24"/>
        </w:rPr>
        <w:t xml:space="preserve">sinfect the surgery area </w:t>
      </w:r>
      <w:r w:rsidR="00DE50BE" w:rsidRPr="00696BD2">
        <w:rPr>
          <w:rFonts w:ascii="Calibri" w:hAnsi="Calibri" w:cs="Calibri"/>
          <w:sz w:val="24"/>
          <w:szCs w:val="24"/>
        </w:rPr>
        <w:t>using UV light</w:t>
      </w:r>
      <w:r w:rsidRPr="00696BD2">
        <w:rPr>
          <w:rFonts w:ascii="Calibri" w:hAnsi="Calibri" w:cs="Calibri"/>
          <w:sz w:val="24"/>
          <w:szCs w:val="24"/>
        </w:rPr>
        <w:t xml:space="preserve"> for at least 20 minutes </w:t>
      </w:r>
      <w:r w:rsidR="00DE50BE" w:rsidRPr="00696BD2">
        <w:rPr>
          <w:rFonts w:ascii="Calibri" w:hAnsi="Calibri" w:cs="Calibri"/>
          <w:sz w:val="24"/>
          <w:szCs w:val="24"/>
        </w:rPr>
        <w:t>before starting the surgical procedure</w:t>
      </w:r>
      <w:r w:rsidRPr="00696BD2">
        <w:rPr>
          <w:rFonts w:ascii="Calibri" w:hAnsi="Calibri" w:cs="Calibri"/>
          <w:sz w:val="24"/>
          <w:szCs w:val="24"/>
        </w:rPr>
        <w:t>.</w:t>
      </w:r>
    </w:p>
    <w:p w14:paraId="68858597" w14:textId="77777777" w:rsidR="00696BD2" w:rsidRPr="00696BD2" w:rsidRDefault="00696BD2" w:rsidP="00696BD2">
      <w:pPr>
        <w:contextualSpacing/>
      </w:pPr>
    </w:p>
    <w:p w14:paraId="04110219" w14:textId="5B766820" w:rsidR="00DF6E08" w:rsidRPr="00696BD2" w:rsidRDefault="00DF6E08" w:rsidP="00696BD2">
      <w:pPr>
        <w:contextualSpacing/>
      </w:pPr>
      <w:r w:rsidRPr="00696BD2">
        <w:t>NOTE: Operating under the most sterile conditions possible will result in successful and long-lasting</w:t>
      </w:r>
      <w:r w:rsidR="00465B42" w:rsidRPr="00696BD2">
        <w:t xml:space="preserve"> (</w:t>
      </w:r>
      <w:proofErr w:type="gramStart"/>
      <w:r w:rsidR="00465B42" w:rsidRPr="00696BD2">
        <w:t>as long as</w:t>
      </w:r>
      <w:proofErr w:type="gramEnd"/>
      <w:r w:rsidR="00465B42" w:rsidRPr="00696BD2">
        <w:t xml:space="preserve"> 6 months)</w:t>
      </w:r>
      <w:r w:rsidRPr="00696BD2">
        <w:t xml:space="preserve"> glass-covered cranial windows.</w:t>
      </w:r>
      <w:r w:rsidR="00A74C8E" w:rsidRPr="00696BD2">
        <w:t xml:space="preserve"> </w:t>
      </w:r>
      <w:r w:rsidR="00465B42" w:rsidRPr="00696BD2">
        <w:t>C</w:t>
      </w:r>
      <w:r w:rsidR="00A46DB5" w:rsidRPr="00696BD2">
        <w:t>ontamination may result</w:t>
      </w:r>
      <w:r w:rsidR="00465B42" w:rsidRPr="00696BD2">
        <w:t xml:space="preserve"> in reduced window transparency or severe inflammation in most cases.</w:t>
      </w:r>
    </w:p>
    <w:p w14:paraId="70DD6234"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7FD9C8BA" w14:textId="50F8B8FB" w:rsidR="00465B42" w:rsidRPr="00696BD2" w:rsidRDefault="00784465"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Surgical </w:t>
      </w:r>
      <w:r w:rsidR="00F96953" w:rsidRPr="00696BD2">
        <w:rPr>
          <w:rFonts w:ascii="Calibri" w:hAnsi="Calibri" w:cs="Calibri"/>
          <w:sz w:val="24"/>
          <w:szCs w:val="24"/>
        </w:rPr>
        <w:t>procedure</w:t>
      </w:r>
    </w:p>
    <w:p w14:paraId="5F4CE94E"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47B97790" w14:textId="2C0F3ABB" w:rsidR="00465B42" w:rsidRPr="00696BD2" w:rsidRDefault="00465B42"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Sterilize the surgical area with 70% ethanol right before the surgery.</w:t>
      </w:r>
    </w:p>
    <w:p w14:paraId="4AB0C197"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5559DBEA" w14:textId="77777777" w:rsidR="00696BD2" w:rsidRPr="00696BD2" w:rsidRDefault="00EB47EB"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Weigh the animal</w:t>
      </w:r>
      <w:r w:rsidR="00A777F1" w:rsidRPr="00696BD2">
        <w:rPr>
          <w:rFonts w:ascii="Calibri" w:hAnsi="Calibri" w:cs="Calibri"/>
          <w:sz w:val="24"/>
          <w:szCs w:val="24"/>
        </w:rPr>
        <w:t xml:space="preserve"> and </w:t>
      </w:r>
      <w:r w:rsidR="00C22EB9" w:rsidRPr="00696BD2">
        <w:rPr>
          <w:rFonts w:ascii="Calibri" w:hAnsi="Calibri" w:cs="Calibri"/>
          <w:sz w:val="24"/>
          <w:szCs w:val="24"/>
        </w:rPr>
        <w:t>a</w:t>
      </w:r>
      <w:r w:rsidR="004076A3" w:rsidRPr="00696BD2">
        <w:rPr>
          <w:rFonts w:ascii="Calibri" w:hAnsi="Calibri" w:cs="Calibri"/>
          <w:sz w:val="24"/>
          <w:szCs w:val="24"/>
        </w:rPr>
        <w:t xml:space="preserve">dminister a pre-surgical dose of </w:t>
      </w:r>
      <w:r w:rsidR="00D45A5B" w:rsidRPr="00696BD2">
        <w:rPr>
          <w:rFonts w:ascii="Calibri" w:hAnsi="Calibri" w:cs="Calibri"/>
          <w:sz w:val="24"/>
          <w:szCs w:val="24"/>
        </w:rPr>
        <w:t xml:space="preserve">analgesic </w:t>
      </w:r>
      <w:r w:rsidR="004076A3" w:rsidRPr="00696BD2">
        <w:rPr>
          <w:rFonts w:ascii="Calibri" w:hAnsi="Calibri" w:cs="Calibri"/>
          <w:sz w:val="24"/>
          <w:szCs w:val="24"/>
        </w:rPr>
        <w:t>subcutaneously</w:t>
      </w:r>
      <w:r w:rsidR="00C01CCC" w:rsidRPr="00696BD2">
        <w:rPr>
          <w:rFonts w:ascii="Calibri" w:hAnsi="Calibri" w:cs="Calibri"/>
          <w:sz w:val="24"/>
          <w:szCs w:val="24"/>
        </w:rPr>
        <w:t xml:space="preserve"> according to the </w:t>
      </w:r>
      <w:r w:rsidR="00BB0494" w:rsidRPr="00696BD2">
        <w:rPr>
          <w:rFonts w:ascii="Calibri" w:hAnsi="Calibri" w:cs="Calibri"/>
          <w:sz w:val="24"/>
          <w:szCs w:val="24"/>
        </w:rPr>
        <w:t xml:space="preserve">IACUC approved </w:t>
      </w:r>
      <w:r w:rsidR="00C01CCC" w:rsidRPr="00696BD2">
        <w:rPr>
          <w:rFonts w:ascii="Calibri" w:hAnsi="Calibri" w:cs="Calibri"/>
          <w:sz w:val="24"/>
          <w:szCs w:val="24"/>
        </w:rPr>
        <w:t>animal protocol</w:t>
      </w:r>
      <w:r w:rsidR="00616B21" w:rsidRPr="00696BD2">
        <w:rPr>
          <w:rFonts w:ascii="Calibri" w:hAnsi="Calibri" w:cs="Calibri"/>
          <w:sz w:val="24"/>
          <w:szCs w:val="24"/>
        </w:rPr>
        <w:t>.</w:t>
      </w:r>
      <w:r w:rsidR="004076A3" w:rsidRPr="00696BD2">
        <w:rPr>
          <w:rFonts w:ascii="Calibri" w:hAnsi="Calibri" w:cs="Calibri"/>
          <w:sz w:val="24"/>
          <w:szCs w:val="24"/>
        </w:rPr>
        <w:t xml:space="preserve"> </w:t>
      </w:r>
    </w:p>
    <w:p w14:paraId="4D672C36" w14:textId="77777777" w:rsidR="00696BD2" w:rsidRPr="00696BD2" w:rsidRDefault="00696BD2" w:rsidP="00696BD2">
      <w:pPr>
        <w:ind w:firstLineChars="175" w:firstLine="420"/>
        <w:contextualSpacing/>
      </w:pPr>
    </w:p>
    <w:p w14:paraId="1B8A3661" w14:textId="4A8116F0"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nesthetize </w:t>
      </w:r>
      <w:r w:rsidR="00A45730" w:rsidRPr="00696BD2">
        <w:rPr>
          <w:rFonts w:ascii="Calibri" w:hAnsi="Calibri" w:cs="Calibri"/>
          <w:sz w:val="24"/>
          <w:szCs w:val="24"/>
        </w:rPr>
        <w:t>a</w:t>
      </w:r>
      <w:r w:rsidR="40546BC6" w:rsidRPr="00696BD2">
        <w:rPr>
          <w:rFonts w:ascii="Calibri" w:hAnsi="Calibri" w:cs="Calibri"/>
          <w:sz w:val="24"/>
          <w:szCs w:val="24"/>
        </w:rPr>
        <w:t xml:space="preserve"> mouse</w:t>
      </w:r>
      <w:r w:rsidRPr="00696BD2">
        <w:rPr>
          <w:rFonts w:ascii="Calibri" w:hAnsi="Calibri" w:cs="Calibri"/>
          <w:sz w:val="24"/>
          <w:szCs w:val="24"/>
        </w:rPr>
        <w:t xml:space="preserve"> with isoflurane (4% for induction, 1.5-2% for maintaining</w:t>
      </w:r>
      <w:r w:rsidR="00EE3164" w:rsidRPr="00696BD2">
        <w:rPr>
          <w:rFonts w:ascii="Calibri" w:hAnsi="Calibri" w:cs="Calibri"/>
          <w:sz w:val="24"/>
          <w:szCs w:val="24"/>
        </w:rPr>
        <w:t xml:space="preserve">, </w:t>
      </w:r>
      <w:r w:rsidR="00465B42" w:rsidRPr="00696BD2">
        <w:rPr>
          <w:rFonts w:ascii="Calibri" w:hAnsi="Calibri" w:cs="Calibri"/>
          <w:sz w:val="24"/>
          <w:szCs w:val="24"/>
        </w:rPr>
        <w:t>0.3-</w:t>
      </w:r>
      <w:r w:rsidR="00551DEB" w:rsidRPr="00696BD2">
        <w:rPr>
          <w:rFonts w:ascii="Calibri" w:hAnsi="Calibri" w:cs="Calibri"/>
          <w:sz w:val="24"/>
          <w:szCs w:val="24"/>
        </w:rPr>
        <w:t>0.5</w:t>
      </w:r>
      <w:r w:rsidR="00465B42" w:rsidRPr="00696BD2">
        <w:rPr>
          <w:rFonts w:ascii="Calibri" w:hAnsi="Calibri" w:cs="Calibri"/>
          <w:sz w:val="24"/>
          <w:szCs w:val="24"/>
        </w:rPr>
        <w:t xml:space="preserve"> </w:t>
      </w:r>
      <w:r w:rsidR="00551DEB" w:rsidRPr="00696BD2">
        <w:rPr>
          <w:rFonts w:ascii="Calibri" w:hAnsi="Calibri" w:cs="Calibri"/>
          <w:sz w:val="24"/>
          <w:szCs w:val="24"/>
        </w:rPr>
        <w:t>L/min</w:t>
      </w:r>
      <w:r w:rsidR="00EE3164" w:rsidRPr="00696BD2">
        <w:rPr>
          <w:rFonts w:ascii="Calibri" w:hAnsi="Calibri" w:cs="Calibri"/>
          <w:sz w:val="24"/>
          <w:szCs w:val="24"/>
        </w:rPr>
        <w:t xml:space="preserve"> flow rate of air</w:t>
      </w:r>
      <w:r w:rsidRPr="00696BD2">
        <w:rPr>
          <w:rFonts w:ascii="Calibri" w:hAnsi="Calibri" w:cs="Calibri"/>
          <w:sz w:val="24"/>
          <w:szCs w:val="24"/>
        </w:rPr>
        <w:t>)</w:t>
      </w:r>
      <w:r w:rsidR="00BB0494" w:rsidRPr="00696BD2">
        <w:rPr>
          <w:rFonts w:ascii="Calibri" w:hAnsi="Calibri" w:cs="Calibri"/>
          <w:sz w:val="24"/>
          <w:szCs w:val="24"/>
        </w:rPr>
        <w:t>.</w:t>
      </w:r>
      <w:r w:rsidRPr="00696BD2">
        <w:rPr>
          <w:rFonts w:ascii="Calibri" w:hAnsi="Calibri" w:cs="Calibri"/>
          <w:sz w:val="24"/>
          <w:szCs w:val="24"/>
        </w:rPr>
        <w:t xml:space="preserve"> Use </w:t>
      </w:r>
      <w:r w:rsidR="00036FA0" w:rsidRPr="00696BD2">
        <w:rPr>
          <w:rFonts w:ascii="Calibri" w:hAnsi="Calibri" w:cs="Calibri"/>
          <w:sz w:val="24"/>
          <w:szCs w:val="24"/>
        </w:rPr>
        <w:t xml:space="preserve">a </w:t>
      </w:r>
      <w:r w:rsidRPr="00696BD2">
        <w:rPr>
          <w:rFonts w:ascii="Calibri" w:hAnsi="Calibri" w:cs="Calibri"/>
          <w:sz w:val="24"/>
          <w:szCs w:val="24"/>
        </w:rPr>
        <w:t>tail</w:t>
      </w:r>
      <w:r w:rsidR="00202816" w:rsidRPr="00696BD2">
        <w:rPr>
          <w:rFonts w:ascii="Calibri" w:hAnsi="Calibri" w:cs="Calibri"/>
          <w:sz w:val="24"/>
          <w:szCs w:val="24"/>
        </w:rPr>
        <w:t xml:space="preserve">-pinch </w:t>
      </w:r>
      <w:r w:rsidRPr="00696BD2">
        <w:rPr>
          <w:rFonts w:ascii="Calibri" w:hAnsi="Calibri" w:cs="Calibri"/>
          <w:sz w:val="24"/>
          <w:szCs w:val="24"/>
        </w:rPr>
        <w:t>and toe</w:t>
      </w:r>
      <w:r w:rsidR="00202816" w:rsidRPr="00696BD2">
        <w:rPr>
          <w:rFonts w:ascii="Calibri" w:hAnsi="Calibri" w:cs="Calibri"/>
          <w:sz w:val="24"/>
          <w:szCs w:val="24"/>
        </w:rPr>
        <w:t>-</w:t>
      </w:r>
      <w:r w:rsidRPr="00696BD2">
        <w:rPr>
          <w:rFonts w:ascii="Calibri" w:hAnsi="Calibri" w:cs="Calibri"/>
          <w:sz w:val="24"/>
          <w:szCs w:val="24"/>
        </w:rPr>
        <w:t>pinch</w:t>
      </w:r>
      <w:r w:rsidR="00202816" w:rsidRPr="00696BD2">
        <w:rPr>
          <w:rFonts w:ascii="Calibri" w:hAnsi="Calibri" w:cs="Calibri"/>
          <w:sz w:val="24"/>
          <w:szCs w:val="24"/>
        </w:rPr>
        <w:t xml:space="preserve"> technique</w:t>
      </w:r>
      <w:r w:rsidRPr="00696BD2">
        <w:rPr>
          <w:rFonts w:ascii="Calibri" w:hAnsi="Calibri" w:cs="Calibri"/>
          <w:sz w:val="24"/>
          <w:szCs w:val="24"/>
        </w:rPr>
        <w:t xml:space="preserve"> to ensure the animal is fully sedated.</w:t>
      </w:r>
      <w:r w:rsidR="001633D5" w:rsidRPr="00696BD2">
        <w:rPr>
          <w:rFonts w:ascii="Calibri" w:hAnsi="Calibri" w:cs="Calibri"/>
          <w:sz w:val="24"/>
          <w:szCs w:val="24"/>
        </w:rPr>
        <w:t xml:space="preserve"> Observe vital </w:t>
      </w:r>
      <w:r w:rsidR="00381CDC" w:rsidRPr="00696BD2">
        <w:rPr>
          <w:rFonts w:ascii="Calibri" w:hAnsi="Calibri" w:cs="Calibri"/>
          <w:sz w:val="24"/>
          <w:szCs w:val="24"/>
        </w:rPr>
        <w:t xml:space="preserve">signs </w:t>
      </w:r>
      <w:r w:rsidR="00BB0494" w:rsidRPr="00696BD2">
        <w:rPr>
          <w:rFonts w:ascii="Calibri" w:hAnsi="Calibri" w:cs="Calibri"/>
          <w:sz w:val="24"/>
          <w:szCs w:val="24"/>
        </w:rPr>
        <w:t>of the animal, such as r</w:t>
      </w:r>
      <w:r w:rsidR="00381CDC" w:rsidRPr="00696BD2">
        <w:rPr>
          <w:rFonts w:ascii="Calibri" w:hAnsi="Calibri" w:cs="Calibri"/>
          <w:sz w:val="24"/>
          <w:szCs w:val="24"/>
        </w:rPr>
        <w:t>e</w:t>
      </w:r>
      <w:r w:rsidR="00BB0494" w:rsidRPr="00696BD2">
        <w:rPr>
          <w:rFonts w:ascii="Calibri" w:hAnsi="Calibri" w:cs="Calibri"/>
          <w:sz w:val="24"/>
          <w:szCs w:val="24"/>
        </w:rPr>
        <w:t xml:space="preserve">spiration, </w:t>
      </w:r>
      <w:r w:rsidR="00A91F40" w:rsidRPr="00696BD2">
        <w:rPr>
          <w:rFonts w:ascii="Calibri" w:hAnsi="Calibri" w:cs="Calibri"/>
          <w:sz w:val="24"/>
          <w:szCs w:val="24"/>
        </w:rPr>
        <w:t>S</w:t>
      </w:r>
      <w:r w:rsidR="00BE17DB" w:rsidRPr="00696BD2">
        <w:rPr>
          <w:rFonts w:ascii="Calibri" w:hAnsi="Calibri" w:cs="Calibri"/>
          <w:sz w:val="24"/>
          <w:szCs w:val="24"/>
        </w:rPr>
        <w:t>p</w:t>
      </w:r>
      <w:r w:rsidR="00A91F40" w:rsidRPr="00696BD2">
        <w:rPr>
          <w:rFonts w:ascii="Calibri" w:hAnsi="Calibri" w:cs="Calibri"/>
          <w:sz w:val="24"/>
          <w:szCs w:val="24"/>
        </w:rPr>
        <w:t>O</w:t>
      </w:r>
      <w:r w:rsidR="00A91F40" w:rsidRPr="00696BD2">
        <w:rPr>
          <w:rFonts w:ascii="Calibri" w:hAnsi="Calibri" w:cs="Calibri"/>
          <w:sz w:val="24"/>
          <w:szCs w:val="24"/>
          <w:vertAlign w:val="subscript"/>
        </w:rPr>
        <w:t>2</w:t>
      </w:r>
      <w:r w:rsidR="00F726D0" w:rsidRPr="00696BD2">
        <w:rPr>
          <w:rFonts w:ascii="Calibri" w:hAnsi="Calibri" w:cs="Calibri"/>
          <w:sz w:val="24"/>
          <w:szCs w:val="24"/>
        </w:rPr>
        <w:t>,</w:t>
      </w:r>
      <w:r w:rsidR="00A91F40" w:rsidRPr="00696BD2">
        <w:rPr>
          <w:rFonts w:ascii="Calibri" w:hAnsi="Calibri" w:cs="Calibri"/>
          <w:sz w:val="24"/>
          <w:szCs w:val="24"/>
        </w:rPr>
        <w:t xml:space="preserve"> and heart rate for the duration of the procedure</w:t>
      </w:r>
      <w:r w:rsidR="00F726D0" w:rsidRPr="00696BD2">
        <w:rPr>
          <w:rFonts w:ascii="Calibri" w:hAnsi="Calibri" w:cs="Calibri"/>
          <w:sz w:val="24"/>
          <w:szCs w:val="24"/>
        </w:rPr>
        <w:t>.</w:t>
      </w:r>
    </w:p>
    <w:p w14:paraId="495D17AD" w14:textId="77777777" w:rsidR="00BE17DB" w:rsidRPr="00696BD2" w:rsidRDefault="00BE17DB" w:rsidP="00696BD2">
      <w:pPr>
        <w:contextualSpacing/>
      </w:pPr>
    </w:p>
    <w:p w14:paraId="2054E1AD" w14:textId="76F209F9" w:rsidR="00DF6E08" w:rsidRPr="00696BD2" w:rsidRDefault="00775360"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Use </w:t>
      </w:r>
      <w:r w:rsidR="00DF6E08" w:rsidRPr="00696BD2">
        <w:rPr>
          <w:rFonts w:ascii="Calibri" w:hAnsi="Calibri" w:cs="Calibri"/>
          <w:sz w:val="24"/>
          <w:szCs w:val="24"/>
        </w:rPr>
        <w:t xml:space="preserve">a trimmer or depilatory cream to remove the </w:t>
      </w:r>
      <w:r w:rsidR="00DD7651" w:rsidRPr="00696BD2">
        <w:rPr>
          <w:rFonts w:ascii="Calibri" w:hAnsi="Calibri" w:cs="Calibri"/>
          <w:sz w:val="24"/>
          <w:szCs w:val="24"/>
        </w:rPr>
        <w:t>fur</w:t>
      </w:r>
      <w:r w:rsidR="00DF6E08" w:rsidRPr="00696BD2">
        <w:rPr>
          <w:rFonts w:ascii="Calibri" w:hAnsi="Calibri" w:cs="Calibri"/>
          <w:sz w:val="24"/>
          <w:szCs w:val="24"/>
        </w:rPr>
        <w:t xml:space="preserve"> from the back of the neck up to the eyes.</w:t>
      </w:r>
    </w:p>
    <w:p w14:paraId="5D04E552"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73626826" w14:textId="78B29846"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lace mouse</w:t>
      </w:r>
      <w:r w:rsidR="00795BF4" w:rsidRPr="00696BD2">
        <w:rPr>
          <w:rFonts w:ascii="Calibri" w:hAnsi="Calibri" w:cs="Calibri"/>
          <w:sz w:val="24"/>
          <w:szCs w:val="24"/>
        </w:rPr>
        <w:t xml:space="preserve"> </w:t>
      </w:r>
      <w:r w:rsidR="00465B42" w:rsidRPr="00696BD2">
        <w:rPr>
          <w:rFonts w:ascii="Calibri" w:hAnsi="Calibri" w:cs="Calibri"/>
          <w:sz w:val="24"/>
          <w:szCs w:val="24"/>
        </w:rPr>
        <w:t>in a stereotaxic frame</w:t>
      </w:r>
      <w:r w:rsidRPr="00696BD2">
        <w:rPr>
          <w:rFonts w:ascii="Calibri" w:hAnsi="Calibri" w:cs="Calibri"/>
          <w:sz w:val="24"/>
          <w:szCs w:val="24"/>
        </w:rPr>
        <w:t xml:space="preserve"> over a surgery heating pad (maintaining 3</w:t>
      </w:r>
      <w:r w:rsidR="00C54563" w:rsidRPr="00696BD2">
        <w:rPr>
          <w:rFonts w:ascii="Calibri" w:hAnsi="Calibri" w:cs="Calibri"/>
          <w:sz w:val="24"/>
          <w:szCs w:val="24"/>
        </w:rPr>
        <w:t>7</w:t>
      </w:r>
      <w:r w:rsidR="00BE17DB" w:rsidRPr="00696BD2">
        <w:rPr>
          <w:rFonts w:ascii="Calibri" w:hAnsi="Calibri" w:cs="Calibri"/>
          <w:sz w:val="24"/>
          <w:szCs w:val="24"/>
        </w:rPr>
        <w:t xml:space="preserve"> °</w:t>
      </w:r>
      <w:r w:rsidR="00C54563" w:rsidRPr="00696BD2">
        <w:rPr>
          <w:rFonts w:ascii="Calibri" w:hAnsi="Calibri" w:cs="Calibri"/>
          <w:sz w:val="24"/>
          <w:szCs w:val="24"/>
        </w:rPr>
        <w:t>C</w:t>
      </w:r>
      <w:r w:rsidRPr="00696BD2">
        <w:rPr>
          <w:rFonts w:ascii="Calibri" w:hAnsi="Calibri" w:cs="Calibri"/>
          <w:sz w:val="24"/>
          <w:szCs w:val="24"/>
        </w:rPr>
        <w:t xml:space="preserve">). Secure the head with </w:t>
      </w:r>
      <w:r w:rsidR="00465B42" w:rsidRPr="00696BD2">
        <w:rPr>
          <w:rFonts w:ascii="Calibri" w:hAnsi="Calibri" w:cs="Calibri"/>
          <w:sz w:val="24"/>
          <w:szCs w:val="24"/>
        </w:rPr>
        <w:t xml:space="preserve">ear </w:t>
      </w:r>
      <w:r w:rsidRPr="00696BD2">
        <w:rPr>
          <w:rFonts w:ascii="Calibri" w:hAnsi="Calibri" w:cs="Calibri"/>
          <w:sz w:val="24"/>
          <w:szCs w:val="24"/>
        </w:rPr>
        <w:t>bars</w:t>
      </w:r>
      <w:r w:rsidR="00381CDC" w:rsidRPr="00696BD2">
        <w:rPr>
          <w:rFonts w:ascii="Calibri" w:hAnsi="Calibri" w:cs="Calibri"/>
          <w:sz w:val="24"/>
          <w:szCs w:val="24"/>
        </w:rPr>
        <w:t>. S</w:t>
      </w:r>
      <w:r w:rsidRPr="00696BD2">
        <w:rPr>
          <w:rFonts w:ascii="Calibri" w:hAnsi="Calibri" w:cs="Calibri"/>
          <w:sz w:val="24"/>
          <w:szCs w:val="24"/>
        </w:rPr>
        <w:t>lightly push the head in all directions to make sure the head is secured firmly.</w:t>
      </w:r>
    </w:p>
    <w:p w14:paraId="7688AB4A" w14:textId="77777777" w:rsidR="00BE17DB" w:rsidRPr="00696BD2" w:rsidRDefault="00BE17DB" w:rsidP="00696BD2">
      <w:pPr>
        <w:contextualSpacing/>
      </w:pPr>
    </w:p>
    <w:p w14:paraId="21426824" w14:textId="36F09FAA"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Apply eye ointment to prevent the animal</w:t>
      </w:r>
      <w:r w:rsidR="00381CDC" w:rsidRPr="00696BD2">
        <w:rPr>
          <w:rFonts w:ascii="Calibri" w:hAnsi="Calibri" w:cs="Calibri"/>
          <w:sz w:val="24"/>
          <w:szCs w:val="24"/>
        </w:rPr>
        <w:t>'</w:t>
      </w:r>
      <w:r w:rsidRPr="00696BD2">
        <w:rPr>
          <w:rFonts w:ascii="Calibri" w:hAnsi="Calibri" w:cs="Calibri"/>
          <w:sz w:val="24"/>
          <w:szCs w:val="24"/>
        </w:rPr>
        <w:t>s eyes from drying out</w:t>
      </w:r>
      <w:r w:rsidR="00533107" w:rsidRPr="00696BD2">
        <w:rPr>
          <w:rFonts w:ascii="Calibri" w:hAnsi="Calibri" w:cs="Calibri"/>
          <w:sz w:val="24"/>
          <w:szCs w:val="24"/>
        </w:rPr>
        <w:t xml:space="preserve"> during the surgery</w:t>
      </w:r>
      <w:r w:rsidRPr="00696BD2">
        <w:rPr>
          <w:rFonts w:ascii="Calibri" w:hAnsi="Calibri" w:cs="Calibri"/>
          <w:sz w:val="24"/>
          <w:szCs w:val="24"/>
        </w:rPr>
        <w:t>.</w:t>
      </w:r>
    </w:p>
    <w:p w14:paraId="4B3B9B12"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0BA1DF5C" w14:textId="21F1905A"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Sterilize the </w:t>
      </w:r>
      <w:r w:rsidR="00023261" w:rsidRPr="00696BD2">
        <w:rPr>
          <w:rFonts w:ascii="Calibri" w:hAnsi="Calibri" w:cs="Calibri"/>
          <w:sz w:val="24"/>
          <w:szCs w:val="24"/>
        </w:rPr>
        <w:t>sur</w:t>
      </w:r>
      <w:r w:rsidR="00895CA4" w:rsidRPr="00696BD2">
        <w:rPr>
          <w:rFonts w:ascii="Calibri" w:hAnsi="Calibri" w:cs="Calibri"/>
          <w:sz w:val="24"/>
          <w:szCs w:val="24"/>
        </w:rPr>
        <w:t>gical site</w:t>
      </w:r>
      <w:r w:rsidRPr="00696BD2">
        <w:rPr>
          <w:rFonts w:ascii="Calibri" w:hAnsi="Calibri" w:cs="Calibri"/>
          <w:sz w:val="24"/>
          <w:szCs w:val="24"/>
        </w:rPr>
        <w:t xml:space="preserve"> with betadine </w:t>
      </w:r>
      <w:r w:rsidR="006F5E15" w:rsidRPr="00696BD2">
        <w:rPr>
          <w:rFonts w:ascii="Calibri" w:hAnsi="Calibri" w:cs="Calibri"/>
          <w:sz w:val="24"/>
          <w:szCs w:val="24"/>
        </w:rPr>
        <w:t>followed by</w:t>
      </w:r>
      <w:r w:rsidRPr="00696BD2">
        <w:rPr>
          <w:rFonts w:ascii="Calibri" w:hAnsi="Calibri" w:cs="Calibri"/>
          <w:sz w:val="24"/>
          <w:szCs w:val="24"/>
        </w:rPr>
        <w:t xml:space="preserve"> 70% ethanol three times before </w:t>
      </w:r>
      <w:r w:rsidR="00676A47" w:rsidRPr="00696BD2">
        <w:rPr>
          <w:rFonts w:ascii="Calibri" w:hAnsi="Calibri" w:cs="Calibri"/>
          <w:sz w:val="24"/>
          <w:szCs w:val="24"/>
        </w:rPr>
        <w:t>making a</w:t>
      </w:r>
      <w:r w:rsidR="00036FA0" w:rsidRPr="00696BD2">
        <w:rPr>
          <w:rFonts w:ascii="Calibri" w:hAnsi="Calibri" w:cs="Calibri"/>
          <w:sz w:val="24"/>
          <w:szCs w:val="24"/>
        </w:rPr>
        <w:t>n</w:t>
      </w:r>
      <w:r w:rsidR="00676A47" w:rsidRPr="00696BD2">
        <w:rPr>
          <w:rFonts w:ascii="Calibri" w:hAnsi="Calibri" w:cs="Calibri"/>
          <w:sz w:val="24"/>
          <w:szCs w:val="24"/>
        </w:rPr>
        <w:t xml:space="preserve"> </w:t>
      </w:r>
      <w:r w:rsidR="00754E59" w:rsidRPr="00696BD2">
        <w:rPr>
          <w:rFonts w:ascii="Calibri" w:hAnsi="Calibri" w:cs="Calibri"/>
          <w:sz w:val="24"/>
          <w:szCs w:val="24"/>
        </w:rPr>
        <w:t>incision</w:t>
      </w:r>
      <w:r w:rsidRPr="00696BD2">
        <w:rPr>
          <w:rFonts w:ascii="Calibri" w:hAnsi="Calibri" w:cs="Calibri"/>
          <w:sz w:val="24"/>
          <w:szCs w:val="24"/>
        </w:rPr>
        <w:t>.</w:t>
      </w:r>
    </w:p>
    <w:p w14:paraId="64E8FFDB"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0D123817" w14:textId="3D7FA4FB" w:rsidR="00F36B81"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Remove the skin over the top of the skull, starting with a horizontal cut all along the base of the head, followed by two cuts in the rostral direction, almost reaching the eyelids, then two oblique cuts that converge at the midline.</w:t>
      </w:r>
      <w:r w:rsidR="00F36B81" w:rsidRPr="00696BD2">
        <w:rPr>
          <w:rFonts w:ascii="Calibri" w:hAnsi="Calibri" w:cs="Calibri"/>
          <w:sz w:val="24"/>
          <w:szCs w:val="24"/>
        </w:rPr>
        <w:t xml:space="preserve"> </w:t>
      </w:r>
    </w:p>
    <w:p w14:paraId="6D908DD7"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3B518E1B" w14:textId="40DEE17D" w:rsidR="00F36B81" w:rsidRPr="00696BD2" w:rsidRDefault="00F36B81"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With two sterile cotton swabs, retract the connecting tissue, as well as the musculature of the back of the neck, to the edges of the skull.</w:t>
      </w:r>
    </w:p>
    <w:p w14:paraId="417D5240" w14:textId="77777777" w:rsidR="00BE17DB" w:rsidRPr="00696BD2" w:rsidRDefault="00BE17DB" w:rsidP="00696BD2">
      <w:pPr>
        <w:contextualSpacing/>
      </w:pPr>
    </w:p>
    <w:p w14:paraId="161C66EE" w14:textId="77777777" w:rsidR="00787ADA" w:rsidRPr="00696BD2" w:rsidRDefault="00F36B81" w:rsidP="00696BD2">
      <w:pPr>
        <w:contextualSpacing/>
      </w:pPr>
      <w:r w:rsidRPr="00696BD2">
        <w:t>NOTE: Try to avoid damaging blood vessels (especially ones hidden in the muscle) during manipulation.</w:t>
      </w:r>
    </w:p>
    <w:p w14:paraId="3A0B0EFF"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6642141D" w14:textId="2D927D36"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A</w:t>
      </w:r>
      <w:r w:rsidR="002A1433" w:rsidRPr="00696BD2">
        <w:rPr>
          <w:rFonts w:ascii="Calibri" w:hAnsi="Calibri" w:cs="Calibri"/>
          <w:sz w:val="24"/>
          <w:szCs w:val="24"/>
        </w:rPr>
        <w:t>pply a</w:t>
      </w:r>
      <w:r w:rsidRPr="00696BD2">
        <w:rPr>
          <w:rFonts w:ascii="Calibri" w:hAnsi="Calibri" w:cs="Calibri"/>
          <w:sz w:val="24"/>
          <w:szCs w:val="24"/>
        </w:rPr>
        <w:t xml:space="preserve"> drop of lidocaine solution</w:t>
      </w:r>
      <w:r w:rsidR="00256E00" w:rsidRPr="00696BD2">
        <w:rPr>
          <w:rFonts w:ascii="Calibri" w:hAnsi="Calibri" w:cs="Calibri"/>
          <w:sz w:val="24"/>
          <w:szCs w:val="24"/>
        </w:rPr>
        <w:t xml:space="preserve"> (</w:t>
      </w:r>
      <w:r w:rsidR="00EF3FAE" w:rsidRPr="00696BD2">
        <w:rPr>
          <w:rFonts w:ascii="Calibri" w:hAnsi="Calibri" w:cs="Calibri"/>
          <w:sz w:val="24"/>
          <w:szCs w:val="24"/>
        </w:rPr>
        <w:t>~</w:t>
      </w:r>
      <w:r w:rsidR="00D52C82" w:rsidRPr="00696BD2">
        <w:rPr>
          <w:rFonts w:ascii="Calibri" w:hAnsi="Calibri" w:cs="Calibri"/>
          <w:sz w:val="24"/>
          <w:szCs w:val="24"/>
        </w:rPr>
        <w:t>0.</w:t>
      </w:r>
      <w:r w:rsidR="00256E00" w:rsidRPr="00696BD2">
        <w:rPr>
          <w:rFonts w:ascii="Calibri" w:hAnsi="Calibri" w:cs="Calibri"/>
          <w:sz w:val="24"/>
          <w:szCs w:val="24"/>
        </w:rPr>
        <w:t>1</w:t>
      </w:r>
      <w:r w:rsidR="00EF3FAE" w:rsidRPr="00696BD2">
        <w:rPr>
          <w:rFonts w:ascii="Calibri" w:hAnsi="Calibri" w:cs="Calibri"/>
          <w:sz w:val="24"/>
          <w:szCs w:val="24"/>
        </w:rPr>
        <w:t xml:space="preserve"> </w:t>
      </w:r>
      <w:r w:rsidR="00256E00" w:rsidRPr="00696BD2">
        <w:rPr>
          <w:rFonts w:ascii="Calibri" w:hAnsi="Calibri" w:cs="Calibri"/>
          <w:sz w:val="24"/>
          <w:szCs w:val="24"/>
        </w:rPr>
        <w:t>m</w:t>
      </w:r>
      <w:r w:rsidR="00696BD2" w:rsidRPr="00696BD2">
        <w:rPr>
          <w:rFonts w:ascii="Calibri" w:hAnsi="Calibri" w:cs="Calibri"/>
          <w:sz w:val="24"/>
          <w:szCs w:val="24"/>
        </w:rPr>
        <w:t>L</w:t>
      </w:r>
      <w:r w:rsidR="00256E00" w:rsidRPr="00696BD2">
        <w:rPr>
          <w:rFonts w:ascii="Calibri" w:hAnsi="Calibri" w:cs="Calibri"/>
          <w:sz w:val="24"/>
          <w:szCs w:val="24"/>
        </w:rPr>
        <w:t>)</w:t>
      </w:r>
      <w:r w:rsidRPr="00696BD2">
        <w:rPr>
          <w:rFonts w:ascii="Calibri" w:hAnsi="Calibri" w:cs="Calibri"/>
          <w:sz w:val="24"/>
          <w:szCs w:val="24"/>
        </w:rPr>
        <w:t xml:space="preserve"> </w:t>
      </w:r>
      <w:r w:rsidR="002A1433" w:rsidRPr="00696BD2">
        <w:rPr>
          <w:rFonts w:ascii="Calibri" w:hAnsi="Calibri" w:cs="Calibri"/>
          <w:sz w:val="24"/>
          <w:szCs w:val="24"/>
        </w:rPr>
        <w:t>to</w:t>
      </w:r>
      <w:r w:rsidRPr="00696BD2">
        <w:rPr>
          <w:rFonts w:ascii="Calibri" w:hAnsi="Calibri" w:cs="Calibri"/>
          <w:sz w:val="24"/>
          <w:szCs w:val="24"/>
        </w:rPr>
        <w:t xml:space="preserve"> the surface of the periosteum</w:t>
      </w:r>
      <w:r w:rsidR="00465B42" w:rsidRPr="00696BD2">
        <w:rPr>
          <w:rFonts w:ascii="Calibri" w:hAnsi="Calibri" w:cs="Calibri"/>
          <w:sz w:val="24"/>
          <w:szCs w:val="24"/>
        </w:rPr>
        <w:t xml:space="preserve"> for 2 minutes</w:t>
      </w:r>
      <w:r w:rsidRPr="00696BD2">
        <w:rPr>
          <w:rFonts w:ascii="Calibri" w:hAnsi="Calibri" w:cs="Calibri"/>
          <w:sz w:val="24"/>
          <w:szCs w:val="24"/>
        </w:rPr>
        <w:t xml:space="preserve"> to avoid excessive pain. </w:t>
      </w:r>
      <w:r w:rsidR="007D52DE" w:rsidRPr="00696BD2">
        <w:rPr>
          <w:rFonts w:ascii="Calibri" w:hAnsi="Calibri" w:cs="Calibri"/>
          <w:sz w:val="24"/>
          <w:szCs w:val="24"/>
        </w:rPr>
        <w:t>Optionally</w:t>
      </w:r>
      <w:r w:rsidR="00696BD2" w:rsidRPr="00696BD2">
        <w:rPr>
          <w:rFonts w:ascii="Calibri" w:hAnsi="Calibri" w:cs="Calibri"/>
          <w:sz w:val="24"/>
          <w:szCs w:val="24"/>
        </w:rPr>
        <w:t xml:space="preserve"> t</w:t>
      </w:r>
      <w:r w:rsidR="00A842C2" w:rsidRPr="00696BD2">
        <w:rPr>
          <w:rFonts w:ascii="Calibri" w:hAnsi="Calibri" w:cs="Calibri"/>
          <w:sz w:val="24"/>
          <w:szCs w:val="24"/>
        </w:rPr>
        <w:t>o reduce the brain from swelling after removing the skull</w:t>
      </w:r>
      <w:r w:rsidR="00853625" w:rsidRPr="00696BD2">
        <w:rPr>
          <w:rFonts w:ascii="Calibri" w:hAnsi="Calibri" w:cs="Calibri"/>
          <w:sz w:val="24"/>
          <w:szCs w:val="24"/>
        </w:rPr>
        <w:t>,</w:t>
      </w:r>
      <w:r w:rsidR="00A842C2" w:rsidRPr="00696BD2">
        <w:rPr>
          <w:rFonts w:ascii="Calibri" w:hAnsi="Calibri" w:cs="Calibri"/>
          <w:sz w:val="24"/>
          <w:szCs w:val="24"/>
        </w:rPr>
        <w:t xml:space="preserve"> </w:t>
      </w:r>
      <w:r w:rsidR="22AE6038" w:rsidRPr="00696BD2">
        <w:rPr>
          <w:rFonts w:ascii="Calibri" w:hAnsi="Calibri" w:cs="Calibri"/>
          <w:sz w:val="24"/>
          <w:szCs w:val="24"/>
        </w:rPr>
        <w:t>0.1</w:t>
      </w:r>
      <w:r w:rsidR="00A1198F" w:rsidRPr="00696BD2">
        <w:rPr>
          <w:rFonts w:ascii="Calibri" w:hAnsi="Calibri" w:cs="Calibri"/>
          <w:sz w:val="24"/>
          <w:szCs w:val="24"/>
        </w:rPr>
        <w:t xml:space="preserve"> </w:t>
      </w:r>
      <w:r w:rsidR="22AE6038" w:rsidRPr="00696BD2">
        <w:rPr>
          <w:rFonts w:ascii="Calibri" w:hAnsi="Calibri" w:cs="Calibri"/>
          <w:sz w:val="24"/>
          <w:szCs w:val="24"/>
        </w:rPr>
        <w:t>m</w:t>
      </w:r>
      <w:r w:rsidR="00696BD2" w:rsidRPr="00696BD2">
        <w:rPr>
          <w:rFonts w:ascii="Calibri" w:hAnsi="Calibri" w:cs="Calibri"/>
          <w:sz w:val="24"/>
          <w:szCs w:val="24"/>
        </w:rPr>
        <w:t>L</w:t>
      </w:r>
      <w:r w:rsidR="22AE6038" w:rsidRPr="00696BD2">
        <w:rPr>
          <w:rFonts w:ascii="Calibri" w:hAnsi="Calibri" w:cs="Calibri"/>
          <w:sz w:val="24"/>
          <w:szCs w:val="24"/>
        </w:rPr>
        <w:t xml:space="preserve"> of 1% dexa</w:t>
      </w:r>
      <w:r w:rsidR="336BA0AC" w:rsidRPr="00696BD2">
        <w:rPr>
          <w:rFonts w:ascii="Calibri" w:hAnsi="Calibri" w:cs="Calibri"/>
          <w:sz w:val="24"/>
          <w:szCs w:val="24"/>
        </w:rPr>
        <w:t>methasone</w:t>
      </w:r>
      <w:r w:rsidR="22AE6038" w:rsidRPr="00696BD2">
        <w:rPr>
          <w:rFonts w:ascii="Calibri" w:hAnsi="Calibri" w:cs="Calibri"/>
          <w:sz w:val="24"/>
          <w:szCs w:val="24"/>
        </w:rPr>
        <w:t xml:space="preserve"> </w:t>
      </w:r>
      <w:r w:rsidR="00853625" w:rsidRPr="00696BD2">
        <w:rPr>
          <w:rFonts w:ascii="Calibri" w:hAnsi="Calibri" w:cs="Calibri"/>
          <w:sz w:val="24"/>
          <w:szCs w:val="24"/>
        </w:rPr>
        <w:t>can be</w:t>
      </w:r>
      <w:r w:rsidR="7CC3B86D" w:rsidRPr="00696BD2">
        <w:rPr>
          <w:rFonts w:ascii="Calibri" w:hAnsi="Calibri" w:cs="Calibri"/>
          <w:sz w:val="24"/>
          <w:szCs w:val="24"/>
        </w:rPr>
        <w:t xml:space="preserve"> injected subcutan</w:t>
      </w:r>
      <w:r w:rsidR="0017B780" w:rsidRPr="00696BD2">
        <w:rPr>
          <w:rFonts w:ascii="Calibri" w:hAnsi="Calibri" w:cs="Calibri"/>
          <w:sz w:val="24"/>
          <w:szCs w:val="24"/>
        </w:rPr>
        <w:t>eously.</w:t>
      </w:r>
    </w:p>
    <w:p w14:paraId="46ABDD03"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2B40F1F7" w14:textId="57613144"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Gently scrape the entire exposed area of the skull with </w:t>
      </w:r>
      <w:r w:rsidR="5B12F407" w:rsidRPr="00696BD2">
        <w:rPr>
          <w:rFonts w:ascii="Calibri" w:hAnsi="Calibri" w:cs="Calibri"/>
          <w:sz w:val="24"/>
          <w:szCs w:val="24"/>
        </w:rPr>
        <w:t>a</w:t>
      </w:r>
      <w:r w:rsidRPr="00696BD2">
        <w:rPr>
          <w:rFonts w:ascii="Calibri" w:hAnsi="Calibri" w:cs="Calibri"/>
          <w:sz w:val="24"/>
          <w:szCs w:val="24"/>
        </w:rPr>
        <w:t xml:space="preserve"> scalpel to create a dry and rough surface </w:t>
      </w:r>
      <w:r w:rsidR="00192E60" w:rsidRPr="00696BD2">
        <w:rPr>
          <w:rFonts w:ascii="Calibri" w:hAnsi="Calibri" w:cs="Calibri"/>
          <w:sz w:val="24"/>
          <w:szCs w:val="24"/>
        </w:rPr>
        <w:t xml:space="preserve">that </w:t>
      </w:r>
      <w:r w:rsidRPr="00696BD2">
        <w:rPr>
          <w:rFonts w:ascii="Calibri" w:hAnsi="Calibri" w:cs="Calibri"/>
          <w:sz w:val="24"/>
          <w:szCs w:val="24"/>
        </w:rPr>
        <w:t>allow</w:t>
      </w:r>
      <w:r w:rsidR="00192E60" w:rsidRPr="00696BD2">
        <w:rPr>
          <w:rFonts w:ascii="Calibri" w:hAnsi="Calibri" w:cs="Calibri"/>
          <w:sz w:val="24"/>
          <w:szCs w:val="24"/>
        </w:rPr>
        <w:t>s</w:t>
      </w:r>
      <w:r w:rsidRPr="00696BD2">
        <w:rPr>
          <w:rFonts w:ascii="Calibri" w:hAnsi="Calibri" w:cs="Calibri"/>
          <w:sz w:val="24"/>
          <w:szCs w:val="24"/>
        </w:rPr>
        <w:t xml:space="preserve"> glue and the dental cement to adhere better and thus </w:t>
      </w:r>
      <w:r w:rsidR="00575D5A" w:rsidRPr="00696BD2">
        <w:rPr>
          <w:rFonts w:ascii="Calibri" w:hAnsi="Calibri" w:cs="Calibri"/>
          <w:sz w:val="24"/>
          <w:szCs w:val="24"/>
        </w:rPr>
        <w:t>resulting in</w:t>
      </w:r>
      <w:r w:rsidRPr="00696BD2">
        <w:rPr>
          <w:rFonts w:ascii="Calibri" w:hAnsi="Calibri" w:cs="Calibri"/>
          <w:sz w:val="24"/>
          <w:szCs w:val="24"/>
        </w:rPr>
        <w:t xml:space="preserve"> chronic implantation.</w:t>
      </w:r>
    </w:p>
    <w:p w14:paraId="029C2945" w14:textId="77777777" w:rsidR="00BE17DB" w:rsidRPr="00696BD2" w:rsidRDefault="00BE17DB" w:rsidP="00696BD2">
      <w:pPr>
        <w:pStyle w:val="ListParagraph"/>
        <w:spacing w:after="0" w:line="240" w:lineRule="auto"/>
        <w:ind w:firstLineChars="0" w:firstLine="0"/>
        <w:contextualSpacing/>
        <w:jc w:val="both"/>
        <w:rPr>
          <w:rFonts w:ascii="Calibri" w:hAnsi="Calibri" w:cs="Calibri"/>
          <w:sz w:val="24"/>
          <w:szCs w:val="24"/>
        </w:rPr>
      </w:pPr>
    </w:p>
    <w:p w14:paraId="758F53CA" w14:textId="648CA4D3" w:rsidR="00DF6E08" w:rsidRPr="00696BD2" w:rsidRDefault="00F852B2"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lace</w:t>
      </w:r>
      <w:r w:rsidR="00DF6E08" w:rsidRPr="00696BD2">
        <w:rPr>
          <w:rFonts w:ascii="Calibri" w:hAnsi="Calibri" w:cs="Calibri"/>
          <w:sz w:val="24"/>
          <w:szCs w:val="24"/>
        </w:rPr>
        <w:t xml:space="preserve"> </w:t>
      </w:r>
      <w:r w:rsidR="37CF1BB5" w:rsidRPr="00696BD2">
        <w:rPr>
          <w:rFonts w:ascii="Calibri" w:hAnsi="Calibri" w:cs="Calibri"/>
          <w:sz w:val="24"/>
          <w:szCs w:val="24"/>
        </w:rPr>
        <w:t xml:space="preserve">the </w:t>
      </w:r>
      <w:r w:rsidRPr="00696BD2">
        <w:rPr>
          <w:rFonts w:ascii="Calibri" w:hAnsi="Calibri" w:cs="Calibri"/>
          <w:sz w:val="24"/>
          <w:szCs w:val="24"/>
        </w:rPr>
        <w:t>tip</w:t>
      </w:r>
      <w:r w:rsidR="00DF6E08" w:rsidRPr="00696BD2">
        <w:rPr>
          <w:rFonts w:ascii="Calibri" w:hAnsi="Calibri" w:cs="Calibri"/>
          <w:sz w:val="24"/>
          <w:szCs w:val="24"/>
        </w:rPr>
        <w:t xml:space="preserve"> of the needle </w:t>
      </w:r>
      <w:r w:rsidR="000C298E" w:rsidRPr="00696BD2">
        <w:rPr>
          <w:rFonts w:ascii="Calibri" w:hAnsi="Calibri" w:cs="Calibri"/>
          <w:sz w:val="24"/>
          <w:szCs w:val="24"/>
        </w:rPr>
        <w:t>moun</w:t>
      </w:r>
      <w:r w:rsidR="00655503" w:rsidRPr="00696BD2">
        <w:rPr>
          <w:rFonts w:ascii="Calibri" w:hAnsi="Calibri" w:cs="Calibri"/>
          <w:sz w:val="24"/>
          <w:szCs w:val="24"/>
        </w:rPr>
        <w:t xml:space="preserve">ted </w:t>
      </w:r>
      <w:r w:rsidR="00DF6E08" w:rsidRPr="00696BD2">
        <w:rPr>
          <w:rFonts w:ascii="Calibri" w:hAnsi="Calibri" w:cs="Calibri"/>
          <w:sz w:val="24"/>
          <w:szCs w:val="24"/>
        </w:rPr>
        <w:t xml:space="preserve">on the stereotaxic station onto the </w:t>
      </w:r>
      <w:r w:rsidR="0075148F" w:rsidRPr="00696BD2">
        <w:rPr>
          <w:rFonts w:ascii="Calibri" w:hAnsi="Calibri" w:cs="Calibri"/>
          <w:sz w:val="24"/>
          <w:szCs w:val="24"/>
        </w:rPr>
        <w:t>b</w:t>
      </w:r>
      <w:r w:rsidR="00DF6E08" w:rsidRPr="00696BD2">
        <w:rPr>
          <w:rFonts w:ascii="Calibri" w:hAnsi="Calibri" w:cs="Calibri"/>
          <w:sz w:val="24"/>
          <w:szCs w:val="24"/>
        </w:rPr>
        <w:t>regma, set all three coordinates (</w:t>
      </w:r>
      <w:r w:rsidR="00CB12B7" w:rsidRPr="00696BD2">
        <w:rPr>
          <w:rFonts w:ascii="Calibri" w:hAnsi="Calibri" w:cs="Calibri"/>
          <w:sz w:val="24"/>
          <w:szCs w:val="24"/>
        </w:rPr>
        <w:t>AP: Anterior-Posterior; ML: Medial-Lateral; DV: Dorsal-Ventral</w:t>
      </w:r>
      <w:r w:rsidR="00DF6E08" w:rsidRPr="00696BD2">
        <w:rPr>
          <w:rFonts w:ascii="Calibri" w:hAnsi="Calibri" w:cs="Calibri"/>
          <w:sz w:val="24"/>
          <w:szCs w:val="24"/>
        </w:rPr>
        <w:t>) as 0.</w:t>
      </w:r>
    </w:p>
    <w:p w14:paraId="683D018C"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168E5C07" w14:textId="296D7C0F" w:rsidR="00DF6E08" w:rsidRPr="00696BD2" w:rsidRDefault="00D3387A"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w:t>
      </w:r>
      <w:r w:rsidR="00281039" w:rsidRPr="00696BD2">
        <w:rPr>
          <w:rFonts w:ascii="Calibri" w:hAnsi="Calibri" w:cs="Calibri"/>
          <w:sz w:val="24"/>
          <w:szCs w:val="24"/>
        </w:rPr>
        <w:t>lace tip</w:t>
      </w:r>
      <w:r w:rsidR="00DF6E08" w:rsidRPr="00696BD2">
        <w:rPr>
          <w:rFonts w:ascii="Calibri" w:hAnsi="Calibri" w:cs="Calibri"/>
          <w:sz w:val="24"/>
          <w:szCs w:val="24"/>
        </w:rPr>
        <w:t xml:space="preserve"> of the needle onto the </w:t>
      </w:r>
      <w:r w:rsidR="00345D44" w:rsidRPr="00696BD2">
        <w:rPr>
          <w:rFonts w:ascii="Calibri" w:hAnsi="Calibri" w:cs="Calibri"/>
          <w:sz w:val="24"/>
          <w:szCs w:val="24"/>
        </w:rPr>
        <w:t>lam</w:t>
      </w:r>
      <w:r w:rsidR="00B95F46" w:rsidRPr="00696BD2">
        <w:rPr>
          <w:rFonts w:ascii="Calibri" w:hAnsi="Calibri" w:cs="Calibri"/>
          <w:sz w:val="24"/>
          <w:szCs w:val="24"/>
        </w:rPr>
        <w:t>b</w:t>
      </w:r>
      <w:r w:rsidR="00345D44" w:rsidRPr="00696BD2">
        <w:rPr>
          <w:rFonts w:ascii="Calibri" w:hAnsi="Calibri" w:cs="Calibri"/>
          <w:sz w:val="24"/>
          <w:szCs w:val="24"/>
        </w:rPr>
        <w:t>da</w:t>
      </w:r>
      <w:r w:rsidR="00DF6E08" w:rsidRPr="00696BD2">
        <w:rPr>
          <w:rFonts w:ascii="Calibri" w:hAnsi="Calibri" w:cs="Calibri"/>
          <w:sz w:val="24"/>
          <w:szCs w:val="24"/>
        </w:rPr>
        <w:t xml:space="preserve"> and see if the </w:t>
      </w:r>
      <w:r w:rsidR="6C722917" w:rsidRPr="00696BD2">
        <w:rPr>
          <w:rFonts w:ascii="Calibri" w:hAnsi="Calibri" w:cs="Calibri"/>
          <w:sz w:val="24"/>
          <w:szCs w:val="24"/>
        </w:rPr>
        <w:t>AP</w:t>
      </w:r>
      <w:r w:rsidR="00C35E91" w:rsidRPr="00696BD2">
        <w:rPr>
          <w:rFonts w:ascii="Calibri" w:hAnsi="Calibri" w:cs="Calibri"/>
          <w:sz w:val="24"/>
          <w:szCs w:val="24"/>
        </w:rPr>
        <w:t xml:space="preserve"> </w:t>
      </w:r>
      <w:r w:rsidR="00DF6E08" w:rsidRPr="00696BD2">
        <w:rPr>
          <w:rFonts w:ascii="Calibri" w:hAnsi="Calibri" w:cs="Calibri"/>
          <w:sz w:val="24"/>
          <w:szCs w:val="24"/>
        </w:rPr>
        <w:t xml:space="preserve">coordinate is 0 to </w:t>
      </w:r>
      <w:r w:rsidR="00A36686" w:rsidRPr="00696BD2">
        <w:rPr>
          <w:rFonts w:ascii="Calibri" w:hAnsi="Calibri" w:cs="Calibri"/>
          <w:sz w:val="24"/>
          <w:szCs w:val="24"/>
        </w:rPr>
        <w:t>confirm that</w:t>
      </w:r>
      <w:r w:rsidR="00DF6E08" w:rsidRPr="00696BD2">
        <w:rPr>
          <w:rFonts w:ascii="Calibri" w:hAnsi="Calibri" w:cs="Calibri"/>
          <w:sz w:val="24"/>
          <w:szCs w:val="24"/>
        </w:rPr>
        <w:t xml:space="preserve"> the head position is vertical, as well as if the </w:t>
      </w:r>
      <w:r w:rsidR="00A10C9B" w:rsidRPr="00696BD2">
        <w:rPr>
          <w:rFonts w:ascii="Calibri" w:hAnsi="Calibri" w:cs="Calibri"/>
          <w:sz w:val="24"/>
          <w:szCs w:val="24"/>
        </w:rPr>
        <w:t xml:space="preserve">ML </w:t>
      </w:r>
      <w:r w:rsidR="00DF6E08" w:rsidRPr="00696BD2">
        <w:rPr>
          <w:rFonts w:ascii="Calibri" w:hAnsi="Calibri" w:cs="Calibri"/>
          <w:sz w:val="24"/>
          <w:szCs w:val="24"/>
        </w:rPr>
        <w:t xml:space="preserve">coordinate is 0 to </w:t>
      </w:r>
      <w:r w:rsidR="00CF3973" w:rsidRPr="00696BD2">
        <w:rPr>
          <w:rFonts w:ascii="Calibri" w:hAnsi="Calibri" w:cs="Calibri"/>
          <w:sz w:val="24"/>
          <w:szCs w:val="24"/>
        </w:rPr>
        <w:t>confirm the</w:t>
      </w:r>
      <w:r w:rsidR="00DF6E08" w:rsidRPr="00696BD2">
        <w:rPr>
          <w:rFonts w:ascii="Calibri" w:hAnsi="Calibri" w:cs="Calibri"/>
          <w:sz w:val="24"/>
          <w:szCs w:val="24"/>
        </w:rPr>
        <w:t xml:space="preserve"> head is </w:t>
      </w:r>
      <w:r w:rsidR="00CF3973" w:rsidRPr="00696BD2">
        <w:rPr>
          <w:rFonts w:ascii="Calibri" w:hAnsi="Calibri" w:cs="Calibri"/>
          <w:sz w:val="24"/>
          <w:szCs w:val="24"/>
        </w:rPr>
        <w:t xml:space="preserve">positioned </w:t>
      </w:r>
      <w:r w:rsidR="00DF6E08" w:rsidRPr="00696BD2">
        <w:rPr>
          <w:rFonts w:ascii="Calibri" w:hAnsi="Calibri" w:cs="Calibri"/>
          <w:sz w:val="24"/>
          <w:szCs w:val="24"/>
        </w:rPr>
        <w:t>horizontal</w:t>
      </w:r>
      <w:r w:rsidR="00CF3973" w:rsidRPr="00696BD2">
        <w:rPr>
          <w:rFonts w:ascii="Calibri" w:hAnsi="Calibri" w:cs="Calibri"/>
          <w:sz w:val="24"/>
          <w:szCs w:val="24"/>
        </w:rPr>
        <w:t>ly</w:t>
      </w:r>
      <w:r w:rsidR="00DF6E08" w:rsidRPr="00696BD2">
        <w:rPr>
          <w:rFonts w:ascii="Calibri" w:hAnsi="Calibri" w:cs="Calibri"/>
          <w:sz w:val="24"/>
          <w:szCs w:val="24"/>
        </w:rPr>
        <w:t>. If not, adjust corresponding knobs</w:t>
      </w:r>
      <w:r w:rsidR="00180130" w:rsidRPr="00696BD2">
        <w:rPr>
          <w:rFonts w:ascii="Calibri" w:hAnsi="Calibri" w:cs="Calibri"/>
          <w:sz w:val="24"/>
          <w:szCs w:val="24"/>
        </w:rPr>
        <w:t xml:space="preserve"> on the stereotaxic station</w:t>
      </w:r>
      <w:r w:rsidR="00DF6E08" w:rsidRPr="00696BD2">
        <w:rPr>
          <w:rFonts w:ascii="Calibri" w:hAnsi="Calibri" w:cs="Calibri"/>
          <w:sz w:val="24"/>
          <w:szCs w:val="24"/>
        </w:rPr>
        <w:t xml:space="preserve">, until the </w:t>
      </w:r>
      <w:r w:rsidR="0C0E13F1" w:rsidRPr="00696BD2">
        <w:rPr>
          <w:rFonts w:ascii="Calibri" w:hAnsi="Calibri" w:cs="Calibri"/>
          <w:sz w:val="24"/>
          <w:szCs w:val="24"/>
        </w:rPr>
        <w:t>AP</w:t>
      </w:r>
      <w:r w:rsidR="00FD3BCC" w:rsidRPr="00696BD2">
        <w:rPr>
          <w:rFonts w:ascii="Calibri" w:hAnsi="Calibri" w:cs="Calibri"/>
          <w:sz w:val="24"/>
          <w:szCs w:val="24"/>
        </w:rPr>
        <w:t xml:space="preserve"> </w:t>
      </w:r>
      <w:r w:rsidR="00DF6E08" w:rsidRPr="00696BD2">
        <w:rPr>
          <w:rFonts w:ascii="Calibri" w:hAnsi="Calibri" w:cs="Calibri"/>
          <w:sz w:val="24"/>
          <w:szCs w:val="24"/>
        </w:rPr>
        <w:t xml:space="preserve">and </w:t>
      </w:r>
      <w:r w:rsidR="00A10C9B" w:rsidRPr="00696BD2">
        <w:rPr>
          <w:rFonts w:ascii="Calibri" w:hAnsi="Calibri" w:cs="Calibri"/>
          <w:sz w:val="24"/>
          <w:szCs w:val="24"/>
        </w:rPr>
        <w:t xml:space="preserve">ML </w:t>
      </w:r>
      <w:r w:rsidR="00DF6E08" w:rsidRPr="00696BD2">
        <w:rPr>
          <w:rFonts w:ascii="Calibri" w:hAnsi="Calibri" w:cs="Calibri"/>
          <w:sz w:val="24"/>
          <w:szCs w:val="24"/>
        </w:rPr>
        <w:t>coordinates are both within 0.1</w:t>
      </w:r>
      <w:r w:rsidR="001B4441" w:rsidRPr="00696BD2">
        <w:rPr>
          <w:rFonts w:ascii="Calibri" w:hAnsi="Calibri" w:cs="Calibri"/>
          <w:sz w:val="24"/>
          <w:szCs w:val="24"/>
        </w:rPr>
        <w:t xml:space="preserve"> </w:t>
      </w:r>
      <w:r w:rsidR="00DF6E08" w:rsidRPr="00696BD2">
        <w:rPr>
          <w:rFonts w:ascii="Calibri" w:hAnsi="Calibri" w:cs="Calibri"/>
          <w:sz w:val="24"/>
          <w:szCs w:val="24"/>
        </w:rPr>
        <w:t>mm.</w:t>
      </w:r>
    </w:p>
    <w:p w14:paraId="63436B15"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6E6D44E4" w14:textId="2AE9FEAC"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Move </w:t>
      </w:r>
      <w:r w:rsidR="69F5CA3D" w:rsidRPr="00696BD2">
        <w:rPr>
          <w:rFonts w:ascii="Calibri" w:hAnsi="Calibri" w:cs="Calibri"/>
          <w:sz w:val="24"/>
          <w:szCs w:val="24"/>
        </w:rPr>
        <w:t xml:space="preserve">the </w:t>
      </w:r>
      <w:r w:rsidR="00CF3973" w:rsidRPr="00696BD2">
        <w:rPr>
          <w:rFonts w:ascii="Calibri" w:hAnsi="Calibri" w:cs="Calibri"/>
          <w:sz w:val="24"/>
          <w:szCs w:val="24"/>
        </w:rPr>
        <w:t>tip</w:t>
      </w:r>
      <w:r w:rsidRPr="00696BD2">
        <w:rPr>
          <w:rFonts w:ascii="Calibri" w:hAnsi="Calibri" w:cs="Calibri"/>
          <w:sz w:val="24"/>
          <w:szCs w:val="24"/>
        </w:rPr>
        <w:t xml:space="preserve"> of the needle to find the corresponding points</w:t>
      </w:r>
      <w:r w:rsidR="00EF5324" w:rsidRPr="00696BD2">
        <w:rPr>
          <w:rFonts w:ascii="Calibri" w:hAnsi="Calibri" w:cs="Calibri"/>
          <w:sz w:val="24"/>
          <w:szCs w:val="24"/>
        </w:rPr>
        <w:t xml:space="preserve"> for craniotomy</w:t>
      </w:r>
      <w:r w:rsidRPr="00696BD2">
        <w:rPr>
          <w:rFonts w:ascii="Calibri" w:hAnsi="Calibri" w:cs="Calibri"/>
          <w:sz w:val="24"/>
          <w:szCs w:val="24"/>
        </w:rPr>
        <w:t xml:space="preserve"> and mark their positions on the skull</w:t>
      </w:r>
      <w:r w:rsidR="00915153" w:rsidRPr="00696BD2">
        <w:rPr>
          <w:rFonts w:ascii="Calibri" w:hAnsi="Calibri" w:cs="Calibri"/>
          <w:sz w:val="24"/>
          <w:szCs w:val="24"/>
        </w:rPr>
        <w:t xml:space="preserve"> using </w:t>
      </w:r>
      <w:r w:rsidR="24A659F0" w:rsidRPr="00696BD2">
        <w:rPr>
          <w:rFonts w:ascii="Calibri" w:hAnsi="Calibri" w:cs="Calibri"/>
          <w:sz w:val="24"/>
          <w:szCs w:val="24"/>
        </w:rPr>
        <w:t>a</w:t>
      </w:r>
      <w:r w:rsidR="5F4F7869" w:rsidRPr="00696BD2">
        <w:rPr>
          <w:rFonts w:ascii="Calibri" w:hAnsi="Calibri" w:cs="Calibri"/>
          <w:sz w:val="24"/>
          <w:szCs w:val="24"/>
        </w:rPr>
        <w:t xml:space="preserve"> </w:t>
      </w:r>
      <w:r w:rsidR="00915153" w:rsidRPr="00696BD2">
        <w:rPr>
          <w:rFonts w:ascii="Calibri" w:hAnsi="Calibri" w:cs="Calibri"/>
          <w:sz w:val="24"/>
          <w:szCs w:val="24"/>
        </w:rPr>
        <w:t>fine marker</w:t>
      </w:r>
      <w:r w:rsidRPr="00696BD2">
        <w:rPr>
          <w:rFonts w:ascii="Calibri" w:hAnsi="Calibri" w:cs="Calibri"/>
          <w:sz w:val="24"/>
          <w:szCs w:val="24"/>
        </w:rPr>
        <w:t xml:space="preserve">. In the case of </w:t>
      </w:r>
      <w:r w:rsidR="00AE26A8" w:rsidRPr="00696BD2">
        <w:rPr>
          <w:rFonts w:ascii="Calibri" w:hAnsi="Calibri" w:cs="Calibri"/>
          <w:sz w:val="24"/>
          <w:szCs w:val="24"/>
        </w:rPr>
        <w:t xml:space="preserve">implantation for </w:t>
      </w:r>
      <w:r w:rsidR="0046684B" w:rsidRPr="00696BD2">
        <w:rPr>
          <w:rFonts w:ascii="Calibri" w:hAnsi="Calibri" w:cs="Calibri"/>
          <w:sz w:val="24"/>
          <w:szCs w:val="24"/>
        </w:rPr>
        <w:t>hippocampus</w:t>
      </w:r>
      <w:r w:rsidRPr="00696BD2">
        <w:rPr>
          <w:rFonts w:ascii="Calibri" w:hAnsi="Calibri" w:cs="Calibri"/>
          <w:sz w:val="24"/>
          <w:szCs w:val="24"/>
        </w:rPr>
        <w:t>, there are 4 points</w:t>
      </w:r>
      <w:r w:rsidR="007F3509" w:rsidRPr="00696BD2">
        <w:rPr>
          <w:rFonts w:ascii="Calibri" w:hAnsi="Calibri" w:cs="Calibri"/>
          <w:sz w:val="24"/>
          <w:szCs w:val="24"/>
        </w:rPr>
        <w:t xml:space="preserve"> with the following </w:t>
      </w:r>
      <w:r w:rsidRPr="00696BD2">
        <w:rPr>
          <w:rFonts w:ascii="Calibri" w:hAnsi="Calibri" w:cs="Calibri"/>
          <w:sz w:val="24"/>
          <w:szCs w:val="24"/>
        </w:rPr>
        <w:t xml:space="preserve">coordinates </w:t>
      </w:r>
      <w:r w:rsidR="003C16DC" w:rsidRPr="00696BD2">
        <w:rPr>
          <w:rFonts w:ascii="Calibri" w:hAnsi="Calibri" w:cs="Calibri"/>
          <w:sz w:val="24"/>
          <w:szCs w:val="24"/>
        </w:rPr>
        <w:t>(AP: -0.68, ML: -2.0)</w:t>
      </w:r>
      <w:r w:rsidR="00D76352">
        <w:rPr>
          <w:rFonts w:ascii="Calibri" w:hAnsi="Calibri" w:cs="Calibri"/>
          <w:sz w:val="24"/>
          <w:szCs w:val="24"/>
        </w:rPr>
        <w:t xml:space="preserve"> (</w:t>
      </w:r>
      <w:r w:rsidR="003C16DC" w:rsidRPr="00696BD2">
        <w:rPr>
          <w:rFonts w:ascii="Calibri" w:hAnsi="Calibri" w:cs="Calibri"/>
          <w:sz w:val="24"/>
          <w:szCs w:val="24"/>
        </w:rPr>
        <w:t>AP: -3.68, ML: -2.0)</w:t>
      </w:r>
      <w:r w:rsidR="00D76352">
        <w:rPr>
          <w:rFonts w:ascii="Calibri" w:hAnsi="Calibri" w:cs="Calibri"/>
          <w:sz w:val="24"/>
          <w:szCs w:val="24"/>
        </w:rPr>
        <w:t xml:space="preserve"> (</w:t>
      </w:r>
      <w:r w:rsidR="003C16DC" w:rsidRPr="00696BD2">
        <w:rPr>
          <w:rFonts w:ascii="Calibri" w:hAnsi="Calibri" w:cs="Calibri"/>
          <w:sz w:val="24"/>
          <w:szCs w:val="24"/>
        </w:rPr>
        <w:t>AP: -2.18, ML: -0.5)</w:t>
      </w:r>
      <w:r w:rsidRPr="00696BD2">
        <w:rPr>
          <w:rFonts w:ascii="Calibri" w:hAnsi="Calibri" w:cs="Calibri"/>
          <w:sz w:val="24"/>
          <w:szCs w:val="24"/>
        </w:rPr>
        <w:t xml:space="preserve"> and </w:t>
      </w:r>
      <w:r w:rsidR="003C16DC" w:rsidRPr="00696BD2">
        <w:rPr>
          <w:rFonts w:ascii="Calibri" w:hAnsi="Calibri" w:cs="Calibri"/>
          <w:sz w:val="24"/>
          <w:szCs w:val="24"/>
        </w:rPr>
        <w:t>(AP: -2.18, ML: -3.5)</w:t>
      </w:r>
      <w:r w:rsidR="003C16DC" w:rsidRPr="00696BD2">
        <w:rPr>
          <w:rFonts w:ascii="Calibri" w:hAnsi="Calibri" w:cs="Calibri"/>
          <w:sz w:val="24"/>
          <w:szCs w:val="24"/>
        </w:rPr>
        <w:fldChar w:fldCharType="begin"/>
      </w:r>
      <w:r w:rsidR="00154459" w:rsidRPr="00696BD2">
        <w:rPr>
          <w:rFonts w:ascii="Calibri" w:hAnsi="Calibri" w:cs="Calibri"/>
          <w:sz w:val="24"/>
          <w:szCs w:val="24"/>
        </w:rPr>
        <w:instrText xml:space="preserve"> ADDIN EN.CITE &lt;EndNote&gt;&lt;Cite&gt;&lt;Author&gt;Franklin&lt;/Author&gt;&lt;Year&gt;2013&lt;/Year&gt;&lt;RecNum&gt;5&lt;/RecNum&gt;&lt;DisplayText&gt;&lt;style face="superscript"&gt;11&lt;/style&gt;&lt;/DisplayText&gt;&lt;record&gt;&lt;rec-number&gt;5&lt;/rec-number&gt;&lt;foreign-keys&gt;&lt;key app="EN" db-id="ftvrrvr56xv9txef50bpdfx6tdeweszpev0a" timestamp="1603790479"&gt;5&lt;/key&gt;&lt;/foreign-keys&gt;&lt;ref-type name="Book"&gt;6&lt;/ref-type&gt;&lt;contributors&gt;&lt;authors&gt;&lt;author&gt;Franklin, Keith B. J.&lt;/author&gt;&lt;author&gt;Paxinos, George&lt;/author&gt;&lt;/authors&gt;&lt;/contributors&gt;&lt;titles&gt;&lt;title&gt;Paxinos and Franklin&amp;apos;s The mouse brain in stereotaxic coordinates&lt;/title&gt;&lt;/titles&gt;&lt;dates&gt;&lt;year&gt;2013&lt;/year&gt;&lt;/dates&gt;&lt;isbn&gt;9780123910578 0123910579&lt;/isbn&gt;&lt;urls&gt;&lt;/urls&gt;&lt;remote-database-name&gt;/z-wcorg/&lt;/remote-database-name&gt;&lt;remote-database-provider&gt;http://worldcat.org&lt;/remote-database-provider&gt;&lt;language&gt;English&lt;/language&gt;&lt;/record&gt;&lt;/Cite&gt;&lt;/EndNote&gt;</w:instrText>
      </w:r>
      <w:r w:rsidR="003C16DC" w:rsidRPr="00696BD2">
        <w:rPr>
          <w:rFonts w:ascii="Calibri" w:hAnsi="Calibri" w:cs="Calibri"/>
          <w:sz w:val="24"/>
          <w:szCs w:val="24"/>
        </w:rPr>
        <w:fldChar w:fldCharType="separate"/>
      </w:r>
      <w:r w:rsidR="00880B3D" w:rsidRPr="00696BD2">
        <w:rPr>
          <w:rFonts w:ascii="Calibri" w:hAnsi="Calibri" w:cs="Calibri"/>
          <w:noProof/>
          <w:sz w:val="24"/>
          <w:szCs w:val="24"/>
          <w:vertAlign w:val="superscript"/>
        </w:rPr>
        <w:t>11</w:t>
      </w:r>
      <w:r w:rsidR="003C16DC" w:rsidRPr="00696BD2">
        <w:rPr>
          <w:rFonts w:ascii="Calibri" w:hAnsi="Calibri" w:cs="Calibri"/>
          <w:sz w:val="24"/>
          <w:szCs w:val="24"/>
        </w:rPr>
        <w:fldChar w:fldCharType="end"/>
      </w:r>
      <w:r w:rsidR="0089771A" w:rsidRPr="00696BD2">
        <w:rPr>
          <w:rFonts w:ascii="Calibri" w:hAnsi="Calibri" w:cs="Calibri"/>
          <w:sz w:val="24"/>
          <w:szCs w:val="24"/>
        </w:rPr>
        <w:t>, as well as (AP: -4.0, ML: -2.0) for the most caudal point of the injection cannula.</w:t>
      </w:r>
    </w:p>
    <w:p w14:paraId="2B5016CF" w14:textId="77777777" w:rsidR="00696BD2" w:rsidRPr="00696BD2" w:rsidRDefault="00696BD2" w:rsidP="00696BD2">
      <w:pPr>
        <w:contextualSpacing/>
      </w:pPr>
    </w:p>
    <w:p w14:paraId="46F1C5FE" w14:textId="3B8E8E53" w:rsidR="00696BD2" w:rsidRPr="00696BD2" w:rsidRDefault="00602E67" w:rsidP="00696BD2">
      <w:pPr>
        <w:contextualSpacing/>
      </w:pPr>
      <w:r w:rsidRPr="00696BD2">
        <w:t>NOTE: The marker used in this step must be sterilized using UV</w:t>
      </w:r>
      <w:r w:rsidR="00815BF5" w:rsidRPr="00696BD2">
        <w:t xml:space="preserve"> </w:t>
      </w:r>
      <w:r w:rsidRPr="00696BD2">
        <w:t>illumination for at least an hour before the surgery.</w:t>
      </w:r>
      <w:r w:rsidR="00696BD2" w:rsidRPr="00696BD2">
        <w:t xml:space="preserve"> </w:t>
      </w:r>
      <w:r w:rsidR="00465B42" w:rsidRPr="00696BD2">
        <w:t xml:space="preserve">The coordinates </w:t>
      </w:r>
      <w:r w:rsidR="00290862" w:rsidRPr="00696BD2">
        <w:t xml:space="preserve">shown here </w:t>
      </w:r>
      <w:r w:rsidR="001A27BC" w:rsidRPr="00696BD2">
        <w:t xml:space="preserve">are </w:t>
      </w:r>
      <w:r w:rsidR="00A575A2" w:rsidRPr="00696BD2">
        <w:t>for</w:t>
      </w:r>
      <w:r w:rsidR="003323A9" w:rsidRPr="00696BD2">
        <w:t xml:space="preserve"> </w:t>
      </w:r>
      <w:proofErr w:type="gramStart"/>
      <w:r w:rsidR="00290862" w:rsidRPr="00696BD2">
        <w:t>6</w:t>
      </w:r>
      <w:r w:rsidR="001A27BC" w:rsidRPr="00696BD2">
        <w:t>-8-week old</w:t>
      </w:r>
      <w:proofErr w:type="gramEnd"/>
      <w:r w:rsidR="00A575A2" w:rsidRPr="00696BD2">
        <w:t xml:space="preserve"> </w:t>
      </w:r>
      <w:r w:rsidR="1804C4AC" w:rsidRPr="00696BD2">
        <w:t>C57BL/6J</w:t>
      </w:r>
      <w:r w:rsidR="00A575A2" w:rsidRPr="00696BD2">
        <w:t xml:space="preserve"> mice</w:t>
      </w:r>
      <w:r w:rsidR="00290862" w:rsidRPr="00696BD2">
        <w:t xml:space="preserve">. </w:t>
      </w:r>
      <w:r w:rsidR="0091262E" w:rsidRPr="00696BD2">
        <w:t xml:space="preserve">The </w:t>
      </w:r>
      <w:r w:rsidR="0091262E" w:rsidRPr="00696BD2">
        <w:lastRenderedPageBreak/>
        <w:t>c</w:t>
      </w:r>
      <w:r w:rsidR="00290862" w:rsidRPr="00696BD2">
        <w:t>oordinates may differ due to different ages</w:t>
      </w:r>
      <w:r w:rsidR="00E16C59" w:rsidRPr="00696BD2">
        <w:t xml:space="preserve"> or strains</w:t>
      </w:r>
      <w:r w:rsidR="00F53F5C" w:rsidRPr="00696BD2">
        <w:t xml:space="preserve"> of mice</w:t>
      </w:r>
      <w:r w:rsidR="00290862" w:rsidRPr="00696BD2">
        <w:t>.</w:t>
      </w:r>
    </w:p>
    <w:p w14:paraId="66F6DFD7" w14:textId="77777777" w:rsidR="00696BD2" w:rsidRPr="00696BD2" w:rsidRDefault="00696BD2" w:rsidP="00696BD2">
      <w:pPr>
        <w:contextualSpacing/>
      </w:pPr>
    </w:p>
    <w:p w14:paraId="181EC178" w14:textId="77777777" w:rsidR="00696BD2"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Draw a circle based on four </w:t>
      </w:r>
      <w:r w:rsidR="003D1558" w:rsidRPr="00696BD2">
        <w:rPr>
          <w:rFonts w:ascii="Calibri" w:hAnsi="Calibri" w:cs="Calibri"/>
          <w:sz w:val="24"/>
          <w:szCs w:val="24"/>
        </w:rPr>
        <w:t xml:space="preserve">marked </w:t>
      </w:r>
      <w:r w:rsidRPr="00696BD2">
        <w:rPr>
          <w:rFonts w:ascii="Calibri" w:hAnsi="Calibri" w:cs="Calibri"/>
          <w:sz w:val="24"/>
          <w:szCs w:val="24"/>
        </w:rPr>
        <w:t xml:space="preserve">points, as well as the outline of the </w:t>
      </w:r>
      <w:r w:rsidR="00710A81" w:rsidRPr="00696BD2">
        <w:rPr>
          <w:rFonts w:ascii="Calibri" w:hAnsi="Calibri" w:cs="Calibri"/>
          <w:sz w:val="24"/>
          <w:szCs w:val="24"/>
        </w:rPr>
        <w:t xml:space="preserve">injection </w:t>
      </w:r>
      <w:r w:rsidRPr="00696BD2">
        <w:rPr>
          <w:rFonts w:ascii="Calibri" w:hAnsi="Calibri" w:cs="Calibri"/>
          <w:sz w:val="24"/>
          <w:szCs w:val="24"/>
        </w:rPr>
        <w:t xml:space="preserve">cannula area on the caudal side of </w:t>
      </w:r>
      <w:r w:rsidR="39A3DE2A" w:rsidRPr="00696BD2">
        <w:rPr>
          <w:rFonts w:ascii="Calibri" w:hAnsi="Calibri" w:cs="Calibri"/>
          <w:sz w:val="24"/>
          <w:szCs w:val="24"/>
        </w:rPr>
        <w:t>the circle</w:t>
      </w:r>
      <w:r w:rsidR="00E16C59" w:rsidRPr="00696BD2">
        <w:rPr>
          <w:rFonts w:ascii="Calibri" w:hAnsi="Calibri" w:cs="Calibri"/>
          <w:sz w:val="24"/>
          <w:szCs w:val="24"/>
        </w:rPr>
        <w:t xml:space="preserve"> (</w:t>
      </w:r>
      <w:r w:rsidR="00E16C59" w:rsidRPr="00696BD2">
        <w:rPr>
          <w:rFonts w:ascii="Calibri" w:hAnsi="Calibri" w:cs="Calibri"/>
          <w:b/>
          <w:bCs/>
          <w:sz w:val="24"/>
          <w:szCs w:val="24"/>
        </w:rPr>
        <w:t>Figure 3</w:t>
      </w:r>
      <w:r w:rsidR="00E16C59" w:rsidRPr="00696BD2">
        <w:rPr>
          <w:rFonts w:ascii="Calibri" w:hAnsi="Calibri" w:cs="Calibri"/>
          <w:sz w:val="24"/>
          <w:szCs w:val="24"/>
        </w:rPr>
        <w:t>).</w:t>
      </w:r>
      <w:r w:rsidR="00F8446B" w:rsidRPr="00696BD2">
        <w:rPr>
          <w:rFonts w:ascii="Calibri" w:hAnsi="Calibri" w:cs="Calibri"/>
          <w:sz w:val="24"/>
          <w:szCs w:val="24"/>
        </w:rPr>
        <w:t xml:space="preserve"> </w:t>
      </w:r>
    </w:p>
    <w:p w14:paraId="2B24B452"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70F8E28D" w14:textId="371491A8" w:rsidR="00DF6E08" w:rsidRPr="00696BD2" w:rsidRDefault="00F8446B" w:rsidP="00696BD2">
      <w:pPr>
        <w:pStyle w:val="ListParagraph"/>
        <w:spacing w:after="0" w:line="240" w:lineRule="auto"/>
        <w:ind w:firstLineChars="0" w:firstLine="0"/>
        <w:contextualSpacing/>
        <w:jc w:val="both"/>
        <w:rPr>
          <w:rFonts w:ascii="Calibri" w:hAnsi="Calibri" w:cs="Calibri"/>
          <w:sz w:val="24"/>
          <w:szCs w:val="24"/>
        </w:rPr>
      </w:pPr>
      <w:r w:rsidRPr="00696BD2">
        <w:rPr>
          <w:rFonts w:ascii="Calibri" w:hAnsi="Calibri" w:cs="Calibri"/>
          <w:sz w:val="24"/>
          <w:szCs w:val="24"/>
        </w:rPr>
        <w:t>[Place Figure 3 here]</w:t>
      </w:r>
    </w:p>
    <w:p w14:paraId="4E3AA56F"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171821A7" w14:textId="5F580167" w:rsidR="00DF6E08" w:rsidRPr="00696BD2" w:rsidRDefault="00174784"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Use</w:t>
      </w:r>
      <w:r w:rsidR="00DF6E08" w:rsidRPr="00696BD2">
        <w:rPr>
          <w:rFonts w:ascii="Calibri" w:hAnsi="Calibri" w:cs="Calibri"/>
          <w:sz w:val="24"/>
          <w:szCs w:val="24"/>
        </w:rPr>
        <w:t xml:space="preserve"> </w:t>
      </w:r>
      <w:r w:rsidR="0B0348AB" w:rsidRPr="00696BD2">
        <w:rPr>
          <w:rFonts w:ascii="Calibri" w:hAnsi="Calibri" w:cs="Calibri"/>
          <w:sz w:val="24"/>
          <w:szCs w:val="24"/>
        </w:rPr>
        <w:t>a</w:t>
      </w:r>
      <w:r w:rsidR="00DF6E08" w:rsidRPr="00696BD2">
        <w:rPr>
          <w:rFonts w:ascii="Calibri" w:hAnsi="Calibri" w:cs="Calibri"/>
          <w:sz w:val="24"/>
          <w:szCs w:val="24"/>
        </w:rPr>
        <w:t xml:space="preserve"> pneumatic drill </w:t>
      </w:r>
      <w:r w:rsidRPr="00696BD2">
        <w:rPr>
          <w:rFonts w:ascii="Calibri" w:hAnsi="Calibri" w:cs="Calibri"/>
          <w:sz w:val="24"/>
          <w:szCs w:val="24"/>
        </w:rPr>
        <w:t xml:space="preserve">at </w:t>
      </w:r>
      <w:r w:rsidR="7334FA40" w:rsidRPr="00696BD2">
        <w:rPr>
          <w:rFonts w:ascii="Calibri" w:hAnsi="Calibri" w:cs="Calibri"/>
          <w:sz w:val="24"/>
          <w:szCs w:val="24"/>
        </w:rPr>
        <w:t xml:space="preserve">the </w:t>
      </w:r>
      <w:r w:rsidRPr="00696BD2">
        <w:rPr>
          <w:rFonts w:ascii="Calibri" w:hAnsi="Calibri" w:cs="Calibri"/>
          <w:sz w:val="24"/>
          <w:szCs w:val="24"/>
        </w:rPr>
        <w:t xml:space="preserve">speed of 10,000 rpm </w:t>
      </w:r>
      <w:r w:rsidR="00DF6E08" w:rsidRPr="00696BD2">
        <w:rPr>
          <w:rFonts w:ascii="Calibri" w:hAnsi="Calibri" w:cs="Calibri"/>
          <w:sz w:val="24"/>
          <w:szCs w:val="24"/>
        </w:rPr>
        <w:t>to gently dr</w:t>
      </w:r>
      <w:r w:rsidR="00290862" w:rsidRPr="00696BD2">
        <w:rPr>
          <w:rFonts w:ascii="Calibri" w:hAnsi="Calibri" w:cs="Calibri"/>
          <w:sz w:val="24"/>
          <w:szCs w:val="24"/>
        </w:rPr>
        <w:t>aw</w:t>
      </w:r>
      <w:r w:rsidR="00381CDC" w:rsidRPr="00696BD2">
        <w:rPr>
          <w:rFonts w:ascii="Calibri" w:hAnsi="Calibri" w:cs="Calibri"/>
          <w:sz w:val="24"/>
          <w:szCs w:val="24"/>
        </w:rPr>
        <w:t xml:space="preserve">" </w:t>
      </w:r>
      <w:r w:rsidR="00290862" w:rsidRPr="00696BD2">
        <w:rPr>
          <w:rFonts w:ascii="Calibri" w:hAnsi="Calibri" w:cs="Calibri"/>
          <w:sz w:val="24"/>
          <w:szCs w:val="24"/>
        </w:rPr>
        <w:t xml:space="preserve">along the outline </w:t>
      </w:r>
      <w:r w:rsidR="00DF6E08" w:rsidRPr="00696BD2">
        <w:rPr>
          <w:rFonts w:ascii="Calibri" w:hAnsi="Calibri" w:cs="Calibri"/>
          <w:sz w:val="24"/>
          <w:szCs w:val="24"/>
        </w:rPr>
        <w:t>marked on the skull.</w:t>
      </w:r>
    </w:p>
    <w:p w14:paraId="1C70A4EA"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247243F1" w14:textId="6B725696" w:rsidR="00DF6E08" w:rsidRPr="00696BD2" w:rsidRDefault="00586DCF"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Drill </w:t>
      </w:r>
      <w:r w:rsidR="00506870" w:rsidRPr="00696BD2">
        <w:rPr>
          <w:rFonts w:ascii="Calibri" w:hAnsi="Calibri" w:cs="Calibri"/>
          <w:sz w:val="24"/>
          <w:szCs w:val="24"/>
        </w:rPr>
        <w:t xml:space="preserve">the skull </w:t>
      </w:r>
      <w:r w:rsidRPr="00696BD2">
        <w:rPr>
          <w:rFonts w:ascii="Calibri" w:hAnsi="Calibri" w:cs="Calibri"/>
          <w:sz w:val="24"/>
          <w:szCs w:val="24"/>
        </w:rPr>
        <w:t>until</w:t>
      </w:r>
      <w:r w:rsidR="00DF6E08" w:rsidRPr="00696BD2">
        <w:rPr>
          <w:rFonts w:ascii="Calibri" w:hAnsi="Calibri" w:cs="Calibri"/>
          <w:sz w:val="24"/>
          <w:szCs w:val="24"/>
        </w:rPr>
        <w:t xml:space="preserve"> a very thin layer of bone is left</w:t>
      </w:r>
      <w:r w:rsidR="041E98DA" w:rsidRPr="00696BD2">
        <w:rPr>
          <w:rFonts w:ascii="Calibri" w:hAnsi="Calibri" w:cs="Calibri"/>
          <w:sz w:val="24"/>
          <w:szCs w:val="24"/>
        </w:rPr>
        <w:t>, which usually</w:t>
      </w:r>
      <w:r w:rsidR="00641D1B" w:rsidRPr="00696BD2">
        <w:rPr>
          <w:rFonts w:ascii="Calibri" w:hAnsi="Calibri" w:cs="Calibri"/>
          <w:sz w:val="24"/>
          <w:szCs w:val="24"/>
        </w:rPr>
        <w:t xml:space="preserve"> start</w:t>
      </w:r>
      <w:r w:rsidR="003A0EF5" w:rsidRPr="00696BD2">
        <w:rPr>
          <w:rFonts w:ascii="Calibri" w:hAnsi="Calibri" w:cs="Calibri"/>
          <w:sz w:val="24"/>
          <w:szCs w:val="24"/>
        </w:rPr>
        <w:t>s</w:t>
      </w:r>
      <w:r w:rsidR="00641D1B" w:rsidRPr="00696BD2">
        <w:rPr>
          <w:rFonts w:ascii="Calibri" w:hAnsi="Calibri" w:cs="Calibri"/>
          <w:sz w:val="24"/>
          <w:szCs w:val="24"/>
        </w:rPr>
        <w:t xml:space="preserve"> to wiggle under </w:t>
      </w:r>
      <w:r w:rsidR="004E741F" w:rsidRPr="00696BD2">
        <w:rPr>
          <w:rFonts w:ascii="Calibri" w:hAnsi="Calibri" w:cs="Calibri"/>
          <w:sz w:val="24"/>
          <w:szCs w:val="24"/>
        </w:rPr>
        <w:t>gentle touch in the center</w:t>
      </w:r>
      <w:r w:rsidR="00DF6E08" w:rsidRPr="00696BD2">
        <w:rPr>
          <w:rFonts w:ascii="Calibri" w:hAnsi="Calibri" w:cs="Calibri"/>
          <w:sz w:val="24"/>
          <w:szCs w:val="24"/>
        </w:rPr>
        <w:t>.</w:t>
      </w:r>
    </w:p>
    <w:p w14:paraId="5EDE5E3A"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74836C61" w14:textId="2D0F5321" w:rsidR="00290862" w:rsidRPr="00696BD2" w:rsidRDefault="00F864E3"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pply </w:t>
      </w:r>
      <w:r w:rsidR="00DF6E08" w:rsidRPr="00696BD2">
        <w:rPr>
          <w:rFonts w:ascii="Calibri" w:hAnsi="Calibri" w:cs="Calibri"/>
          <w:sz w:val="24"/>
          <w:szCs w:val="24"/>
        </w:rPr>
        <w:t xml:space="preserve">a drop of </w:t>
      </w:r>
      <w:r w:rsidR="00E938E1" w:rsidRPr="00696BD2">
        <w:rPr>
          <w:rFonts w:ascii="Calibri" w:hAnsi="Calibri" w:cs="Calibri"/>
          <w:sz w:val="24"/>
          <w:szCs w:val="24"/>
        </w:rPr>
        <w:t xml:space="preserve">sterile </w:t>
      </w:r>
      <w:r w:rsidR="7A92B73E" w:rsidRPr="00696BD2">
        <w:rPr>
          <w:rFonts w:ascii="Calibri" w:hAnsi="Calibri" w:cs="Calibri"/>
          <w:sz w:val="24"/>
          <w:szCs w:val="24"/>
        </w:rPr>
        <w:t>1</w:t>
      </w:r>
      <w:r w:rsidR="00696BD2" w:rsidRPr="00696BD2">
        <w:rPr>
          <w:rFonts w:ascii="Calibri" w:hAnsi="Calibri" w:cs="Calibri"/>
          <w:sz w:val="24"/>
          <w:szCs w:val="24"/>
        </w:rPr>
        <w:t>x</w:t>
      </w:r>
      <w:r w:rsidR="7A92B73E" w:rsidRPr="00696BD2">
        <w:rPr>
          <w:rFonts w:ascii="Calibri" w:hAnsi="Calibri" w:cs="Calibri"/>
          <w:sz w:val="24"/>
          <w:szCs w:val="24"/>
        </w:rPr>
        <w:t xml:space="preserve"> </w:t>
      </w:r>
      <w:r w:rsidR="00DF6E08" w:rsidRPr="00696BD2">
        <w:rPr>
          <w:rFonts w:ascii="Calibri" w:hAnsi="Calibri" w:cs="Calibri"/>
          <w:sz w:val="24"/>
          <w:szCs w:val="24"/>
        </w:rPr>
        <w:t>PBS</w:t>
      </w:r>
      <w:r w:rsidR="000E4C35" w:rsidRPr="00696BD2">
        <w:rPr>
          <w:rFonts w:ascii="Calibri" w:hAnsi="Calibri" w:cs="Calibri"/>
          <w:sz w:val="24"/>
          <w:szCs w:val="24"/>
        </w:rPr>
        <w:t xml:space="preserve"> to the center of the craniotomy</w:t>
      </w:r>
      <w:r w:rsidR="00DF6E08" w:rsidRPr="00696BD2">
        <w:rPr>
          <w:rFonts w:ascii="Calibri" w:hAnsi="Calibri" w:cs="Calibri"/>
          <w:sz w:val="24"/>
          <w:szCs w:val="24"/>
        </w:rPr>
        <w:t xml:space="preserve">, lift the </w:t>
      </w:r>
      <w:r w:rsidR="003110A8" w:rsidRPr="00696BD2">
        <w:rPr>
          <w:rFonts w:ascii="Calibri" w:hAnsi="Calibri" w:cs="Calibri"/>
          <w:sz w:val="24"/>
          <w:szCs w:val="24"/>
        </w:rPr>
        <w:t xml:space="preserve">bone flap </w:t>
      </w:r>
      <w:r w:rsidR="00DF6E08" w:rsidRPr="00696BD2">
        <w:rPr>
          <w:rFonts w:ascii="Calibri" w:hAnsi="Calibri" w:cs="Calibri"/>
          <w:sz w:val="24"/>
          <w:szCs w:val="24"/>
        </w:rPr>
        <w:t>from the skull with v</w:t>
      </w:r>
      <w:r w:rsidR="00290862" w:rsidRPr="00696BD2">
        <w:rPr>
          <w:rFonts w:ascii="Calibri" w:hAnsi="Calibri" w:cs="Calibri"/>
          <w:sz w:val="24"/>
          <w:szCs w:val="24"/>
        </w:rPr>
        <w:t>ery thin tip forceps</w:t>
      </w:r>
      <w:r w:rsidR="00F45A7B" w:rsidRPr="00696BD2">
        <w:rPr>
          <w:rFonts w:ascii="Calibri" w:hAnsi="Calibri" w:cs="Calibri"/>
          <w:sz w:val="24"/>
          <w:szCs w:val="24"/>
        </w:rPr>
        <w:t xml:space="preserve"> or </w:t>
      </w:r>
      <w:r w:rsidR="00290862" w:rsidRPr="00696BD2">
        <w:rPr>
          <w:rFonts w:ascii="Calibri" w:hAnsi="Calibri" w:cs="Calibri"/>
          <w:sz w:val="24"/>
          <w:szCs w:val="24"/>
        </w:rPr>
        <w:t>two 26</w:t>
      </w:r>
      <w:r w:rsidR="00696BD2" w:rsidRPr="00696BD2">
        <w:rPr>
          <w:rFonts w:ascii="Calibri" w:hAnsi="Calibri" w:cs="Calibri"/>
          <w:sz w:val="24"/>
          <w:szCs w:val="24"/>
        </w:rPr>
        <w:t xml:space="preserve"> </w:t>
      </w:r>
      <w:r w:rsidR="004056CA" w:rsidRPr="00696BD2">
        <w:rPr>
          <w:rFonts w:ascii="Calibri" w:hAnsi="Calibri" w:cs="Calibri"/>
          <w:sz w:val="24"/>
          <w:szCs w:val="24"/>
        </w:rPr>
        <w:t>G</w:t>
      </w:r>
      <w:r w:rsidR="00DF6E08" w:rsidRPr="00696BD2">
        <w:rPr>
          <w:rFonts w:ascii="Calibri" w:hAnsi="Calibri" w:cs="Calibri"/>
          <w:sz w:val="24"/>
          <w:szCs w:val="24"/>
        </w:rPr>
        <w:t xml:space="preserve"> needle</w:t>
      </w:r>
      <w:r w:rsidR="00290862" w:rsidRPr="00696BD2">
        <w:rPr>
          <w:rFonts w:ascii="Calibri" w:hAnsi="Calibri" w:cs="Calibri"/>
          <w:sz w:val="24"/>
          <w:szCs w:val="24"/>
        </w:rPr>
        <w:t>s</w:t>
      </w:r>
      <w:r w:rsidR="00DC0027" w:rsidRPr="00696BD2">
        <w:rPr>
          <w:rFonts w:ascii="Calibri" w:hAnsi="Calibri" w:cs="Calibri"/>
          <w:sz w:val="24"/>
          <w:szCs w:val="24"/>
        </w:rPr>
        <w:t xml:space="preserve"> approaching from opposite sides</w:t>
      </w:r>
      <w:r w:rsidR="00DF6E08" w:rsidRPr="00696BD2">
        <w:rPr>
          <w:rFonts w:ascii="Calibri" w:hAnsi="Calibri" w:cs="Calibri"/>
          <w:sz w:val="24"/>
          <w:szCs w:val="24"/>
        </w:rPr>
        <w:t xml:space="preserve">. </w:t>
      </w:r>
    </w:p>
    <w:p w14:paraId="520BE4CA" w14:textId="77777777" w:rsidR="00696BD2" w:rsidRPr="00696BD2" w:rsidRDefault="00696BD2" w:rsidP="00696BD2">
      <w:pPr>
        <w:contextualSpacing/>
      </w:pPr>
    </w:p>
    <w:p w14:paraId="02D8F4FA" w14:textId="071BD6CB" w:rsidR="00F864E3" w:rsidRPr="00696BD2" w:rsidRDefault="00290862" w:rsidP="00696BD2">
      <w:pPr>
        <w:contextualSpacing/>
      </w:pPr>
      <w:r w:rsidRPr="00696BD2">
        <w:t xml:space="preserve">NOTE: </w:t>
      </w:r>
      <w:r w:rsidR="00DF6E08" w:rsidRPr="00696BD2">
        <w:t xml:space="preserve">The PBS will help </w:t>
      </w:r>
      <w:r w:rsidR="00C86C55" w:rsidRPr="00696BD2">
        <w:t>remove</w:t>
      </w:r>
      <w:r w:rsidR="00DF6E08" w:rsidRPr="00696BD2">
        <w:t xml:space="preserve"> the </w:t>
      </w:r>
      <w:r w:rsidR="00DC0027" w:rsidRPr="00696BD2">
        <w:t xml:space="preserve">piece of </w:t>
      </w:r>
      <w:r w:rsidR="00DF6E08" w:rsidRPr="00696BD2">
        <w:t>skull and prevent possible bleeding of the dura</w:t>
      </w:r>
      <w:r w:rsidR="00F35F51" w:rsidRPr="00696BD2">
        <w:fldChar w:fldCharType="begin"/>
      </w:r>
      <w:r w:rsidR="00154459" w:rsidRPr="00696BD2">
        <w:instrText xml:space="preserve"> ADDIN EN.CITE &lt;EndNote&gt;&lt;Cite&gt;&lt;Author&gt;Au - Mostany&lt;/Author&gt;&lt;Year&gt;2008&lt;/Year&gt;&lt;RecNum&gt;6&lt;/RecNum&gt;&lt;DisplayText&gt;&lt;style face="superscript"&gt;12&lt;/style&gt;&lt;/DisplayText&gt;&lt;record&gt;&lt;rec-number&gt;6&lt;/rec-number&gt;&lt;foreign-keys&gt;&lt;key app="EN" db-id="ftvrrvr56xv9txef50bpdfx6tdeweszpev0a" timestamp="1603790479"&gt;6&lt;/key&gt;&lt;/foreign-keys&gt;&lt;ref-type name="Journal Article"&gt;17&lt;/ref-type&gt;&lt;contributors&gt;&lt;authors&gt;&lt;author&gt;Au - Mostany, Ricardo&lt;/author&gt;&lt;author&gt;Au - Portera-Cailliau, Carlos&lt;/author&gt;&lt;/authors&gt;&lt;/contributors&gt;&lt;titles&gt;&lt;title&gt;A Craniotomy Surgery Procedure for Chronic Brain Imaging&lt;/title&gt;&lt;secondary-title&gt;JoVE&lt;/secondary-title&gt;&lt;/titles&gt;&lt;periodical&gt;&lt;full-title&gt;JoVE&lt;/full-title&gt;&lt;/periodical&gt;&lt;pages&gt;e680&lt;/pages&gt;&lt;number&gt;12&lt;/number&gt;&lt;keywords&gt;&lt;keyword&gt;Neuroscience&lt;/keyword&gt;&lt;keyword&gt;glass&lt;/keyword&gt;&lt;keyword&gt;cranial window&lt;/keyword&gt;&lt;keyword&gt;two-photon&lt;/keyword&gt;&lt;keyword&gt;2-photon&lt;/keyword&gt;&lt;keyword&gt;cortex&lt;/keyword&gt;&lt;keyword&gt;dendrite&lt;/keyword&gt;&lt;keyword&gt;axon&lt;/keyword&gt;&lt;keyword&gt;green fluorescent protein&lt;/keyword&gt;&lt;keyword&gt;svoboda&lt;/keyword&gt;&lt;keyword&gt;cell&lt;/keyword&gt;&lt;/keywords&gt;&lt;dates&gt;&lt;year&gt;2008&lt;/year&gt;&lt;pub-dates&gt;&lt;date&gt;2008/02/15/&lt;/date&gt;&lt;/pub-dates&gt;&lt;/dates&gt;&lt;publisher&gt;MyJoVE Corp&lt;/publisher&gt;&lt;isbn&gt;1940-087X&lt;/isbn&gt;&lt;urls&gt;&lt;related-urls&gt;&lt;url&gt;https://www.jove.com/t/680&lt;/url&gt;&lt;/related-urls&gt;&lt;/urls&gt;&lt;electronic-resource-num&gt;doi:10.3791/680&lt;/electronic-resource-num&gt;&lt;/record&gt;&lt;/Cite&gt;&lt;/EndNote&gt;</w:instrText>
      </w:r>
      <w:r w:rsidR="00F35F51" w:rsidRPr="00696BD2">
        <w:fldChar w:fldCharType="separate"/>
      </w:r>
      <w:r w:rsidR="00880B3D" w:rsidRPr="00696BD2">
        <w:rPr>
          <w:noProof/>
          <w:vertAlign w:val="superscript"/>
        </w:rPr>
        <w:t>12</w:t>
      </w:r>
      <w:r w:rsidR="00F35F51" w:rsidRPr="00696BD2">
        <w:fldChar w:fldCharType="end"/>
      </w:r>
      <w:r w:rsidR="00DF6E08" w:rsidRPr="00696BD2">
        <w:t>.</w:t>
      </w:r>
    </w:p>
    <w:p w14:paraId="78EA97A0"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325096F5" w14:textId="2F235116"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pply PBS, followed by </w:t>
      </w:r>
      <w:r w:rsidR="00295D61" w:rsidRPr="00696BD2">
        <w:rPr>
          <w:rFonts w:ascii="Calibri" w:hAnsi="Calibri" w:cs="Calibri"/>
          <w:sz w:val="24"/>
          <w:szCs w:val="24"/>
        </w:rPr>
        <w:t>gentle</w:t>
      </w:r>
      <w:r w:rsidR="00333B84" w:rsidRPr="00696BD2">
        <w:rPr>
          <w:rFonts w:ascii="Calibri" w:hAnsi="Calibri" w:cs="Calibri"/>
          <w:sz w:val="24"/>
          <w:szCs w:val="24"/>
        </w:rPr>
        <w:t xml:space="preserve"> </w:t>
      </w:r>
      <w:r w:rsidR="009F6F7F" w:rsidRPr="00696BD2">
        <w:rPr>
          <w:rFonts w:ascii="Calibri" w:hAnsi="Calibri" w:cs="Calibri"/>
          <w:sz w:val="24"/>
          <w:szCs w:val="24"/>
        </w:rPr>
        <w:t>aspiration</w:t>
      </w:r>
      <w:r w:rsidR="00381CDC" w:rsidRPr="00696BD2">
        <w:rPr>
          <w:rFonts w:ascii="Calibri" w:hAnsi="Calibri" w:cs="Calibri"/>
          <w:sz w:val="24"/>
          <w:szCs w:val="24"/>
        </w:rPr>
        <w:t xml:space="preserve"> </w:t>
      </w:r>
      <w:r w:rsidR="00290862" w:rsidRPr="00696BD2">
        <w:rPr>
          <w:rFonts w:ascii="Calibri" w:hAnsi="Calibri" w:cs="Calibri"/>
          <w:sz w:val="24"/>
          <w:szCs w:val="24"/>
        </w:rPr>
        <w:t xml:space="preserve">through </w:t>
      </w:r>
      <w:r w:rsidR="00381CDC" w:rsidRPr="00696BD2">
        <w:rPr>
          <w:rFonts w:ascii="Calibri" w:hAnsi="Calibri" w:cs="Calibri"/>
          <w:sz w:val="24"/>
          <w:szCs w:val="24"/>
        </w:rPr>
        <w:t xml:space="preserve">a </w:t>
      </w:r>
      <w:r w:rsidR="00290862" w:rsidRPr="00696BD2">
        <w:rPr>
          <w:rFonts w:ascii="Calibri" w:hAnsi="Calibri" w:cs="Calibri"/>
          <w:sz w:val="24"/>
          <w:szCs w:val="24"/>
        </w:rPr>
        <w:t>2</w:t>
      </w:r>
      <w:r w:rsidR="00256E00" w:rsidRPr="00696BD2">
        <w:rPr>
          <w:rFonts w:ascii="Calibri" w:hAnsi="Calibri" w:cs="Calibri"/>
          <w:sz w:val="24"/>
          <w:szCs w:val="24"/>
        </w:rPr>
        <w:t>6</w:t>
      </w:r>
      <w:r w:rsidR="00333B84" w:rsidRPr="00696BD2">
        <w:rPr>
          <w:rFonts w:ascii="Calibri" w:hAnsi="Calibri" w:cs="Calibri"/>
          <w:sz w:val="24"/>
          <w:szCs w:val="24"/>
        </w:rPr>
        <w:t xml:space="preserve">G </w:t>
      </w:r>
      <w:r w:rsidR="00295D61" w:rsidRPr="00696BD2">
        <w:rPr>
          <w:rFonts w:ascii="Calibri" w:hAnsi="Calibri" w:cs="Calibri"/>
          <w:sz w:val="24"/>
          <w:szCs w:val="24"/>
        </w:rPr>
        <w:t>blunt needle</w:t>
      </w:r>
      <w:r w:rsidRPr="00696BD2">
        <w:rPr>
          <w:rFonts w:ascii="Calibri" w:hAnsi="Calibri" w:cs="Calibri"/>
          <w:sz w:val="24"/>
          <w:szCs w:val="24"/>
        </w:rPr>
        <w:t xml:space="preserve"> several times to clean the surface of the dura.</w:t>
      </w:r>
    </w:p>
    <w:p w14:paraId="1DAF0882"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58BBF478" w14:textId="3237B1DC"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Gently remove the dura, either by </w:t>
      </w:r>
      <w:r w:rsidR="00681060" w:rsidRPr="00696BD2">
        <w:rPr>
          <w:rFonts w:ascii="Calibri" w:hAnsi="Calibri" w:cs="Calibri"/>
          <w:sz w:val="24"/>
          <w:szCs w:val="24"/>
        </w:rPr>
        <w:t>aspiration</w:t>
      </w:r>
      <w:r w:rsidRPr="00696BD2">
        <w:rPr>
          <w:rFonts w:ascii="Calibri" w:hAnsi="Calibri" w:cs="Calibri"/>
          <w:sz w:val="24"/>
          <w:szCs w:val="24"/>
        </w:rPr>
        <w:t xml:space="preserve"> or by ophthalmic scissors. Apply </w:t>
      </w:r>
      <w:r w:rsidR="0089771A" w:rsidRPr="00696BD2">
        <w:rPr>
          <w:rFonts w:ascii="Calibri" w:hAnsi="Calibri" w:cs="Calibri"/>
          <w:sz w:val="24"/>
          <w:szCs w:val="24"/>
        </w:rPr>
        <w:t xml:space="preserve">gentle </w:t>
      </w:r>
      <w:r w:rsidRPr="00696BD2">
        <w:rPr>
          <w:rFonts w:ascii="Calibri" w:hAnsi="Calibri" w:cs="Calibri"/>
          <w:sz w:val="24"/>
          <w:szCs w:val="24"/>
        </w:rPr>
        <w:t>suction</w:t>
      </w:r>
      <w:r w:rsidR="0045214A" w:rsidRPr="00696BD2">
        <w:rPr>
          <w:rFonts w:ascii="Calibri" w:hAnsi="Calibri" w:cs="Calibri"/>
          <w:sz w:val="24"/>
          <w:szCs w:val="24"/>
        </w:rPr>
        <w:t xml:space="preserve"> (~</w:t>
      </w:r>
      <w:r w:rsidR="00ED1EC5" w:rsidRPr="00696BD2">
        <w:rPr>
          <w:rFonts w:ascii="Calibri" w:hAnsi="Calibri" w:cs="Calibri"/>
          <w:sz w:val="24"/>
          <w:szCs w:val="24"/>
        </w:rPr>
        <w:t>-</w:t>
      </w:r>
      <w:r w:rsidR="0045214A" w:rsidRPr="00696BD2">
        <w:rPr>
          <w:rFonts w:ascii="Calibri" w:hAnsi="Calibri" w:cs="Calibri"/>
          <w:sz w:val="24"/>
          <w:szCs w:val="24"/>
        </w:rPr>
        <w:t>60kPa)</w:t>
      </w:r>
      <w:r w:rsidR="005739D7" w:rsidRPr="00696BD2">
        <w:rPr>
          <w:rFonts w:ascii="Calibri" w:hAnsi="Calibri" w:cs="Calibri"/>
          <w:sz w:val="24"/>
          <w:szCs w:val="24"/>
        </w:rPr>
        <w:t xml:space="preserve"> </w:t>
      </w:r>
      <w:r w:rsidRPr="00696BD2">
        <w:rPr>
          <w:rFonts w:ascii="Calibri" w:hAnsi="Calibri" w:cs="Calibri"/>
          <w:sz w:val="24"/>
          <w:szCs w:val="24"/>
        </w:rPr>
        <w:t xml:space="preserve">to </w:t>
      </w:r>
      <w:r w:rsidR="002F3510" w:rsidRPr="00696BD2">
        <w:rPr>
          <w:rFonts w:ascii="Calibri" w:hAnsi="Calibri" w:cs="Calibri"/>
          <w:sz w:val="24"/>
          <w:szCs w:val="24"/>
        </w:rPr>
        <w:t>abla</w:t>
      </w:r>
      <w:r w:rsidR="00CC0042" w:rsidRPr="00696BD2">
        <w:rPr>
          <w:rFonts w:ascii="Calibri" w:hAnsi="Calibri" w:cs="Calibri"/>
          <w:sz w:val="24"/>
          <w:szCs w:val="24"/>
        </w:rPr>
        <w:t>te</w:t>
      </w:r>
      <w:r w:rsidR="002F3510" w:rsidRPr="00696BD2">
        <w:rPr>
          <w:rFonts w:ascii="Calibri" w:hAnsi="Calibri" w:cs="Calibri"/>
          <w:sz w:val="24"/>
          <w:szCs w:val="24"/>
        </w:rPr>
        <w:t xml:space="preserve"> </w:t>
      </w:r>
      <w:r w:rsidRPr="00696BD2">
        <w:rPr>
          <w:rFonts w:ascii="Calibri" w:hAnsi="Calibri" w:cs="Calibri"/>
          <w:sz w:val="24"/>
          <w:szCs w:val="24"/>
        </w:rPr>
        <w:t xml:space="preserve">the cortex, as well as the corpus callosum above the </w:t>
      </w:r>
      <w:r w:rsidR="004D63CB" w:rsidRPr="00696BD2">
        <w:rPr>
          <w:rFonts w:ascii="Calibri" w:hAnsi="Calibri" w:cs="Calibri"/>
          <w:sz w:val="24"/>
          <w:szCs w:val="24"/>
        </w:rPr>
        <w:t>hippocampus</w:t>
      </w:r>
      <w:r w:rsidRPr="00696BD2">
        <w:rPr>
          <w:rFonts w:ascii="Calibri" w:hAnsi="Calibri" w:cs="Calibri"/>
          <w:sz w:val="24"/>
          <w:szCs w:val="24"/>
        </w:rPr>
        <w:t>.</w:t>
      </w:r>
    </w:p>
    <w:p w14:paraId="253D77C7" w14:textId="77777777" w:rsidR="00696BD2" w:rsidRPr="00696BD2" w:rsidRDefault="00696BD2" w:rsidP="00696BD2">
      <w:pPr>
        <w:contextualSpacing/>
      </w:pPr>
    </w:p>
    <w:p w14:paraId="29B58AA3" w14:textId="4243EFC6" w:rsidR="00696BD2" w:rsidRPr="00696BD2" w:rsidRDefault="00DF6E08" w:rsidP="00696BD2">
      <w:pPr>
        <w:contextualSpacing/>
      </w:pPr>
      <w:r w:rsidRPr="00696BD2">
        <w:t>N</w:t>
      </w:r>
      <w:r w:rsidR="00290862" w:rsidRPr="00696BD2">
        <w:t xml:space="preserve">OTE: </w:t>
      </w:r>
      <w:r w:rsidR="00696BD2" w:rsidRPr="00696BD2">
        <w:t>The c</w:t>
      </w:r>
      <w:r w:rsidR="00290862" w:rsidRPr="00696BD2">
        <w:t xml:space="preserve">ortex is often </w:t>
      </w:r>
      <w:r w:rsidR="00696BD2" w:rsidRPr="00696BD2">
        <w:t>more yellow</w:t>
      </w:r>
      <w:r w:rsidRPr="00696BD2">
        <w:t xml:space="preserve"> than </w:t>
      </w:r>
      <w:bookmarkStart w:id="2" w:name="OLE_LINK1"/>
      <w:bookmarkStart w:id="3" w:name="OLE_LINK2"/>
      <w:r w:rsidR="007033B2" w:rsidRPr="00696BD2">
        <w:t xml:space="preserve">the </w:t>
      </w:r>
      <w:r w:rsidRPr="00696BD2">
        <w:t xml:space="preserve">corpus </w:t>
      </w:r>
      <w:bookmarkEnd w:id="2"/>
      <w:bookmarkEnd w:id="3"/>
      <w:r w:rsidR="00E20BBE" w:rsidRPr="00696BD2">
        <w:t>callosum</w:t>
      </w:r>
      <w:r w:rsidRPr="00696BD2">
        <w:t xml:space="preserve">, and </w:t>
      </w:r>
      <w:r w:rsidR="00E20BBE" w:rsidRPr="00696BD2">
        <w:t xml:space="preserve">the </w:t>
      </w:r>
      <w:r w:rsidR="00290862" w:rsidRPr="00696BD2">
        <w:t xml:space="preserve">corpus </w:t>
      </w:r>
      <w:r w:rsidR="00E20BBE" w:rsidRPr="00696BD2">
        <w:t xml:space="preserve">callosum </w:t>
      </w:r>
      <w:r w:rsidRPr="00696BD2">
        <w:t xml:space="preserve">is usually </w:t>
      </w:r>
      <w:r w:rsidR="0011432E" w:rsidRPr="00696BD2">
        <w:t>whiter</w:t>
      </w:r>
      <w:r w:rsidR="00290862" w:rsidRPr="00696BD2">
        <w:t xml:space="preserve"> than </w:t>
      </w:r>
      <w:r w:rsidR="00E20BBE" w:rsidRPr="00696BD2">
        <w:t xml:space="preserve">the </w:t>
      </w:r>
      <w:r w:rsidR="00290862" w:rsidRPr="00696BD2">
        <w:t>hippocampus</w:t>
      </w:r>
      <w:r w:rsidRPr="00696BD2">
        <w:t xml:space="preserve">. </w:t>
      </w:r>
      <w:r w:rsidR="00696BD2" w:rsidRPr="00696BD2">
        <w:t>T</w:t>
      </w:r>
      <w:r w:rsidR="00E20BBE" w:rsidRPr="00696BD2">
        <w:t xml:space="preserve">he </w:t>
      </w:r>
      <w:r w:rsidRPr="00696BD2">
        <w:t xml:space="preserve">corpus </w:t>
      </w:r>
      <w:r w:rsidR="00E20BBE" w:rsidRPr="00696BD2">
        <w:t xml:space="preserve">callosum </w:t>
      </w:r>
      <w:r w:rsidRPr="00696BD2">
        <w:t xml:space="preserve">is usually easy to distinguish </w:t>
      </w:r>
      <w:r w:rsidR="009C7A5D" w:rsidRPr="00696BD2">
        <w:t>by</w:t>
      </w:r>
      <w:r w:rsidRPr="00696BD2">
        <w:t xml:space="preserve"> neuronal fibers going in </w:t>
      </w:r>
      <w:r w:rsidR="00513169" w:rsidRPr="00696BD2">
        <w:t xml:space="preserve">the </w:t>
      </w:r>
      <w:r w:rsidR="00474E89" w:rsidRPr="00696BD2">
        <w:t>vertical and horizon</w:t>
      </w:r>
      <w:r w:rsidR="00EA0F58" w:rsidRPr="00696BD2">
        <w:t>tal</w:t>
      </w:r>
      <w:r w:rsidRPr="00696BD2">
        <w:t xml:space="preserve"> </w:t>
      </w:r>
      <w:r w:rsidR="00EA0F58" w:rsidRPr="00696BD2">
        <w:t xml:space="preserve">directions when observed from the </w:t>
      </w:r>
      <w:r w:rsidR="004526BB" w:rsidRPr="00696BD2">
        <w:t>top</w:t>
      </w:r>
      <w:r w:rsidR="00F15487" w:rsidRPr="00696BD2">
        <w:t xml:space="preserve"> (</w:t>
      </w:r>
      <w:r w:rsidR="00D76A96" w:rsidRPr="00696BD2">
        <w:rPr>
          <w:b/>
          <w:bCs/>
        </w:rPr>
        <w:t xml:space="preserve">Figure </w:t>
      </w:r>
      <w:r w:rsidR="00B5582F" w:rsidRPr="00696BD2">
        <w:rPr>
          <w:b/>
          <w:bCs/>
        </w:rPr>
        <w:t>3</w:t>
      </w:r>
      <w:r w:rsidR="00F15487" w:rsidRPr="00696BD2">
        <w:t>)</w:t>
      </w:r>
      <w:r w:rsidRPr="00696BD2">
        <w:t>.</w:t>
      </w:r>
      <w:r w:rsidR="00D76A96" w:rsidRPr="00696BD2">
        <w:t xml:space="preserve"> </w:t>
      </w:r>
    </w:p>
    <w:p w14:paraId="6DCC5B83" w14:textId="77777777" w:rsidR="00696BD2" w:rsidRPr="00696BD2" w:rsidRDefault="00696BD2" w:rsidP="00696BD2">
      <w:pPr>
        <w:contextualSpacing/>
      </w:pPr>
    </w:p>
    <w:p w14:paraId="3C30AB93" w14:textId="6495280A" w:rsidR="00256E00" w:rsidRPr="00696BD2" w:rsidRDefault="00D76A96" w:rsidP="00696BD2">
      <w:pPr>
        <w:contextualSpacing/>
      </w:pPr>
      <w:r w:rsidRPr="00696BD2">
        <w:t xml:space="preserve">[Place Figure </w:t>
      </w:r>
      <w:r w:rsidR="00B5582F" w:rsidRPr="00696BD2">
        <w:t>3</w:t>
      </w:r>
      <w:r w:rsidRPr="00696BD2">
        <w:t xml:space="preserve"> here]</w:t>
      </w:r>
    </w:p>
    <w:p w14:paraId="492E019E" w14:textId="77777777" w:rsidR="00696BD2" w:rsidRPr="00696BD2" w:rsidRDefault="00696BD2" w:rsidP="00696BD2">
      <w:pPr>
        <w:contextualSpacing/>
      </w:pPr>
    </w:p>
    <w:p w14:paraId="3D9E73AA" w14:textId="49FD22A9" w:rsidR="00DF6E08" w:rsidRPr="00696BD2" w:rsidRDefault="00256E00"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B</w:t>
      </w:r>
      <w:r w:rsidR="00DF6E08" w:rsidRPr="00696BD2">
        <w:rPr>
          <w:rFonts w:ascii="Calibri" w:hAnsi="Calibri" w:cs="Calibri"/>
          <w:sz w:val="24"/>
          <w:szCs w:val="24"/>
        </w:rPr>
        <w:t xml:space="preserve">leeding </w:t>
      </w:r>
      <w:r w:rsidRPr="00696BD2">
        <w:rPr>
          <w:rFonts w:ascii="Calibri" w:hAnsi="Calibri" w:cs="Calibri"/>
          <w:sz w:val="24"/>
          <w:szCs w:val="24"/>
        </w:rPr>
        <w:t xml:space="preserve">at this point </w:t>
      </w:r>
      <w:r w:rsidR="4E91AF88" w:rsidRPr="00696BD2">
        <w:rPr>
          <w:rFonts w:ascii="Calibri" w:hAnsi="Calibri" w:cs="Calibri"/>
          <w:sz w:val="24"/>
          <w:szCs w:val="24"/>
        </w:rPr>
        <w:t>w</w:t>
      </w:r>
      <w:r w:rsidR="02408967" w:rsidRPr="00696BD2">
        <w:rPr>
          <w:rFonts w:ascii="Calibri" w:hAnsi="Calibri" w:cs="Calibri"/>
          <w:sz w:val="24"/>
          <w:szCs w:val="24"/>
        </w:rPr>
        <w:t>ill</w:t>
      </w:r>
      <w:r w:rsidR="00DF6E08" w:rsidRPr="00696BD2">
        <w:rPr>
          <w:rFonts w:ascii="Calibri" w:hAnsi="Calibri" w:cs="Calibri"/>
          <w:sz w:val="24"/>
          <w:szCs w:val="24"/>
        </w:rPr>
        <w:t xml:space="preserve"> affect the </w:t>
      </w:r>
      <w:r w:rsidR="004E6C9B" w:rsidRPr="00696BD2">
        <w:rPr>
          <w:rFonts w:ascii="Calibri" w:hAnsi="Calibri" w:cs="Calibri"/>
          <w:sz w:val="24"/>
          <w:szCs w:val="24"/>
        </w:rPr>
        <w:t xml:space="preserve">visibility of the brain tissue in the </w:t>
      </w:r>
      <w:r w:rsidR="004E4C45" w:rsidRPr="00696BD2">
        <w:rPr>
          <w:rFonts w:ascii="Calibri" w:hAnsi="Calibri" w:cs="Calibri"/>
          <w:sz w:val="24"/>
          <w:szCs w:val="24"/>
        </w:rPr>
        <w:t>craniotomy. A</w:t>
      </w:r>
      <w:r w:rsidR="00DF6E08" w:rsidRPr="00696BD2">
        <w:rPr>
          <w:rFonts w:ascii="Calibri" w:hAnsi="Calibri" w:cs="Calibri"/>
          <w:sz w:val="24"/>
          <w:szCs w:val="24"/>
        </w:rPr>
        <w:t>pply</w:t>
      </w:r>
      <w:r w:rsidR="4E91AF88" w:rsidRPr="00696BD2">
        <w:rPr>
          <w:rFonts w:ascii="Calibri" w:hAnsi="Calibri" w:cs="Calibri"/>
          <w:sz w:val="24"/>
          <w:szCs w:val="24"/>
        </w:rPr>
        <w:t xml:space="preserve"> </w:t>
      </w:r>
      <w:r w:rsidR="73D1A306" w:rsidRPr="00696BD2">
        <w:rPr>
          <w:rFonts w:ascii="Calibri" w:hAnsi="Calibri" w:cs="Calibri"/>
          <w:sz w:val="24"/>
          <w:szCs w:val="24"/>
        </w:rPr>
        <w:t>1</w:t>
      </w:r>
      <w:r w:rsidR="00696BD2" w:rsidRPr="00696BD2">
        <w:rPr>
          <w:rFonts w:ascii="Calibri" w:hAnsi="Calibri" w:cs="Calibri"/>
          <w:sz w:val="24"/>
          <w:szCs w:val="24"/>
        </w:rPr>
        <w:t>x</w:t>
      </w:r>
      <w:r w:rsidR="00DF6E08" w:rsidRPr="00696BD2">
        <w:rPr>
          <w:rFonts w:ascii="Calibri" w:hAnsi="Calibri" w:cs="Calibri"/>
          <w:sz w:val="24"/>
          <w:szCs w:val="24"/>
        </w:rPr>
        <w:t xml:space="preserve"> PBS, followed by </w:t>
      </w:r>
      <w:r w:rsidR="004E4C45" w:rsidRPr="00696BD2">
        <w:rPr>
          <w:rFonts w:ascii="Calibri" w:hAnsi="Calibri" w:cs="Calibri"/>
          <w:sz w:val="24"/>
          <w:szCs w:val="24"/>
        </w:rPr>
        <w:t xml:space="preserve">gentle </w:t>
      </w:r>
      <w:r w:rsidR="00DF6E08" w:rsidRPr="00696BD2">
        <w:rPr>
          <w:rFonts w:ascii="Calibri" w:hAnsi="Calibri" w:cs="Calibri"/>
          <w:sz w:val="24"/>
          <w:szCs w:val="24"/>
        </w:rPr>
        <w:t xml:space="preserve">suction, while </w:t>
      </w:r>
      <w:r w:rsidR="00943A77" w:rsidRPr="00696BD2">
        <w:rPr>
          <w:rFonts w:ascii="Calibri" w:hAnsi="Calibri" w:cs="Calibri"/>
          <w:sz w:val="24"/>
          <w:szCs w:val="24"/>
        </w:rPr>
        <w:t xml:space="preserve">aspirating </w:t>
      </w:r>
      <w:r w:rsidR="00DF6E08" w:rsidRPr="00696BD2">
        <w:rPr>
          <w:rFonts w:ascii="Calibri" w:hAnsi="Calibri" w:cs="Calibri"/>
          <w:sz w:val="24"/>
          <w:szCs w:val="24"/>
        </w:rPr>
        <w:t xml:space="preserve">the cortex </w:t>
      </w:r>
      <w:r w:rsidR="0074643B" w:rsidRPr="00696BD2">
        <w:rPr>
          <w:rFonts w:ascii="Calibri" w:hAnsi="Calibri" w:cs="Calibri"/>
          <w:sz w:val="24"/>
          <w:szCs w:val="24"/>
        </w:rPr>
        <w:t xml:space="preserve">to </w:t>
      </w:r>
      <w:r w:rsidR="00097373" w:rsidRPr="00696BD2">
        <w:rPr>
          <w:rFonts w:ascii="Calibri" w:hAnsi="Calibri" w:cs="Calibri"/>
          <w:sz w:val="24"/>
          <w:szCs w:val="24"/>
        </w:rPr>
        <w:t xml:space="preserve">get rid of </w:t>
      </w:r>
      <w:r w:rsidR="00180FA8" w:rsidRPr="00696BD2">
        <w:rPr>
          <w:rFonts w:ascii="Calibri" w:hAnsi="Calibri" w:cs="Calibri"/>
          <w:sz w:val="24"/>
          <w:szCs w:val="24"/>
        </w:rPr>
        <w:t xml:space="preserve">the </w:t>
      </w:r>
      <w:r w:rsidR="005342AC" w:rsidRPr="00696BD2">
        <w:rPr>
          <w:rFonts w:ascii="Calibri" w:hAnsi="Calibri" w:cs="Calibri"/>
          <w:sz w:val="24"/>
          <w:szCs w:val="24"/>
        </w:rPr>
        <w:t>blood</w:t>
      </w:r>
      <w:r w:rsidR="00DF6E08" w:rsidRPr="00696BD2">
        <w:rPr>
          <w:rFonts w:ascii="Calibri" w:hAnsi="Calibri" w:cs="Calibri"/>
          <w:sz w:val="24"/>
          <w:szCs w:val="24"/>
        </w:rPr>
        <w:t>.</w:t>
      </w:r>
    </w:p>
    <w:p w14:paraId="76F03E70" w14:textId="77777777" w:rsidR="00696BD2" w:rsidRDefault="00696BD2" w:rsidP="00696BD2">
      <w:pPr>
        <w:contextualSpacing/>
      </w:pPr>
    </w:p>
    <w:p w14:paraId="2D7C9A4B" w14:textId="7CE1A127" w:rsidR="0089771A" w:rsidRPr="00696BD2" w:rsidRDefault="0089771A" w:rsidP="00696BD2">
      <w:pPr>
        <w:contextualSpacing/>
      </w:pPr>
      <w:r w:rsidRPr="00696BD2">
        <w:t xml:space="preserve">NOTE: Continuous bleeding is inevitable during this </w:t>
      </w:r>
      <w:r w:rsidR="008600A5" w:rsidRPr="00696BD2">
        <w:t>step</w:t>
      </w:r>
      <w:r w:rsidRPr="00696BD2">
        <w:t xml:space="preserve">, and to some extent, continuous bleeding is a sign </w:t>
      </w:r>
      <w:r w:rsidR="00381CDC" w:rsidRPr="00696BD2">
        <w:t>of</w:t>
      </w:r>
      <w:r w:rsidRPr="00696BD2">
        <w:t xml:space="preserve"> normal blood pressure. Unlike cortex imaging window implantation, </w:t>
      </w:r>
      <w:r w:rsidR="00381CDC" w:rsidRPr="00696BD2">
        <w:t xml:space="preserve">the </w:t>
      </w:r>
      <w:r w:rsidRPr="00696BD2">
        <w:t xml:space="preserve">presence of blood under </w:t>
      </w:r>
      <w:r w:rsidR="00381CDC" w:rsidRPr="00696BD2">
        <w:t xml:space="preserve">the </w:t>
      </w:r>
      <w:r w:rsidRPr="00696BD2">
        <w:t xml:space="preserve">optical window is acceptable since it will be cleared several days after the surgery. Insertion of the imaging cannula to the </w:t>
      </w:r>
      <w:r w:rsidR="00AA4B08" w:rsidRPr="00696BD2">
        <w:t xml:space="preserve">created </w:t>
      </w:r>
      <w:r w:rsidR="000B6E09" w:rsidRPr="00696BD2">
        <w:t>cavity</w:t>
      </w:r>
      <w:r w:rsidRPr="00696BD2">
        <w:t xml:space="preserve"> as soon as possible after ablating the </w:t>
      </w:r>
      <w:r w:rsidR="00BE20E6" w:rsidRPr="00696BD2">
        <w:t>cortex</w:t>
      </w:r>
      <w:r w:rsidRPr="00696BD2">
        <w:t xml:space="preserve"> is optimal.</w:t>
      </w:r>
    </w:p>
    <w:p w14:paraId="20FFBE2A" w14:textId="77777777" w:rsidR="00696BD2" w:rsidRPr="00696BD2" w:rsidRDefault="00696BD2" w:rsidP="00696BD2">
      <w:pPr>
        <w:contextualSpacing/>
      </w:pPr>
    </w:p>
    <w:p w14:paraId="45B48DAD" w14:textId="619A838A" w:rsidR="00696BD2" w:rsidRPr="00696BD2" w:rsidRDefault="00696BD2"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 xml:space="preserve">If </w:t>
      </w:r>
      <w:r w:rsidR="00EE2735" w:rsidRPr="00696BD2">
        <w:rPr>
          <w:rFonts w:ascii="Calibri" w:hAnsi="Calibri" w:cs="Calibri"/>
          <w:sz w:val="24"/>
          <w:szCs w:val="24"/>
        </w:rPr>
        <w:t>the</w:t>
      </w:r>
      <w:r w:rsidR="0089771A" w:rsidRPr="00696BD2">
        <w:rPr>
          <w:rFonts w:ascii="Calibri" w:hAnsi="Calibri" w:cs="Calibri"/>
          <w:sz w:val="24"/>
          <w:szCs w:val="24"/>
        </w:rPr>
        <w:t xml:space="preserve"> </w:t>
      </w:r>
      <w:r w:rsidR="009D35D9" w:rsidRPr="00696BD2">
        <w:rPr>
          <w:rFonts w:ascii="Calibri" w:hAnsi="Calibri" w:cs="Calibri"/>
          <w:sz w:val="24"/>
          <w:szCs w:val="24"/>
        </w:rPr>
        <w:t xml:space="preserve">craniotomy </w:t>
      </w:r>
      <w:r w:rsidR="00EE2735" w:rsidRPr="00696BD2">
        <w:rPr>
          <w:rFonts w:ascii="Calibri" w:hAnsi="Calibri" w:cs="Calibri"/>
          <w:sz w:val="24"/>
          <w:szCs w:val="24"/>
        </w:rPr>
        <w:t xml:space="preserve">is </w:t>
      </w:r>
      <w:r w:rsidR="0089771A" w:rsidRPr="00696BD2">
        <w:rPr>
          <w:rFonts w:ascii="Calibri" w:hAnsi="Calibri" w:cs="Calibri"/>
          <w:sz w:val="24"/>
          <w:szCs w:val="24"/>
        </w:rPr>
        <w:t>larger</w:t>
      </w:r>
      <w:r w:rsidR="0089095C" w:rsidRPr="00696BD2">
        <w:rPr>
          <w:rFonts w:ascii="Calibri" w:hAnsi="Calibri" w:cs="Calibri"/>
          <w:sz w:val="24"/>
          <w:szCs w:val="24"/>
        </w:rPr>
        <w:t xml:space="preserve"> by &lt;0.5 mm</w:t>
      </w:r>
      <w:r w:rsidR="00EE2735" w:rsidRPr="00696BD2">
        <w:rPr>
          <w:rFonts w:ascii="Calibri" w:hAnsi="Calibri" w:cs="Calibri"/>
          <w:sz w:val="24"/>
          <w:szCs w:val="24"/>
        </w:rPr>
        <w:t xml:space="preserve"> than </w:t>
      </w:r>
      <w:r w:rsidR="00090386" w:rsidRPr="00696BD2">
        <w:rPr>
          <w:rFonts w:ascii="Calibri" w:hAnsi="Calibri" w:cs="Calibri"/>
          <w:sz w:val="24"/>
          <w:szCs w:val="24"/>
        </w:rPr>
        <w:t>the imaging cannula</w:t>
      </w:r>
      <w:r w:rsidR="006B7B79" w:rsidRPr="00696BD2">
        <w:rPr>
          <w:rFonts w:ascii="Calibri" w:hAnsi="Calibri" w:cs="Calibri"/>
          <w:sz w:val="24"/>
          <w:szCs w:val="24"/>
        </w:rPr>
        <w:t>,</w:t>
      </w:r>
      <w:r w:rsidR="0089771A" w:rsidRPr="00696BD2">
        <w:rPr>
          <w:rFonts w:ascii="Calibri" w:hAnsi="Calibri" w:cs="Calibri"/>
          <w:sz w:val="24"/>
          <w:szCs w:val="24"/>
        </w:rPr>
        <w:t xml:space="preserve"> </w:t>
      </w:r>
      <w:r w:rsidRPr="00696BD2">
        <w:rPr>
          <w:rFonts w:ascii="Calibri" w:hAnsi="Calibri" w:cs="Calibri"/>
          <w:sz w:val="24"/>
          <w:szCs w:val="24"/>
        </w:rPr>
        <w:t xml:space="preserve">rescue </w:t>
      </w:r>
      <w:r w:rsidR="0089771A" w:rsidRPr="00696BD2">
        <w:rPr>
          <w:rFonts w:ascii="Calibri" w:hAnsi="Calibri" w:cs="Calibri"/>
          <w:sz w:val="24"/>
          <w:szCs w:val="24"/>
        </w:rPr>
        <w:t>the installation of the cannula to some extent by using extra Kwik Sil sealing</w:t>
      </w:r>
      <w:r w:rsidR="00255553" w:rsidRPr="00696BD2">
        <w:rPr>
          <w:rFonts w:ascii="Calibri" w:hAnsi="Calibri" w:cs="Calibri"/>
          <w:sz w:val="24"/>
          <w:szCs w:val="24"/>
        </w:rPr>
        <w:t xml:space="preserve"> before fixing the implant with </w:t>
      </w:r>
      <w:proofErr w:type="spellStart"/>
      <w:r w:rsidR="00816E24" w:rsidRPr="00696BD2">
        <w:rPr>
          <w:rFonts w:ascii="Calibri" w:hAnsi="Calibri" w:cs="Calibri"/>
          <w:sz w:val="24"/>
          <w:szCs w:val="24"/>
        </w:rPr>
        <w:t>SuperBond</w:t>
      </w:r>
      <w:proofErr w:type="spellEnd"/>
      <w:r w:rsidR="0089771A" w:rsidRPr="00696BD2">
        <w:rPr>
          <w:rFonts w:ascii="Calibri" w:hAnsi="Calibri" w:cs="Calibri"/>
          <w:sz w:val="24"/>
          <w:szCs w:val="24"/>
        </w:rPr>
        <w:t xml:space="preserve">. </w:t>
      </w:r>
    </w:p>
    <w:p w14:paraId="7FB53BD1" w14:textId="77777777" w:rsidR="00696BD2" w:rsidRPr="00696BD2" w:rsidRDefault="00696BD2" w:rsidP="00696BD2">
      <w:pPr>
        <w:pStyle w:val="ListParagraph"/>
        <w:spacing w:after="0" w:line="240" w:lineRule="auto"/>
        <w:ind w:firstLineChars="0" w:firstLine="0"/>
        <w:contextualSpacing/>
        <w:rPr>
          <w:rFonts w:ascii="Calibri" w:hAnsi="Calibri" w:cs="Calibri"/>
          <w:sz w:val="24"/>
          <w:szCs w:val="24"/>
        </w:rPr>
      </w:pPr>
    </w:p>
    <w:p w14:paraId="6B305645" w14:textId="77777777" w:rsidR="00696BD2" w:rsidRPr="00696BD2" w:rsidRDefault="00696BD2"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 xml:space="preserve">If </w:t>
      </w:r>
      <w:r w:rsidR="00957D8C" w:rsidRPr="00696BD2">
        <w:rPr>
          <w:rFonts w:ascii="Calibri" w:hAnsi="Calibri" w:cs="Calibri"/>
          <w:sz w:val="24"/>
          <w:szCs w:val="24"/>
        </w:rPr>
        <w:t>the craniotomy is</w:t>
      </w:r>
      <w:r w:rsidR="0089771A" w:rsidRPr="00696BD2">
        <w:rPr>
          <w:rFonts w:ascii="Calibri" w:hAnsi="Calibri" w:cs="Calibri"/>
          <w:sz w:val="24"/>
          <w:szCs w:val="24"/>
        </w:rPr>
        <w:t xml:space="preserve"> smaller</w:t>
      </w:r>
      <w:r w:rsidR="006B192B" w:rsidRPr="00696BD2">
        <w:rPr>
          <w:rFonts w:ascii="Calibri" w:hAnsi="Calibri" w:cs="Calibri"/>
          <w:sz w:val="24"/>
          <w:szCs w:val="24"/>
        </w:rPr>
        <w:t xml:space="preserve"> by &lt;0.5 mm</w:t>
      </w:r>
      <w:r w:rsidR="00957D8C" w:rsidRPr="00696BD2">
        <w:rPr>
          <w:rFonts w:ascii="Calibri" w:hAnsi="Calibri" w:cs="Calibri"/>
          <w:sz w:val="24"/>
          <w:szCs w:val="24"/>
        </w:rPr>
        <w:t xml:space="preserve"> than imaging cannula,</w:t>
      </w:r>
      <w:r w:rsidRPr="00696BD2">
        <w:rPr>
          <w:rFonts w:ascii="Calibri" w:hAnsi="Calibri" w:cs="Calibri"/>
          <w:sz w:val="24"/>
          <w:szCs w:val="24"/>
        </w:rPr>
        <w:t xml:space="preserve"> rescue</w:t>
      </w:r>
      <w:r w:rsidR="00957D8C" w:rsidRPr="00696BD2">
        <w:rPr>
          <w:rFonts w:ascii="Calibri" w:hAnsi="Calibri" w:cs="Calibri"/>
          <w:sz w:val="24"/>
          <w:szCs w:val="24"/>
        </w:rPr>
        <w:t xml:space="preserve"> </w:t>
      </w:r>
      <w:r w:rsidR="0089771A" w:rsidRPr="00696BD2">
        <w:rPr>
          <w:rFonts w:ascii="Calibri" w:hAnsi="Calibri" w:cs="Calibri"/>
          <w:sz w:val="24"/>
          <w:szCs w:val="24"/>
        </w:rPr>
        <w:t xml:space="preserve">the surgical procedure to some extent by trimming the edge of the craniotomy using a fine tweezer or a pair of ophthalmic scissors since </w:t>
      </w:r>
      <w:r w:rsidR="00176E64" w:rsidRPr="00696BD2">
        <w:rPr>
          <w:rFonts w:ascii="Calibri" w:hAnsi="Calibri" w:cs="Calibri"/>
          <w:sz w:val="24"/>
          <w:szCs w:val="24"/>
        </w:rPr>
        <w:t>the remain</w:t>
      </w:r>
      <w:r w:rsidR="00F13197" w:rsidRPr="00696BD2">
        <w:rPr>
          <w:rFonts w:ascii="Calibri" w:hAnsi="Calibri" w:cs="Calibri"/>
          <w:sz w:val="24"/>
          <w:szCs w:val="24"/>
        </w:rPr>
        <w:t>ing</w:t>
      </w:r>
      <w:r w:rsidR="00176E64" w:rsidRPr="00696BD2">
        <w:rPr>
          <w:rFonts w:ascii="Calibri" w:hAnsi="Calibri" w:cs="Calibri"/>
          <w:sz w:val="24"/>
          <w:szCs w:val="24"/>
        </w:rPr>
        <w:t xml:space="preserve"> bone </w:t>
      </w:r>
      <w:r w:rsidR="00F368BA" w:rsidRPr="00696BD2">
        <w:rPr>
          <w:rFonts w:ascii="Calibri" w:hAnsi="Calibri" w:cs="Calibri"/>
          <w:sz w:val="24"/>
          <w:szCs w:val="24"/>
        </w:rPr>
        <w:t>at</w:t>
      </w:r>
      <w:r w:rsidR="00176E64" w:rsidRPr="00696BD2">
        <w:rPr>
          <w:rFonts w:ascii="Calibri" w:hAnsi="Calibri" w:cs="Calibri"/>
          <w:sz w:val="24"/>
          <w:szCs w:val="24"/>
        </w:rPr>
        <w:t xml:space="preserve"> the edge of craniotomy</w:t>
      </w:r>
      <w:r w:rsidR="0089771A" w:rsidRPr="00696BD2">
        <w:rPr>
          <w:rFonts w:ascii="Calibri" w:hAnsi="Calibri" w:cs="Calibri"/>
          <w:sz w:val="24"/>
          <w:szCs w:val="24"/>
        </w:rPr>
        <w:t xml:space="preserve"> is thinner than the skull itself </w:t>
      </w:r>
      <w:proofErr w:type="gramStart"/>
      <w:r w:rsidR="0089771A" w:rsidRPr="00696BD2">
        <w:rPr>
          <w:rFonts w:ascii="Calibri" w:hAnsi="Calibri" w:cs="Calibri"/>
          <w:sz w:val="24"/>
          <w:szCs w:val="24"/>
        </w:rPr>
        <w:t>as a result of</w:t>
      </w:r>
      <w:proofErr w:type="gramEnd"/>
      <w:r w:rsidR="0089771A" w:rsidRPr="00696BD2">
        <w:rPr>
          <w:rFonts w:ascii="Calibri" w:hAnsi="Calibri" w:cs="Calibri"/>
          <w:sz w:val="24"/>
          <w:szCs w:val="24"/>
        </w:rPr>
        <w:t xml:space="preserve"> drilling. </w:t>
      </w:r>
    </w:p>
    <w:p w14:paraId="5D292345" w14:textId="77777777" w:rsidR="00696BD2" w:rsidRPr="00696BD2" w:rsidRDefault="00696BD2" w:rsidP="00696BD2">
      <w:pPr>
        <w:pStyle w:val="ListParagraph"/>
        <w:spacing w:after="0" w:line="240" w:lineRule="auto"/>
        <w:ind w:firstLine="480"/>
        <w:contextualSpacing/>
        <w:rPr>
          <w:rFonts w:ascii="Calibri" w:hAnsi="Calibri" w:cs="Calibri"/>
          <w:sz w:val="24"/>
          <w:szCs w:val="24"/>
        </w:rPr>
      </w:pPr>
    </w:p>
    <w:p w14:paraId="0B68B82C" w14:textId="5A1A77D0" w:rsidR="0089771A" w:rsidRPr="00696BD2" w:rsidRDefault="00696BD2" w:rsidP="00696BD2">
      <w:pPr>
        <w:pStyle w:val="ListParagraph"/>
        <w:spacing w:after="0" w:line="240" w:lineRule="auto"/>
        <w:ind w:firstLineChars="0" w:firstLine="0"/>
        <w:contextualSpacing/>
        <w:rPr>
          <w:rFonts w:ascii="Calibri" w:hAnsi="Calibri" w:cs="Calibri"/>
          <w:sz w:val="24"/>
          <w:szCs w:val="24"/>
        </w:rPr>
      </w:pPr>
      <w:r w:rsidRPr="00696BD2">
        <w:rPr>
          <w:rFonts w:ascii="Calibri" w:hAnsi="Calibri" w:cs="Calibri"/>
          <w:sz w:val="24"/>
          <w:szCs w:val="24"/>
        </w:rPr>
        <w:t xml:space="preserve">NOTE: </w:t>
      </w:r>
      <w:r w:rsidR="0089771A" w:rsidRPr="00696BD2">
        <w:rPr>
          <w:rFonts w:ascii="Calibri" w:hAnsi="Calibri" w:cs="Calibri"/>
          <w:sz w:val="24"/>
          <w:szCs w:val="24"/>
        </w:rPr>
        <w:t xml:space="preserve">Craniotomies which are exceeding the ranges above </w:t>
      </w:r>
      <w:r w:rsidR="00691606" w:rsidRPr="00696BD2">
        <w:rPr>
          <w:rFonts w:ascii="Calibri" w:hAnsi="Calibri" w:cs="Calibri"/>
          <w:sz w:val="24"/>
          <w:szCs w:val="24"/>
        </w:rPr>
        <w:t>0.5</w:t>
      </w:r>
      <w:r w:rsidR="0089771A" w:rsidRPr="00696BD2">
        <w:rPr>
          <w:rFonts w:ascii="Calibri" w:hAnsi="Calibri" w:cs="Calibri"/>
          <w:sz w:val="24"/>
          <w:szCs w:val="24"/>
        </w:rPr>
        <w:t xml:space="preserve"> mm </w:t>
      </w:r>
      <w:r w:rsidRPr="00696BD2">
        <w:rPr>
          <w:rFonts w:ascii="Calibri" w:hAnsi="Calibri" w:cs="Calibri"/>
          <w:sz w:val="24"/>
          <w:szCs w:val="24"/>
        </w:rPr>
        <w:t>cannot</w:t>
      </w:r>
      <w:r w:rsidR="0089771A" w:rsidRPr="00696BD2">
        <w:rPr>
          <w:rFonts w:ascii="Calibri" w:hAnsi="Calibri" w:cs="Calibri"/>
          <w:sz w:val="24"/>
          <w:szCs w:val="24"/>
        </w:rPr>
        <w:t xml:space="preserve"> be rescued</w:t>
      </w:r>
      <w:r w:rsidR="00381CDC" w:rsidRPr="00696BD2">
        <w:rPr>
          <w:rFonts w:ascii="Calibri" w:hAnsi="Calibri" w:cs="Calibri"/>
          <w:sz w:val="24"/>
          <w:szCs w:val="24"/>
        </w:rPr>
        <w:t>. T</w:t>
      </w:r>
      <w:r w:rsidR="0089771A" w:rsidRPr="00696BD2">
        <w:rPr>
          <w:rFonts w:ascii="Calibri" w:hAnsi="Calibri" w:cs="Calibri"/>
          <w:sz w:val="24"/>
          <w:szCs w:val="24"/>
        </w:rPr>
        <w:t xml:space="preserve">he corresponding actions in those cases should follow </w:t>
      </w:r>
      <w:r w:rsidR="00381CDC" w:rsidRPr="00696BD2">
        <w:rPr>
          <w:rFonts w:ascii="Calibri" w:hAnsi="Calibri" w:cs="Calibri"/>
          <w:sz w:val="24"/>
          <w:szCs w:val="24"/>
        </w:rPr>
        <w:t xml:space="preserve">the </w:t>
      </w:r>
      <w:r w:rsidR="0089771A" w:rsidRPr="00696BD2">
        <w:rPr>
          <w:rFonts w:ascii="Calibri" w:hAnsi="Calibri" w:cs="Calibri"/>
          <w:sz w:val="24"/>
          <w:szCs w:val="24"/>
        </w:rPr>
        <w:t xml:space="preserve">termination procedure </w:t>
      </w:r>
      <w:r w:rsidR="00C31489" w:rsidRPr="00696BD2">
        <w:rPr>
          <w:rFonts w:ascii="Calibri" w:hAnsi="Calibri" w:cs="Calibri"/>
          <w:sz w:val="24"/>
          <w:szCs w:val="24"/>
        </w:rPr>
        <w:t xml:space="preserve">according to </w:t>
      </w:r>
      <w:r w:rsidR="0089771A" w:rsidRPr="00696BD2">
        <w:rPr>
          <w:rFonts w:ascii="Calibri" w:hAnsi="Calibri" w:cs="Calibri"/>
          <w:sz w:val="24"/>
          <w:szCs w:val="24"/>
        </w:rPr>
        <w:t>the animal protocol.</w:t>
      </w:r>
    </w:p>
    <w:p w14:paraId="3DC87A73" w14:textId="77777777" w:rsidR="00696BD2" w:rsidRPr="00696BD2" w:rsidRDefault="00696BD2" w:rsidP="00696BD2">
      <w:pPr>
        <w:pStyle w:val="ListParagraph"/>
        <w:spacing w:after="0" w:line="240" w:lineRule="auto"/>
        <w:ind w:firstLineChars="0" w:firstLine="0"/>
        <w:contextualSpacing/>
        <w:rPr>
          <w:rFonts w:ascii="Calibri" w:hAnsi="Calibri" w:cs="Calibri"/>
          <w:sz w:val="24"/>
          <w:szCs w:val="24"/>
        </w:rPr>
      </w:pPr>
    </w:p>
    <w:p w14:paraId="02C812F5" w14:textId="300C579E" w:rsidR="00DF6E08" w:rsidRPr="00696BD2" w:rsidRDefault="0085311F"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Gently insert</w:t>
      </w:r>
      <w:r w:rsidR="00543BB6" w:rsidRPr="00696BD2">
        <w:rPr>
          <w:rFonts w:ascii="Calibri" w:hAnsi="Calibri" w:cs="Calibri"/>
          <w:sz w:val="24"/>
          <w:szCs w:val="24"/>
        </w:rPr>
        <w:t xml:space="preserve"> </w:t>
      </w:r>
      <w:r w:rsidR="00DF6E08" w:rsidRPr="00696BD2">
        <w:rPr>
          <w:rFonts w:ascii="Calibri" w:hAnsi="Calibri" w:cs="Calibri"/>
          <w:sz w:val="24"/>
          <w:szCs w:val="24"/>
        </w:rPr>
        <w:t xml:space="preserve">the </w:t>
      </w:r>
      <w:r w:rsidR="00C24954" w:rsidRPr="00696BD2">
        <w:rPr>
          <w:rFonts w:ascii="Calibri" w:hAnsi="Calibri" w:cs="Calibri"/>
          <w:sz w:val="24"/>
          <w:szCs w:val="24"/>
        </w:rPr>
        <w:t xml:space="preserve">implant </w:t>
      </w:r>
      <w:r w:rsidRPr="00696BD2">
        <w:rPr>
          <w:rFonts w:ascii="Calibri" w:hAnsi="Calibri" w:cs="Calibri"/>
          <w:sz w:val="24"/>
          <w:szCs w:val="24"/>
        </w:rPr>
        <w:t xml:space="preserve">into the </w:t>
      </w:r>
      <w:r w:rsidR="008430EE" w:rsidRPr="00696BD2">
        <w:rPr>
          <w:rFonts w:ascii="Calibri" w:hAnsi="Calibri" w:cs="Calibri"/>
          <w:sz w:val="24"/>
          <w:szCs w:val="24"/>
        </w:rPr>
        <w:t>crani</w:t>
      </w:r>
      <w:r w:rsidR="00D70E3E" w:rsidRPr="00696BD2">
        <w:rPr>
          <w:rFonts w:ascii="Calibri" w:hAnsi="Calibri" w:cs="Calibri"/>
          <w:sz w:val="24"/>
          <w:szCs w:val="24"/>
        </w:rPr>
        <w:t>o</w:t>
      </w:r>
      <w:r w:rsidR="008430EE" w:rsidRPr="00696BD2">
        <w:rPr>
          <w:rFonts w:ascii="Calibri" w:hAnsi="Calibri" w:cs="Calibri"/>
          <w:sz w:val="24"/>
          <w:szCs w:val="24"/>
        </w:rPr>
        <w:t>tomy</w:t>
      </w:r>
      <w:r w:rsidR="00DF6E08" w:rsidRPr="00696BD2">
        <w:rPr>
          <w:rFonts w:ascii="Calibri" w:hAnsi="Calibri" w:cs="Calibri"/>
          <w:sz w:val="24"/>
          <w:szCs w:val="24"/>
        </w:rPr>
        <w:t>.</w:t>
      </w:r>
    </w:p>
    <w:p w14:paraId="08A49A69"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3BB9DBF4" w14:textId="469356EB" w:rsidR="0089771A" w:rsidRPr="00696BD2" w:rsidRDefault="00D7064E"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Firmly press </w:t>
      </w:r>
      <w:r w:rsidR="00F14018" w:rsidRPr="00696BD2">
        <w:rPr>
          <w:rFonts w:ascii="Calibri" w:hAnsi="Calibri" w:cs="Calibri"/>
          <w:sz w:val="24"/>
          <w:szCs w:val="24"/>
        </w:rPr>
        <w:t xml:space="preserve">on top </w:t>
      </w:r>
      <w:r w:rsidR="00251472" w:rsidRPr="00696BD2">
        <w:rPr>
          <w:rFonts w:ascii="Calibri" w:hAnsi="Calibri" w:cs="Calibri"/>
          <w:sz w:val="24"/>
          <w:szCs w:val="24"/>
        </w:rPr>
        <w:t xml:space="preserve">of the implant </w:t>
      </w:r>
      <w:r w:rsidR="00F14018" w:rsidRPr="00696BD2">
        <w:rPr>
          <w:rFonts w:ascii="Calibri" w:hAnsi="Calibri" w:cs="Calibri"/>
          <w:sz w:val="24"/>
          <w:szCs w:val="24"/>
        </w:rPr>
        <w:t>with the L-shaped needle</w:t>
      </w:r>
      <w:r w:rsidR="00F40011" w:rsidRPr="00696BD2">
        <w:rPr>
          <w:rFonts w:ascii="Calibri" w:hAnsi="Calibri" w:cs="Calibri"/>
          <w:sz w:val="24"/>
          <w:szCs w:val="24"/>
        </w:rPr>
        <w:t xml:space="preserve"> </w:t>
      </w:r>
      <w:r w:rsidR="00F14018" w:rsidRPr="00696BD2">
        <w:rPr>
          <w:rFonts w:ascii="Calibri" w:hAnsi="Calibri" w:cs="Calibri"/>
          <w:sz w:val="24"/>
          <w:szCs w:val="24"/>
        </w:rPr>
        <w:t xml:space="preserve">to </w:t>
      </w:r>
      <w:r w:rsidR="00305C1B" w:rsidRPr="00696BD2">
        <w:rPr>
          <w:rFonts w:ascii="Calibri" w:hAnsi="Calibri" w:cs="Calibri"/>
          <w:sz w:val="24"/>
          <w:szCs w:val="24"/>
        </w:rPr>
        <w:t>position</w:t>
      </w:r>
      <w:r w:rsidR="00993E25" w:rsidRPr="00696BD2">
        <w:rPr>
          <w:rFonts w:ascii="Calibri" w:hAnsi="Calibri" w:cs="Calibri"/>
          <w:sz w:val="24"/>
          <w:szCs w:val="24"/>
        </w:rPr>
        <w:t xml:space="preserve"> the optical window of the </w:t>
      </w:r>
      <w:r w:rsidR="00251472" w:rsidRPr="00696BD2">
        <w:rPr>
          <w:rFonts w:ascii="Calibri" w:hAnsi="Calibri" w:cs="Calibri"/>
          <w:sz w:val="24"/>
          <w:szCs w:val="24"/>
        </w:rPr>
        <w:t xml:space="preserve">implant </w:t>
      </w:r>
      <w:r w:rsidR="00987C86" w:rsidRPr="00696BD2">
        <w:rPr>
          <w:rFonts w:ascii="Calibri" w:hAnsi="Calibri" w:cs="Calibri"/>
          <w:sz w:val="24"/>
          <w:szCs w:val="24"/>
        </w:rPr>
        <w:t>as close as po</w:t>
      </w:r>
      <w:r w:rsidR="005A78A0" w:rsidRPr="00696BD2">
        <w:rPr>
          <w:rFonts w:ascii="Calibri" w:hAnsi="Calibri" w:cs="Calibri"/>
          <w:sz w:val="24"/>
          <w:szCs w:val="24"/>
        </w:rPr>
        <w:t>ssible to</w:t>
      </w:r>
      <w:r w:rsidR="00251472" w:rsidRPr="00696BD2">
        <w:rPr>
          <w:rFonts w:ascii="Calibri" w:hAnsi="Calibri" w:cs="Calibri"/>
          <w:sz w:val="24"/>
          <w:szCs w:val="24"/>
        </w:rPr>
        <w:t xml:space="preserve"> the exposed surface of </w:t>
      </w:r>
      <w:r w:rsidR="007B4FE5" w:rsidRPr="00696BD2">
        <w:rPr>
          <w:rFonts w:ascii="Calibri" w:hAnsi="Calibri" w:cs="Calibri"/>
          <w:sz w:val="24"/>
          <w:szCs w:val="24"/>
        </w:rPr>
        <w:t xml:space="preserve">the </w:t>
      </w:r>
      <w:r w:rsidR="00251472" w:rsidRPr="00696BD2">
        <w:rPr>
          <w:rFonts w:ascii="Calibri" w:hAnsi="Calibri" w:cs="Calibri"/>
          <w:sz w:val="24"/>
          <w:szCs w:val="24"/>
        </w:rPr>
        <w:t>hippocampus</w:t>
      </w:r>
      <w:r w:rsidR="1495E750" w:rsidRPr="00696BD2">
        <w:rPr>
          <w:rFonts w:ascii="Calibri" w:hAnsi="Calibri" w:cs="Calibri"/>
          <w:sz w:val="24"/>
          <w:szCs w:val="24"/>
        </w:rPr>
        <w:t>.</w:t>
      </w:r>
      <w:r w:rsidR="6120D484" w:rsidRPr="00696BD2">
        <w:rPr>
          <w:rFonts w:ascii="Calibri" w:hAnsi="Calibri" w:cs="Calibri"/>
          <w:sz w:val="24"/>
          <w:szCs w:val="24"/>
        </w:rPr>
        <w:t xml:space="preserve"> </w:t>
      </w:r>
      <w:r w:rsidR="00151395" w:rsidRPr="00696BD2">
        <w:rPr>
          <w:rFonts w:ascii="Calibri" w:hAnsi="Calibri" w:cs="Calibri"/>
          <w:sz w:val="24"/>
          <w:szCs w:val="24"/>
        </w:rPr>
        <w:t>Repeatedly apply PBS on the skull around the implant followed by suction to remove blood as much as possible</w:t>
      </w:r>
      <w:r w:rsidR="00D606B7" w:rsidRPr="00696BD2">
        <w:rPr>
          <w:rFonts w:ascii="Calibri" w:hAnsi="Calibri" w:cs="Calibri"/>
          <w:sz w:val="24"/>
          <w:szCs w:val="24"/>
        </w:rPr>
        <w:t xml:space="preserve"> during implant insertion. </w:t>
      </w:r>
      <w:r w:rsidR="4631A1AA" w:rsidRPr="00696BD2">
        <w:rPr>
          <w:rFonts w:ascii="Calibri" w:hAnsi="Calibri" w:cs="Calibri"/>
          <w:sz w:val="24"/>
          <w:szCs w:val="24"/>
        </w:rPr>
        <w:t>T</w:t>
      </w:r>
      <w:r w:rsidR="00DF6E08" w:rsidRPr="00696BD2">
        <w:rPr>
          <w:rFonts w:ascii="Calibri" w:hAnsi="Calibri" w:cs="Calibri"/>
          <w:sz w:val="24"/>
          <w:szCs w:val="24"/>
        </w:rPr>
        <w:t xml:space="preserve">hen apply </w:t>
      </w:r>
      <w:r w:rsidR="007B4FE5" w:rsidRPr="00696BD2">
        <w:rPr>
          <w:rFonts w:ascii="Calibri" w:hAnsi="Calibri" w:cs="Calibri"/>
          <w:sz w:val="24"/>
          <w:szCs w:val="24"/>
        </w:rPr>
        <w:t xml:space="preserve">a </w:t>
      </w:r>
      <w:r w:rsidR="00DD5DC7" w:rsidRPr="00696BD2">
        <w:rPr>
          <w:rFonts w:ascii="Calibri" w:hAnsi="Calibri" w:cs="Calibri"/>
          <w:sz w:val="24"/>
          <w:szCs w:val="24"/>
        </w:rPr>
        <w:t xml:space="preserve">thin layer of </w:t>
      </w:r>
      <w:r w:rsidR="00DF6E08" w:rsidRPr="00696BD2">
        <w:rPr>
          <w:rFonts w:ascii="Calibri" w:hAnsi="Calibri" w:cs="Calibri"/>
          <w:sz w:val="24"/>
          <w:szCs w:val="24"/>
        </w:rPr>
        <w:t>Kwik</w:t>
      </w:r>
      <w:r w:rsidR="003027F0" w:rsidRPr="00696BD2">
        <w:rPr>
          <w:rFonts w:ascii="Calibri" w:hAnsi="Calibri" w:cs="Calibri"/>
          <w:sz w:val="24"/>
          <w:szCs w:val="24"/>
        </w:rPr>
        <w:t xml:space="preserve"> </w:t>
      </w:r>
      <w:r w:rsidR="00DF6E08" w:rsidRPr="00696BD2">
        <w:rPr>
          <w:rFonts w:ascii="Calibri" w:hAnsi="Calibri" w:cs="Calibri"/>
          <w:sz w:val="24"/>
          <w:szCs w:val="24"/>
        </w:rPr>
        <w:t xml:space="preserve">Sil </w:t>
      </w:r>
      <w:r w:rsidR="006A30DF" w:rsidRPr="00696BD2">
        <w:rPr>
          <w:rFonts w:ascii="Calibri" w:hAnsi="Calibri" w:cs="Calibri"/>
          <w:sz w:val="24"/>
          <w:szCs w:val="24"/>
        </w:rPr>
        <w:t>between the implant and skull to</w:t>
      </w:r>
      <w:r w:rsidR="00DF6E08" w:rsidRPr="00696BD2">
        <w:rPr>
          <w:rFonts w:ascii="Calibri" w:hAnsi="Calibri" w:cs="Calibri"/>
          <w:sz w:val="24"/>
          <w:szCs w:val="24"/>
        </w:rPr>
        <w:t xml:space="preserve"> prevent dental cement from </w:t>
      </w:r>
      <w:r w:rsidR="0002099E" w:rsidRPr="00696BD2">
        <w:rPr>
          <w:rFonts w:ascii="Calibri" w:hAnsi="Calibri" w:cs="Calibri"/>
          <w:sz w:val="24"/>
          <w:szCs w:val="24"/>
        </w:rPr>
        <w:t>penetrating under the skull</w:t>
      </w:r>
      <w:r w:rsidR="0089771A" w:rsidRPr="00696BD2">
        <w:rPr>
          <w:rFonts w:ascii="Calibri" w:hAnsi="Calibri" w:cs="Calibri"/>
          <w:sz w:val="24"/>
          <w:szCs w:val="24"/>
        </w:rPr>
        <w:t xml:space="preserve"> (</w:t>
      </w:r>
      <w:r w:rsidR="0089771A" w:rsidRPr="00696BD2">
        <w:rPr>
          <w:rFonts w:ascii="Calibri" w:hAnsi="Calibri" w:cs="Calibri"/>
          <w:b/>
          <w:bCs/>
          <w:sz w:val="24"/>
          <w:szCs w:val="24"/>
        </w:rPr>
        <w:t xml:space="preserve">Figure </w:t>
      </w:r>
      <w:r w:rsidR="00B5582F" w:rsidRPr="00696BD2">
        <w:rPr>
          <w:rFonts w:ascii="Calibri" w:hAnsi="Calibri" w:cs="Calibri"/>
          <w:b/>
          <w:bCs/>
          <w:sz w:val="24"/>
          <w:szCs w:val="24"/>
        </w:rPr>
        <w:t>4</w:t>
      </w:r>
      <w:r w:rsidR="0089771A" w:rsidRPr="00696BD2">
        <w:rPr>
          <w:rFonts w:ascii="Calibri" w:hAnsi="Calibri" w:cs="Calibri"/>
          <w:sz w:val="24"/>
          <w:szCs w:val="24"/>
        </w:rPr>
        <w:t>)</w:t>
      </w:r>
      <w:r w:rsidR="00DF6E08" w:rsidRPr="00696BD2">
        <w:rPr>
          <w:rFonts w:ascii="Calibri" w:hAnsi="Calibri" w:cs="Calibri"/>
          <w:sz w:val="24"/>
          <w:szCs w:val="24"/>
        </w:rPr>
        <w:t>.</w:t>
      </w:r>
    </w:p>
    <w:p w14:paraId="1D7A4745"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67EA4044" w14:textId="0DDB103B" w:rsidR="005164D6" w:rsidRPr="00696BD2" w:rsidRDefault="00696BD2"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E</w:t>
      </w:r>
      <w:r w:rsidR="005164D6" w:rsidRPr="00696BD2">
        <w:rPr>
          <w:rFonts w:ascii="Calibri" w:hAnsi="Calibri" w:cs="Calibri"/>
          <w:sz w:val="24"/>
          <w:szCs w:val="24"/>
        </w:rPr>
        <w:t xml:space="preserve">nsure the placement </w:t>
      </w:r>
      <w:r w:rsidR="004A3F0F" w:rsidRPr="00696BD2">
        <w:rPr>
          <w:rFonts w:ascii="Calibri" w:hAnsi="Calibri" w:cs="Calibri"/>
          <w:sz w:val="24"/>
          <w:szCs w:val="24"/>
        </w:rPr>
        <w:t xml:space="preserve">of the optical window of the implant </w:t>
      </w:r>
      <w:r w:rsidR="4846E9FF" w:rsidRPr="00696BD2">
        <w:rPr>
          <w:rFonts w:ascii="Calibri" w:hAnsi="Calibri" w:cs="Calibri"/>
          <w:sz w:val="24"/>
          <w:szCs w:val="24"/>
        </w:rPr>
        <w:t xml:space="preserve">is </w:t>
      </w:r>
      <w:r w:rsidR="004A3F0F" w:rsidRPr="00696BD2">
        <w:rPr>
          <w:rFonts w:ascii="Calibri" w:hAnsi="Calibri" w:cs="Calibri"/>
          <w:sz w:val="24"/>
          <w:szCs w:val="24"/>
        </w:rPr>
        <w:t xml:space="preserve">right against of hippocampus to avoid blood </w:t>
      </w:r>
      <w:r w:rsidR="00C21FD4" w:rsidRPr="00696BD2">
        <w:rPr>
          <w:rFonts w:ascii="Calibri" w:hAnsi="Calibri" w:cs="Calibri"/>
          <w:sz w:val="24"/>
          <w:szCs w:val="24"/>
        </w:rPr>
        <w:t>or other liquid accumulation</w:t>
      </w:r>
      <w:r w:rsidR="00641049" w:rsidRPr="00696BD2">
        <w:rPr>
          <w:rFonts w:ascii="Calibri" w:hAnsi="Calibri" w:cs="Calibri"/>
          <w:sz w:val="24"/>
          <w:szCs w:val="24"/>
        </w:rPr>
        <w:t xml:space="preserve"> undern</w:t>
      </w:r>
      <w:r w:rsidR="00B8780F" w:rsidRPr="00696BD2">
        <w:rPr>
          <w:rFonts w:ascii="Calibri" w:hAnsi="Calibri" w:cs="Calibri"/>
          <w:sz w:val="24"/>
          <w:szCs w:val="24"/>
        </w:rPr>
        <w:t>ea</w:t>
      </w:r>
      <w:r w:rsidR="00641049" w:rsidRPr="00696BD2">
        <w:rPr>
          <w:rFonts w:ascii="Calibri" w:hAnsi="Calibri" w:cs="Calibri"/>
          <w:sz w:val="24"/>
          <w:szCs w:val="24"/>
        </w:rPr>
        <w:t>th</w:t>
      </w:r>
      <w:r w:rsidR="00C21FD4" w:rsidRPr="00696BD2">
        <w:rPr>
          <w:rFonts w:ascii="Calibri" w:hAnsi="Calibri" w:cs="Calibri"/>
          <w:sz w:val="24"/>
          <w:szCs w:val="24"/>
        </w:rPr>
        <w:t>.</w:t>
      </w:r>
    </w:p>
    <w:p w14:paraId="4D9FF911" w14:textId="77777777" w:rsidR="00696BD2" w:rsidRPr="00696BD2" w:rsidRDefault="00696BD2" w:rsidP="00696BD2">
      <w:pPr>
        <w:contextualSpacing/>
      </w:pPr>
    </w:p>
    <w:p w14:paraId="09FD077B" w14:textId="420C2A7A" w:rsidR="00696BD2" w:rsidRPr="00696BD2" w:rsidRDefault="0089771A" w:rsidP="00696BD2">
      <w:pPr>
        <w:contextualSpacing/>
      </w:pPr>
      <w:r w:rsidRPr="00696BD2">
        <w:t xml:space="preserve">NOTE: The critical point is to make sure that the cover glass of the </w:t>
      </w:r>
      <w:r w:rsidR="00437589" w:rsidRPr="00696BD2">
        <w:t xml:space="preserve">imaging </w:t>
      </w:r>
      <w:r w:rsidRPr="00696BD2">
        <w:t xml:space="preserve">cannula is placed right against the hippocampus, which may require gentle pressure on top of the cannula during </w:t>
      </w:r>
      <w:r w:rsidR="00082181" w:rsidRPr="00696BD2">
        <w:t xml:space="preserve">the </w:t>
      </w:r>
      <w:r w:rsidRPr="00696BD2">
        <w:t xml:space="preserve">installation and sealing process. Whether the upper side of the imaging cannula is parallel to the skull is not critical for the final optical access </w:t>
      </w:r>
      <w:proofErr w:type="gramStart"/>
      <w:r w:rsidRPr="00696BD2">
        <w:t>as long as</w:t>
      </w:r>
      <w:proofErr w:type="gramEnd"/>
      <w:r w:rsidRPr="00696BD2">
        <w:t xml:space="preserve"> </w:t>
      </w:r>
      <w:r w:rsidR="00082181" w:rsidRPr="00696BD2">
        <w:t xml:space="preserve">the </w:t>
      </w:r>
      <w:r w:rsidRPr="00696BD2">
        <w:t>optical window is placed against the hippocampus.</w:t>
      </w:r>
    </w:p>
    <w:p w14:paraId="67C66428" w14:textId="77777777" w:rsidR="00696BD2" w:rsidRPr="00696BD2" w:rsidRDefault="00696BD2" w:rsidP="00696BD2">
      <w:pPr>
        <w:contextualSpacing/>
      </w:pPr>
    </w:p>
    <w:p w14:paraId="5394773E" w14:textId="1B3BD804" w:rsidR="0089771A" w:rsidRPr="00696BD2" w:rsidRDefault="0089771A"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 xml:space="preserve">According to the average thickness of the cortex above the CA1 area, </w:t>
      </w:r>
      <w:r w:rsidR="00696BD2" w:rsidRPr="00696BD2">
        <w:rPr>
          <w:rFonts w:ascii="Calibri" w:hAnsi="Calibri" w:cs="Calibri"/>
          <w:sz w:val="24"/>
          <w:szCs w:val="24"/>
        </w:rPr>
        <w:t>keep</w:t>
      </w:r>
      <w:r w:rsidRPr="00696BD2">
        <w:rPr>
          <w:rFonts w:ascii="Calibri" w:hAnsi="Calibri" w:cs="Calibri"/>
          <w:sz w:val="24"/>
          <w:szCs w:val="24"/>
        </w:rPr>
        <w:t xml:space="preserve"> the upper surface of the imaging cannula above the skull surface by ~0.5</w:t>
      </w:r>
      <w:r w:rsidR="00FB7FC7" w:rsidRPr="00696BD2">
        <w:rPr>
          <w:rFonts w:ascii="Calibri" w:hAnsi="Calibri" w:cs="Calibri"/>
          <w:sz w:val="24"/>
          <w:szCs w:val="24"/>
        </w:rPr>
        <w:t xml:space="preserve"> </w:t>
      </w:r>
      <w:r w:rsidRPr="00696BD2">
        <w:rPr>
          <w:rFonts w:ascii="Calibri" w:hAnsi="Calibri" w:cs="Calibri"/>
          <w:sz w:val="24"/>
          <w:szCs w:val="24"/>
        </w:rPr>
        <w:t>mm to facilitate attachment of the cannula to the skull</w:t>
      </w:r>
      <w:r w:rsidR="00FB7FC7" w:rsidRPr="00696BD2">
        <w:rPr>
          <w:rFonts w:ascii="Calibri" w:hAnsi="Calibri" w:cs="Calibri"/>
          <w:sz w:val="24"/>
          <w:szCs w:val="24"/>
        </w:rPr>
        <w:t xml:space="preserve"> (</w:t>
      </w:r>
      <w:r w:rsidR="00FB7FC7" w:rsidRPr="00696BD2">
        <w:rPr>
          <w:rFonts w:ascii="Calibri" w:hAnsi="Calibri" w:cs="Calibri"/>
          <w:b/>
          <w:bCs/>
          <w:sz w:val="24"/>
          <w:szCs w:val="24"/>
        </w:rPr>
        <w:t xml:space="preserve">Figure </w:t>
      </w:r>
      <w:r w:rsidR="00B5582F" w:rsidRPr="00696BD2">
        <w:rPr>
          <w:rFonts w:ascii="Calibri" w:hAnsi="Calibri" w:cs="Calibri"/>
          <w:b/>
          <w:bCs/>
          <w:sz w:val="24"/>
          <w:szCs w:val="24"/>
        </w:rPr>
        <w:t>4</w:t>
      </w:r>
      <w:r w:rsidR="00FB7FC7" w:rsidRPr="00696BD2">
        <w:rPr>
          <w:rFonts w:ascii="Calibri" w:hAnsi="Calibri" w:cs="Calibri"/>
          <w:sz w:val="24"/>
          <w:szCs w:val="24"/>
        </w:rPr>
        <w:t>)</w:t>
      </w:r>
      <w:r w:rsidRPr="00696BD2">
        <w:rPr>
          <w:rFonts w:ascii="Calibri" w:hAnsi="Calibri" w:cs="Calibri"/>
          <w:sz w:val="24"/>
          <w:szCs w:val="24"/>
        </w:rPr>
        <w:t>.</w:t>
      </w:r>
    </w:p>
    <w:p w14:paraId="61DAC54D" w14:textId="77777777" w:rsidR="00696BD2" w:rsidRPr="00696BD2" w:rsidRDefault="00696BD2" w:rsidP="00696BD2">
      <w:pPr>
        <w:pStyle w:val="ListParagraph"/>
        <w:spacing w:after="0" w:line="240" w:lineRule="auto"/>
        <w:ind w:firstLineChars="0" w:firstLine="0"/>
        <w:contextualSpacing/>
        <w:rPr>
          <w:rFonts w:ascii="Calibri" w:hAnsi="Calibri" w:cs="Calibri"/>
          <w:sz w:val="24"/>
          <w:szCs w:val="24"/>
        </w:rPr>
      </w:pPr>
    </w:p>
    <w:p w14:paraId="25AD3329" w14:textId="438BDC93"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Once the Kwik</w:t>
      </w:r>
      <w:r w:rsidR="00220CF0" w:rsidRPr="00696BD2">
        <w:rPr>
          <w:rFonts w:ascii="Calibri" w:hAnsi="Calibri" w:cs="Calibri"/>
          <w:sz w:val="24"/>
          <w:szCs w:val="24"/>
        </w:rPr>
        <w:t xml:space="preserve"> </w:t>
      </w:r>
      <w:r w:rsidRPr="00696BD2">
        <w:rPr>
          <w:rFonts w:ascii="Calibri" w:hAnsi="Calibri" w:cs="Calibri"/>
          <w:sz w:val="24"/>
          <w:szCs w:val="24"/>
        </w:rPr>
        <w:t xml:space="preserve">Sil is </w:t>
      </w:r>
      <w:r w:rsidR="00C21FD4" w:rsidRPr="00696BD2">
        <w:rPr>
          <w:rFonts w:ascii="Calibri" w:hAnsi="Calibri" w:cs="Calibri"/>
          <w:sz w:val="24"/>
          <w:szCs w:val="24"/>
        </w:rPr>
        <w:t>cured</w:t>
      </w:r>
      <w:r w:rsidR="002331BC" w:rsidRPr="00696BD2">
        <w:rPr>
          <w:rFonts w:ascii="Calibri" w:hAnsi="Calibri" w:cs="Calibri"/>
          <w:sz w:val="24"/>
          <w:szCs w:val="24"/>
        </w:rPr>
        <w:t xml:space="preserve">, which usually takes no more than </w:t>
      </w:r>
      <w:r w:rsidR="00A71DBD" w:rsidRPr="00696BD2">
        <w:rPr>
          <w:rFonts w:ascii="Calibri" w:hAnsi="Calibri" w:cs="Calibri"/>
          <w:sz w:val="24"/>
          <w:szCs w:val="24"/>
        </w:rPr>
        <w:t>~1 min</w:t>
      </w:r>
      <w:r w:rsidRPr="00696BD2">
        <w:rPr>
          <w:rFonts w:ascii="Calibri" w:hAnsi="Calibri" w:cs="Calibri"/>
          <w:sz w:val="24"/>
          <w:szCs w:val="24"/>
        </w:rPr>
        <w:t>, apply Super</w:t>
      </w:r>
      <w:r w:rsidR="00256E00" w:rsidRPr="00696BD2">
        <w:rPr>
          <w:rFonts w:ascii="Calibri" w:hAnsi="Calibri" w:cs="Calibri"/>
          <w:sz w:val="24"/>
          <w:szCs w:val="24"/>
        </w:rPr>
        <w:t>-B</w:t>
      </w:r>
      <w:r w:rsidRPr="00696BD2">
        <w:rPr>
          <w:rFonts w:ascii="Calibri" w:hAnsi="Calibri" w:cs="Calibri"/>
          <w:sz w:val="24"/>
          <w:szCs w:val="24"/>
        </w:rPr>
        <w:t>ond</w:t>
      </w:r>
      <w:r w:rsidR="00256E00" w:rsidRPr="00696BD2">
        <w:rPr>
          <w:rFonts w:ascii="Calibri" w:hAnsi="Calibri" w:cs="Calibri"/>
          <w:sz w:val="24"/>
          <w:szCs w:val="24"/>
        </w:rPr>
        <w:t xml:space="preserve"> C&amp;B</w:t>
      </w:r>
      <w:r w:rsidRPr="00696BD2">
        <w:rPr>
          <w:rFonts w:ascii="Calibri" w:hAnsi="Calibri" w:cs="Calibri"/>
          <w:sz w:val="24"/>
          <w:szCs w:val="24"/>
        </w:rPr>
        <w:t xml:space="preserve"> evenly on the surface of the skull, the surface of Kwik-Sil</w:t>
      </w:r>
      <w:r w:rsidR="00CE2BC7" w:rsidRPr="00696BD2">
        <w:rPr>
          <w:rFonts w:ascii="Calibri" w:hAnsi="Calibri" w:cs="Calibri"/>
          <w:sz w:val="24"/>
          <w:szCs w:val="24"/>
        </w:rPr>
        <w:t>,</w:t>
      </w:r>
      <w:r w:rsidRPr="00696BD2">
        <w:rPr>
          <w:rFonts w:ascii="Calibri" w:hAnsi="Calibri" w:cs="Calibri"/>
          <w:sz w:val="24"/>
          <w:szCs w:val="24"/>
        </w:rPr>
        <w:t xml:space="preserve"> and the upper surface of </w:t>
      </w:r>
      <w:r w:rsidR="0085171F" w:rsidRPr="00696BD2">
        <w:rPr>
          <w:rFonts w:ascii="Calibri" w:hAnsi="Calibri" w:cs="Calibri"/>
          <w:sz w:val="24"/>
          <w:szCs w:val="24"/>
        </w:rPr>
        <w:t>the imp</w:t>
      </w:r>
      <w:r w:rsidR="0072687C" w:rsidRPr="00696BD2">
        <w:rPr>
          <w:rFonts w:ascii="Calibri" w:hAnsi="Calibri" w:cs="Calibri"/>
          <w:sz w:val="24"/>
          <w:szCs w:val="24"/>
        </w:rPr>
        <w:t>l</w:t>
      </w:r>
      <w:r w:rsidR="0085171F" w:rsidRPr="00696BD2">
        <w:rPr>
          <w:rFonts w:ascii="Calibri" w:hAnsi="Calibri" w:cs="Calibri"/>
          <w:sz w:val="24"/>
          <w:szCs w:val="24"/>
        </w:rPr>
        <w:t>ant</w:t>
      </w:r>
      <w:r w:rsidRPr="00696BD2">
        <w:rPr>
          <w:rFonts w:ascii="Calibri" w:hAnsi="Calibri" w:cs="Calibri"/>
          <w:sz w:val="24"/>
          <w:szCs w:val="24"/>
        </w:rPr>
        <w:t>.</w:t>
      </w:r>
    </w:p>
    <w:p w14:paraId="6799C4FF"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00906AEA" w14:textId="675837BF"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Once the Super</w:t>
      </w:r>
      <w:r w:rsidR="00FD68D0" w:rsidRPr="00696BD2">
        <w:rPr>
          <w:rFonts w:ascii="Calibri" w:hAnsi="Calibri" w:cs="Calibri"/>
          <w:sz w:val="24"/>
          <w:szCs w:val="24"/>
        </w:rPr>
        <w:t>-Bo</w:t>
      </w:r>
      <w:r w:rsidRPr="00696BD2">
        <w:rPr>
          <w:rFonts w:ascii="Calibri" w:hAnsi="Calibri" w:cs="Calibri"/>
          <w:sz w:val="24"/>
          <w:szCs w:val="24"/>
        </w:rPr>
        <w:t>nd</w:t>
      </w:r>
      <w:r w:rsidR="00FD68D0" w:rsidRPr="00696BD2">
        <w:rPr>
          <w:rFonts w:ascii="Calibri" w:hAnsi="Calibri" w:cs="Calibri"/>
          <w:sz w:val="24"/>
          <w:szCs w:val="24"/>
        </w:rPr>
        <w:t xml:space="preserve"> C&amp;B</w:t>
      </w:r>
      <w:r w:rsidRPr="00696BD2">
        <w:rPr>
          <w:rFonts w:ascii="Calibri" w:hAnsi="Calibri" w:cs="Calibri"/>
          <w:sz w:val="24"/>
          <w:szCs w:val="24"/>
        </w:rPr>
        <w:t xml:space="preserve"> is </w:t>
      </w:r>
      <w:r w:rsidR="007A75CB" w:rsidRPr="00696BD2">
        <w:rPr>
          <w:rFonts w:ascii="Calibri" w:hAnsi="Calibri" w:cs="Calibri"/>
          <w:sz w:val="24"/>
          <w:szCs w:val="24"/>
        </w:rPr>
        <w:t>cured</w:t>
      </w:r>
      <w:r w:rsidRPr="00696BD2">
        <w:rPr>
          <w:rFonts w:ascii="Calibri" w:hAnsi="Calibri" w:cs="Calibri"/>
          <w:sz w:val="24"/>
          <w:szCs w:val="24"/>
        </w:rPr>
        <w:t xml:space="preserve">, apply </w:t>
      </w:r>
      <w:bookmarkStart w:id="4" w:name="OLE_LINK3"/>
      <w:bookmarkStart w:id="5" w:name="OLE_LINK4"/>
      <w:r w:rsidR="00256E00" w:rsidRPr="00696BD2">
        <w:rPr>
          <w:rFonts w:ascii="Calibri" w:hAnsi="Calibri" w:cs="Calibri"/>
          <w:sz w:val="24"/>
          <w:szCs w:val="24"/>
        </w:rPr>
        <w:t>denture base resin</w:t>
      </w:r>
      <w:bookmarkEnd w:id="4"/>
      <w:bookmarkEnd w:id="5"/>
      <w:r w:rsidRPr="00696BD2">
        <w:rPr>
          <w:rFonts w:ascii="Calibri" w:hAnsi="Calibri" w:cs="Calibri"/>
          <w:sz w:val="24"/>
          <w:szCs w:val="24"/>
        </w:rPr>
        <w:t xml:space="preserve"> above the Super</w:t>
      </w:r>
      <w:r w:rsidR="00256E00" w:rsidRPr="00696BD2">
        <w:rPr>
          <w:rFonts w:ascii="Calibri" w:hAnsi="Calibri" w:cs="Calibri"/>
          <w:sz w:val="24"/>
          <w:szCs w:val="24"/>
        </w:rPr>
        <w:t>-B</w:t>
      </w:r>
      <w:r w:rsidRPr="00696BD2">
        <w:rPr>
          <w:rFonts w:ascii="Calibri" w:hAnsi="Calibri" w:cs="Calibri"/>
          <w:sz w:val="24"/>
          <w:szCs w:val="24"/>
        </w:rPr>
        <w:t>ond</w:t>
      </w:r>
      <w:r w:rsidR="00256E00" w:rsidRPr="00696BD2">
        <w:rPr>
          <w:rFonts w:ascii="Calibri" w:hAnsi="Calibri" w:cs="Calibri"/>
          <w:sz w:val="24"/>
          <w:szCs w:val="24"/>
        </w:rPr>
        <w:t xml:space="preserve"> C&amp;B</w:t>
      </w:r>
      <w:r w:rsidRPr="00696BD2">
        <w:rPr>
          <w:rFonts w:ascii="Calibri" w:hAnsi="Calibri" w:cs="Calibri"/>
          <w:sz w:val="24"/>
          <w:szCs w:val="24"/>
        </w:rPr>
        <w:t xml:space="preserve">, as well as the skin around the incision made </w:t>
      </w:r>
      <w:r w:rsidR="00BE72F5" w:rsidRPr="00696BD2">
        <w:rPr>
          <w:rFonts w:ascii="Calibri" w:hAnsi="Calibri" w:cs="Calibri"/>
          <w:sz w:val="24"/>
          <w:szCs w:val="24"/>
        </w:rPr>
        <w:t>at</w:t>
      </w:r>
      <w:r w:rsidRPr="00696BD2">
        <w:rPr>
          <w:rFonts w:ascii="Calibri" w:hAnsi="Calibri" w:cs="Calibri"/>
          <w:sz w:val="24"/>
          <w:szCs w:val="24"/>
        </w:rPr>
        <w:t xml:space="preserve"> the beginning of the surgery.</w:t>
      </w:r>
    </w:p>
    <w:p w14:paraId="3E5F908D"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43E367FD" w14:textId="7B9E2322" w:rsidR="00815303" w:rsidRPr="00696BD2" w:rsidRDefault="008C3E45" w:rsidP="00696BD2">
      <w:pPr>
        <w:contextualSpacing/>
      </w:pPr>
      <w:r w:rsidRPr="00696BD2">
        <w:t xml:space="preserve">NOTE: Alternative </w:t>
      </w:r>
      <w:r w:rsidR="00301FA3" w:rsidRPr="00696BD2">
        <w:t>types of cement</w:t>
      </w:r>
      <w:r w:rsidRPr="00696BD2">
        <w:t xml:space="preserve"> are available</w:t>
      </w:r>
      <w:r w:rsidR="00C76A68" w:rsidRPr="00696BD2">
        <w:t xml:space="preserve"> </w:t>
      </w:r>
      <w:r w:rsidR="00F30107" w:rsidRPr="00696BD2">
        <w:t>from multiple vendors</w:t>
      </w:r>
      <w:r w:rsidRPr="00696BD2">
        <w:t xml:space="preserve">. </w:t>
      </w:r>
      <w:r w:rsidR="00F30107" w:rsidRPr="00696BD2">
        <w:t>Follow the correspondin</w:t>
      </w:r>
      <w:r w:rsidR="00301FA3" w:rsidRPr="00696BD2">
        <w:t>g</w:t>
      </w:r>
      <w:r w:rsidRPr="00696BD2">
        <w:t xml:space="preserve"> manufacturer</w:t>
      </w:r>
      <w:r w:rsidR="00381CDC" w:rsidRPr="00696BD2">
        <w:t>'</w:t>
      </w:r>
      <w:r w:rsidRPr="00696BD2">
        <w:t xml:space="preserve">s </w:t>
      </w:r>
      <w:r w:rsidR="56756DBB" w:rsidRPr="00696BD2">
        <w:t>instructions</w:t>
      </w:r>
      <w:r w:rsidR="00D56C46" w:rsidRPr="00696BD2">
        <w:t>.</w:t>
      </w:r>
    </w:p>
    <w:p w14:paraId="37BD82F8"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346A5C6C" w14:textId="287BFD9F" w:rsidR="00256E00"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After the </w:t>
      </w:r>
      <w:bookmarkStart w:id="6" w:name="OLE_LINK5"/>
      <w:bookmarkStart w:id="7" w:name="OLE_LINK6"/>
      <w:r w:rsidR="00256E00" w:rsidRPr="00696BD2">
        <w:rPr>
          <w:rFonts w:ascii="Calibri" w:hAnsi="Calibri" w:cs="Calibri"/>
          <w:sz w:val="24"/>
          <w:szCs w:val="24"/>
        </w:rPr>
        <w:t>denture base resin</w:t>
      </w:r>
      <w:bookmarkEnd w:id="6"/>
      <w:bookmarkEnd w:id="7"/>
      <w:r w:rsidRPr="00696BD2">
        <w:rPr>
          <w:rFonts w:ascii="Calibri" w:hAnsi="Calibri" w:cs="Calibri"/>
          <w:sz w:val="24"/>
          <w:szCs w:val="24"/>
        </w:rPr>
        <w:t xml:space="preserve"> is cured, </w:t>
      </w:r>
      <w:r w:rsidR="006119C0" w:rsidRPr="00696BD2">
        <w:rPr>
          <w:rFonts w:ascii="Calibri" w:hAnsi="Calibri" w:cs="Calibri"/>
          <w:sz w:val="24"/>
          <w:szCs w:val="24"/>
        </w:rPr>
        <w:t xml:space="preserve">place </w:t>
      </w:r>
      <w:r w:rsidRPr="00696BD2">
        <w:rPr>
          <w:rFonts w:ascii="Calibri" w:hAnsi="Calibri" w:cs="Calibri"/>
          <w:sz w:val="24"/>
          <w:szCs w:val="24"/>
        </w:rPr>
        <w:t>the head</w:t>
      </w:r>
      <w:r w:rsidR="00DD05CF" w:rsidRPr="00696BD2">
        <w:rPr>
          <w:rFonts w:ascii="Calibri" w:hAnsi="Calibri" w:cs="Calibri"/>
          <w:sz w:val="24"/>
          <w:szCs w:val="24"/>
        </w:rPr>
        <w:t xml:space="preserve"> </w:t>
      </w:r>
      <w:r w:rsidRPr="00696BD2">
        <w:rPr>
          <w:rFonts w:ascii="Calibri" w:hAnsi="Calibri" w:cs="Calibri"/>
          <w:sz w:val="24"/>
          <w:szCs w:val="24"/>
        </w:rPr>
        <w:t>plate</w:t>
      </w:r>
      <w:r w:rsidR="00A861F8" w:rsidRPr="00696BD2">
        <w:rPr>
          <w:rFonts w:ascii="Calibri" w:hAnsi="Calibri" w:cs="Calibri"/>
          <w:sz w:val="24"/>
          <w:szCs w:val="24"/>
        </w:rPr>
        <w:t xml:space="preserve"> </w:t>
      </w:r>
      <w:r w:rsidR="009515F2" w:rsidRPr="00696BD2">
        <w:rPr>
          <w:rFonts w:ascii="Calibri" w:hAnsi="Calibri" w:cs="Calibri"/>
          <w:sz w:val="24"/>
          <w:szCs w:val="24"/>
        </w:rPr>
        <w:t xml:space="preserve">on the </w:t>
      </w:r>
      <w:r w:rsidR="00FC0491" w:rsidRPr="00696BD2">
        <w:rPr>
          <w:rFonts w:ascii="Calibri" w:hAnsi="Calibri" w:cs="Calibri"/>
          <w:sz w:val="24"/>
          <w:szCs w:val="24"/>
        </w:rPr>
        <w:t>resi</w:t>
      </w:r>
      <w:r w:rsidR="00ED6AEC" w:rsidRPr="00696BD2">
        <w:rPr>
          <w:rFonts w:ascii="Calibri" w:hAnsi="Calibri" w:cs="Calibri"/>
          <w:sz w:val="24"/>
          <w:szCs w:val="24"/>
        </w:rPr>
        <w:t>n</w:t>
      </w:r>
      <w:r w:rsidR="00C65CCA" w:rsidRPr="00696BD2">
        <w:rPr>
          <w:rFonts w:ascii="Calibri" w:hAnsi="Calibri" w:cs="Calibri"/>
          <w:sz w:val="24"/>
          <w:szCs w:val="24"/>
        </w:rPr>
        <w:t xml:space="preserve"> </w:t>
      </w:r>
      <w:r w:rsidR="00535FD2" w:rsidRPr="00696BD2">
        <w:rPr>
          <w:rFonts w:ascii="Calibri" w:hAnsi="Calibri" w:cs="Calibri"/>
          <w:sz w:val="24"/>
          <w:szCs w:val="24"/>
        </w:rPr>
        <w:t>around the imp</w:t>
      </w:r>
      <w:r w:rsidR="00680A39" w:rsidRPr="00696BD2">
        <w:rPr>
          <w:rFonts w:ascii="Calibri" w:hAnsi="Calibri" w:cs="Calibri"/>
          <w:sz w:val="24"/>
          <w:szCs w:val="24"/>
        </w:rPr>
        <w:t xml:space="preserve">lant </w:t>
      </w:r>
      <w:r w:rsidR="008A47B3" w:rsidRPr="00696BD2">
        <w:rPr>
          <w:rFonts w:ascii="Calibri" w:hAnsi="Calibri" w:cs="Calibri"/>
          <w:sz w:val="24"/>
          <w:szCs w:val="24"/>
        </w:rPr>
        <w:t xml:space="preserve">and make it </w:t>
      </w:r>
      <w:r w:rsidR="00C04211" w:rsidRPr="00696BD2">
        <w:rPr>
          <w:rFonts w:ascii="Calibri" w:hAnsi="Calibri" w:cs="Calibri"/>
          <w:sz w:val="24"/>
          <w:szCs w:val="24"/>
        </w:rPr>
        <w:t xml:space="preserve">concentric with </w:t>
      </w:r>
      <w:r w:rsidR="00680A39" w:rsidRPr="00696BD2">
        <w:rPr>
          <w:rFonts w:ascii="Calibri" w:hAnsi="Calibri" w:cs="Calibri"/>
          <w:sz w:val="24"/>
          <w:szCs w:val="24"/>
        </w:rPr>
        <w:t>the imaging cannula. A</w:t>
      </w:r>
      <w:r w:rsidRPr="00696BD2">
        <w:rPr>
          <w:rFonts w:ascii="Calibri" w:hAnsi="Calibri" w:cs="Calibri"/>
          <w:sz w:val="24"/>
          <w:szCs w:val="24"/>
        </w:rPr>
        <w:t xml:space="preserve">pply more </w:t>
      </w:r>
      <w:r w:rsidR="00256E00" w:rsidRPr="00696BD2">
        <w:rPr>
          <w:rFonts w:ascii="Calibri" w:hAnsi="Calibri" w:cs="Calibri"/>
          <w:sz w:val="24"/>
          <w:szCs w:val="24"/>
        </w:rPr>
        <w:t>denture base resin</w:t>
      </w:r>
      <w:r w:rsidRPr="00696BD2">
        <w:rPr>
          <w:rFonts w:ascii="Calibri" w:hAnsi="Calibri" w:cs="Calibri"/>
          <w:sz w:val="24"/>
          <w:szCs w:val="24"/>
        </w:rPr>
        <w:t xml:space="preserve"> around and above the head</w:t>
      </w:r>
      <w:r w:rsidR="00DD05CF" w:rsidRPr="00696BD2">
        <w:rPr>
          <w:rFonts w:ascii="Calibri" w:hAnsi="Calibri" w:cs="Calibri"/>
          <w:sz w:val="24"/>
          <w:szCs w:val="24"/>
        </w:rPr>
        <w:t xml:space="preserve"> </w:t>
      </w:r>
      <w:r w:rsidRPr="00696BD2">
        <w:rPr>
          <w:rFonts w:ascii="Calibri" w:hAnsi="Calibri" w:cs="Calibri"/>
          <w:sz w:val="24"/>
          <w:szCs w:val="24"/>
        </w:rPr>
        <w:t xml:space="preserve">plate to fix its position. </w:t>
      </w:r>
      <w:r w:rsidR="001006E5" w:rsidRPr="00696BD2">
        <w:rPr>
          <w:rFonts w:ascii="Calibri" w:hAnsi="Calibri" w:cs="Calibri"/>
          <w:sz w:val="24"/>
          <w:szCs w:val="24"/>
        </w:rPr>
        <w:t>Let i</w:t>
      </w:r>
      <w:r w:rsidR="00170069" w:rsidRPr="00696BD2">
        <w:rPr>
          <w:rFonts w:ascii="Calibri" w:hAnsi="Calibri" w:cs="Calibri"/>
          <w:sz w:val="24"/>
          <w:szCs w:val="24"/>
        </w:rPr>
        <w:t>t</w:t>
      </w:r>
      <w:r w:rsidR="001006E5" w:rsidRPr="00696BD2">
        <w:rPr>
          <w:rFonts w:ascii="Calibri" w:hAnsi="Calibri" w:cs="Calibri"/>
          <w:sz w:val="24"/>
          <w:szCs w:val="24"/>
        </w:rPr>
        <w:t xml:space="preserve"> cure for several minutes</w:t>
      </w:r>
      <w:r w:rsidR="0027092B" w:rsidRPr="00696BD2">
        <w:rPr>
          <w:rFonts w:ascii="Calibri" w:hAnsi="Calibri" w:cs="Calibri"/>
          <w:sz w:val="24"/>
          <w:szCs w:val="24"/>
        </w:rPr>
        <w:t>.</w:t>
      </w:r>
    </w:p>
    <w:p w14:paraId="47DE9DB6" w14:textId="77777777" w:rsidR="00696BD2" w:rsidRPr="00696BD2" w:rsidRDefault="00696BD2" w:rsidP="00696BD2">
      <w:pPr>
        <w:contextualSpacing/>
      </w:pPr>
    </w:p>
    <w:p w14:paraId="6A0D6C3B" w14:textId="64365694" w:rsidR="00256E00" w:rsidRPr="00696BD2" w:rsidRDefault="00F4049B"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 xml:space="preserve">Avoid building up </w:t>
      </w:r>
      <w:r w:rsidR="00F84708" w:rsidRPr="00696BD2">
        <w:rPr>
          <w:rFonts w:ascii="Calibri" w:hAnsi="Calibri" w:cs="Calibri"/>
          <w:sz w:val="24"/>
          <w:szCs w:val="24"/>
        </w:rPr>
        <w:t xml:space="preserve">a </w:t>
      </w:r>
      <w:r w:rsidRPr="00696BD2">
        <w:rPr>
          <w:rFonts w:ascii="Calibri" w:hAnsi="Calibri" w:cs="Calibri"/>
          <w:sz w:val="24"/>
          <w:szCs w:val="24"/>
        </w:rPr>
        <w:t xml:space="preserve">thick layer of </w:t>
      </w:r>
      <w:r w:rsidR="00DF6E08" w:rsidRPr="00696BD2">
        <w:rPr>
          <w:rFonts w:ascii="Calibri" w:hAnsi="Calibri" w:cs="Calibri"/>
          <w:sz w:val="24"/>
          <w:szCs w:val="24"/>
        </w:rPr>
        <w:t xml:space="preserve">cement around the </w:t>
      </w:r>
      <w:r w:rsidRPr="00696BD2">
        <w:rPr>
          <w:rFonts w:ascii="Calibri" w:hAnsi="Calibri" w:cs="Calibri"/>
          <w:sz w:val="24"/>
          <w:szCs w:val="24"/>
        </w:rPr>
        <w:t>ca</w:t>
      </w:r>
      <w:r w:rsidR="00170069" w:rsidRPr="00696BD2">
        <w:rPr>
          <w:rFonts w:ascii="Calibri" w:hAnsi="Calibri" w:cs="Calibri"/>
          <w:sz w:val="24"/>
          <w:szCs w:val="24"/>
        </w:rPr>
        <w:t>n</w:t>
      </w:r>
      <w:r w:rsidRPr="00696BD2">
        <w:rPr>
          <w:rFonts w:ascii="Calibri" w:hAnsi="Calibri" w:cs="Calibri"/>
          <w:sz w:val="24"/>
          <w:szCs w:val="24"/>
        </w:rPr>
        <w:t>nula to</w:t>
      </w:r>
      <w:r w:rsidR="003A589D" w:rsidRPr="00696BD2">
        <w:rPr>
          <w:rFonts w:ascii="Calibri" w:hAnsi="Calibri" w:cs="Calibri"/>
          <w:sz w:val="24"/>
          <w:szCs w:val="24"/>
        </w:rPr>
        <w:t xml:space="preserve"> </w:t>
      </w:r>
      <w:r w:rsidR="007C74FE" w:rsidRPr="00696BD2">
        <w:rPr>
          <w:rFonts w:ascii="Calibri" w:hAnsi="Calibri" w:cs="Calibri"/>
          <w:sz w:val="24"/>
          <w:szCs w:val="24"/>
        </w:rPr>
        <w:t xml:space="preserve">ensure </w:t>
      </w:r>
      <w:r w:rsidR="003A589D" w:rsidRPr="00696BD2">
        <w:rPr>
          <w:rFonts w:ascii="Calibri" w:hAnsi="Calibri" w:cs="Calibri"/>
          <w:sz w:val="24"/>
          <w:szCs w:val="24"/>
        </w:rPr>
        <w:t>better access</w:t>
      </w:r>
      <w:r w:rsidR="007C74FE" w:rsidRPr="00696BD2">
        <w:rPr>
          <w:rFonts w:ascii="Calibri" w:hAnsi="Calibri" w:cs="Calibri"/>
          <w:sz w:val="24"/>
          <w:szCs w:val="24"/>
        </w:rPr>
        <w:t xml:space="preserve"> to the imaging window</w:t>
      </w:r>
      <w:r w:rsidR="003A589D" w:rsidRPr="00696BD2">
        <w:rPr>
          <w:rFonts w:ascii="Calibri" w:hAnsi="Calibri" w:cs="Calibri"/>
          <w:sz w:val="24"/>
          <w:szCs w:val="24"/>
        </w:rPr>
        <w:t xml:space="preserve"> with the objective lens</w:t>
      </w:r>
      <w:r w:rsidR="7E247938" w:rsidRPr="00696BD2">
        <w:rPr>
          <w:rFonts w:ascii="Calibri" w:hAnsi="Calibri" w:cs="Calibri"/>
          <w:sz w:val="24"/>
          <w:szCs w:val="24"/>
        </w:rPr>
        <w:t xml:space="preserve"> (</w:t>
      </w:r>
      <w:r w:rsidR="7E247938" w:rsidRPr="00696BD2">
        <w:rPr>
          <w:rFonts w:ascii="Calibri" w:hAnsi="Calibri" w:cs="Calibri"/>
          <w:b/>
          <w:bCs/>
          <w:sz w:val="24"/>
          <w:szCs w:val="24"/>
        </w:rPr>
        <w:t xml:space="preserve">Figure </w:t>
      </w:r>
      <w:r w:rsidR="00B5582F" w:rsidRPr="00696BD2">
        <w:rPr>
          <w:rFonts w:ascii="Calibri" w:hAnsi="Calibri" w:cs="Calibri"/>
          <w:b/>
          <w:bCs/>
          <w:sz w:val="24"/>
          <w:szCs w:val="24"/>
        </w:rPr>
        <w:t>4</w:t>
      </w:r>
      <w:r w:rsidR="7E247938" w:rsidRPr="00696BD2">
        <w:rPr>
          <w:rFonts w:ascii="Calibri" w:hAnsi="Calibri" w:cs="Calibri"/>
          <w:sz w:val="24"/>
          <w:szCs w:val="24"/>
        </w:rPr>
        <w:t xml:space="preserve">). </w:t>
      </w:r>
      <w:r w:rsidR="7E247938" w:rsidRPr="00696BD2">
        <w:rPr>
          <w:rFonts w:ascii="Calibri" w:eastAsia="Calibri" w:hAnsi="Calibri" w:cs="Calibri"/>
          <w:sz w:val="24"/>
          <w:szCs w:val="24"/>
        </w:rPr>
        <w:t xml:space="preserve">[Place Figure </w:t>
      </w:r>
      <w:r w:rsidR="00B5582F" w:rsidRPr="00696BD2">
        <w:rPr>
          <w:rFonts w:ascii="Calibri" w:eastAsia="Calibri" w:hAnsi="Calibri" w:cs="Calibri"/>
          <w:sz w:val="24"/>
          <w:szCs w:val="24"/>
        </w:rPr>
        <w:t>4</w:t>
      </w:r>
      <w:r w:rsidR="7E247938" w:rsidRPr="00696BD2">
        <w:rPr>
          <w:rFonts w:ascii="Calibri" w:eastAsia="Calibri" w:hAnsi="Calibri" w:cs="Calibri"/>
          <w:sz w:val="24"/>
          <w:szCs w:val="24"/>
        </w:rPr>
        <w:t xml:space="preserve"> here]</w:t>
      </w:r>
    </w:p>
    <w:p w14:paraId="441A79A3" w14:textId="77777777" w:rsidR="00696BD2" w:rsidRPr="00696BD2" w:rsidRDefault="00696BD2" w:rsidP="00696BD2">
      <w:pPr>
        <w:pStyle w:val="ListParagraph"/>
        <w:spacing w:after="0" w:line="240" w:lineRule="auto"/>
        <w:ind w:firstLineChars="0" w:firstLine="0"/>
        <w:contextualSpacing/>
        <w:rPr>
          <w:rFonts w:ascii="Calibri" w:hAnsi="Calibri" w:cs="Calibri"/>
          <w:sz w:val="24"/>
          <w:szCs w:val="24"/>
        </w:rPr>
      </w:pPr>
    </w:p>
    <w:p w14:paraId="07370E4D" w14:textId="521D421C" w:rsidR="005723D4" w:rsidRPr="00696BD2" w:rsidRDefault="00DF6E08" w:rsidP="00696BD2">
      <w:pPr>
        <w:pStyle w:val="ListParagraph"/>
        <w:numPr>
          <w:ilvl w:val="3"/>
          <w:numId w:val="14"/>
        </w:numPr>
        <w:spacing w:after="0" w:line="240" w:lineRule="auto"/>
        <w:ind w:left="0" w:firstLineChars="0" w:firstLine="0"/>
        <w:contextualSpacing/>
        <w:rPr>
          <w:rFonts w:ascii="Calibri" w:hAnsi="Calibri" w:cs="Calibri"/>
          <w:sz w:val="24"/>
          <w:szCs w:val="24"/>
        </w:rPr>
      </w:pPr>
      <w:r w:rsidRPr="00696BD2">
        <w:rPr>
          <w:rFonts w:ascii="Calibri" w:hAnsi="Calibri" w:cs="Calibri"/>
          <w:sz w:val="24"/>
          <w:szCs w:val="24"/>
        </w:rPr>
        <w:t xml:space="preserve">Dilute the </w:t>
      </w:r>
      <w:r w:rsidR="00FD68D0" w:rsidRPr="00696BD2">
        <w:rPr>
          <w:rFonts w:ascii="Calibri" w:hAnsi="Calibri" w:cs="Calibri"/>
          <w:sz w:val="24"/>
          <w:szCs w:val="24"/>
        </w:rPr>
        <w:t>denture base resin</w:t>
      </w:r>
      <w:r w:rsidRPr="00696BD2">
        <w:rPr>
          <w:rFonts w:ascii="Calibri" w:hAnsi="Calibri" w:cs="Calibri"/>
          <w:sz w:val="24"/>
          <w:szCs w:val="24"/>
        </w:rPr>
        <w:t xml:space="preserve"> to </w:t>
      </w:r>
      <w:r w:rsidR="00526B1E" w:rsidRPr="00696BD2">
        <w:rPr>
          <w:rFonts w:ascii="Calibri" w:hAnsi="Calibri" w:cs="Calibri"/>
          <w:sz w:val="24"/>
          <w:szCs w:val="24"/>
        </w:rPr>
        <w:t>decrease</w:t>
      </w:r>
      <w:r w:rsidR="00833E48" w:rsidRPr="00696BD2">
        <w:rPr>
          <w:rFonts w:ascii="Calibri" w:hAnsi="Calibri" w:cs="Calibri"/>
          <w:sz w:val="24"/>
          <w:szCs w:val="24"/>
        </w:rPr>
        <w:t xml:space="preserve"> its visco</w:t>
      </w:r>
      <w:r w:rsidR="00526B1E" w:rsidRPr="00696BD2">
        <w:rPr>
          <w:rFonts w:ascii="Calibri" w:hAnsi="Calibri" w:cs="Calibri"/>
          <w:sz w:val="24"/>
          <w:szCs w:val="24"/>
        </w:rPr>
        <w:t>sity</w:t>
      </w:r>
      <w:r w:rsidRPr="00696BD2">
        <w:rPr>
          <w:rFonts w:ascii="Calibri" w:hAnsi="Calibri" w:cs="Calibri"/>
          <w:sz w:val="24"/>
          <w:szCs w:val="24"/>
        </w:rPr>
        <w:t>, thus allow</w:t>
      </w:r>
      <w:r w:rsidR="00526B1E" w:rsidRPr="00696BD2">
        <w:rPr>
          <w:rFonts w:ascii="Calibri" w:hAnsi="Calibri" w:cs="Calibri"/>
          <w:sz w:val="24"/>
          <w:szCs w:val="24"/>
        </w:rPr>
        <w:t>ing</w:t>
      </w:r>
      <w:r w:rsidRPr="00696BD2">
        <w:rPr>
          <w:rFonts w:ascii="Calibri" w:hAnsi="Calibri" w:cs="Calibri"/>
          <w:sz w:val="24"/>
          <w:szCs w:val="24"/>
        </w:rPr>
        <w:t xml:space="preserve"> it to </w:t>
      </w:r>
      <w:r w:rsidR="00526B1E" w:rsidRPr="00696BD2">
        <w:rPr>
          <w:rFonts w:ascii="Calibri" w:hAnsi="Calibri" w:cs="Calibri"/>
          <w:sz w:val="24"/>
          <w:szCs w:val="24"/>
        </w:rPr>
        <w:t>fill</w:t>
      </w:r>
      <w:r w:rsidR="002F6339" w:rsidRPr="00696BD2">
        <w:rPr>
          <w:rFonts w:ascii="Calibri" w:hAnsi="Calibri" w:cs="Calibri"/>
          <w:sz w:val="24"/>
          <w:szCs w:val="24"/>
        </w:rPr>
        <w:t xml:space="preserve"> the caveats which are </w:t>
      </w:r>
      <w:r w:rsidR="59B8AFE9" w:rsidRPr="00696BD2">
        <w:rPr>
          <w:rFonts w:ascii="Calibri" w:hAnsi="Calibri" w:cs="Calibri"/>
          <w:sz w:val="24"/>
          <w:szCs w:val="24"/>
        </w:rPr>
        <w:t>hard</w:t>
      </w:r>
      <w:r w:rsidR="002F6339" w:rsidRPr="00696BD2">
        <w:rPr>
          <w:rFonts w:ascii="Calibri" w:hAnsi="Calibri" w:cs="Calibri"/>
          <w:sz w:val="24"/>
          <w:szCs w:val="24"/>
        </w:rPr>
        <w:t xml:space="preserve"> to reach </w:t>
      </w:r>
      <w:r w:rsidR="00D27A8A" w:rsidRPr="00696BD2">
        <w:rPr>
          <w:rFonts w:ascii="Calibri" w:hAnsi="Calibri" w:cs="Calibri"/>
          <w:sz w:val="24"/>
          <w:szCs w:val="24"/>
        </w:rPr>
        <w:t>with an applicator</w:t>
      </w:r>
      <w:r w:rsidRPr="00696BD2">
        <w:rPr>
          <w:rFonts w:ascii="Calibri" w:hAnsi="Calibri" w:cs="Calibri"/>
          <w:sz w:val="24"/>
          <w:szCs w:val="24"/>
        </w:rPr>
        <w:t>.</w:t>
      </w:r>
      <w:r w:rsidR="005723D4" w:rsidRPr="00696BD2">
        <w:rPr>
          <w:rFonts w:ascii="Calibri" w:hAnsi="Calibri" w:cs="Calibri"/>
          <w:sz w:val="24"/>
          <w:szCs w:val="24"/>
        </w:rPr>
        <w:t xml:space="preserve"> </w:t>
      </w:r>
    </w:p>
    <w:p w14:paraId="477E0590" w14:textId="77777777" w:rsidR="00696BD2" w:rsidRPr="00696BD2" w:rsidRDefault="00696BD2" w:rsidP="00696BD2">
      <w:pPr>
        <w:contextualSpacing/>
      </w:pPr>
    </w:p>
    <w:p w14:paraId="2ECDE777" w14:textId="0CA16A3E" w:rsidR="006607C3" w:rsidRPr="00696BD2" w:rsidRDefault="005723D4"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Gently place an insulated rubber tape above the window to protect the window from possible contamination from animal bedding.</w:t>
      </w:r>
    </w:p>
    <w:p w14:paraId="7895C5E5"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2EB69B26" w14:textId="52E36490" w:rsidR="00DF6E08" w:rsidRPr="00696BD2" w:rsidRDefault="00087BC3"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When</w:t>
      </w:r>
      <w:r w:rsidR="00286356" w:rsidRPr="00696BD2">
        <w:rPr>
          <w:rFonts w:ascii="Calibri" w:hAnsi="Calibri" w:cs="Calibri"/>
          <w:sz w:val="24"/>
          <w:szCs w:val="24"/>
        </w:rPr>
        <w:t xml:space="preserve"> the surgery</w:t>
      </w:r>
      <w:r w:rsidRPr="00696BD2">
        <w:rPr>
          <w:rFonts w:ascii="Calibri" w:hAnsi="Calibri" w:cs="Calibri"/>
          <w:sz w:val="24"/>
          <w:szCs w:val="24"/>
        </w:rPr>
        <w:t xml:space="preserve"> is finished</w:t>
      </w:r>
      <w:r w:rsidR="00286356" w:rsidRPr="00696BD2">
        <w:rPr>
          <w:rFonts w:ascii="Calibri" w:hAnsi="Calibri" w:cs="Calibri"/>
          <w:sz w:val="24"/>
          <w:szCs w:val="24"/>
        </w:rPr>
        <w:t>, i</w:t>
      </w:r>
      <w:r w:rsidR="00DF6E08" w:rsidRPr="00696BD2">
        <w:rPr>
          <w:rFonts w:ascii="Calibri" w:hAnsi="Calibri" w:cs="Calibri"/>
          <w:sz w:val="24"/>
          <w:szCs w:val="24"/>
        </w:rPr>
        <w:t xml:space="preserve">nject </w:t>
      </w:r>
      <w:r w:rsidR="00AC5DEB" w:rsidRPr="00696BD2">
        <w:rPr>
          <w:rFonts w:ascii="Calibri" w:hAnsi="Calibri" w:cs="Calibri"/>
          <w:sz w:val="24"/>
          <w:szCs w:val="24"/>
        </w:rPr>
        <w:t>anti-inflammatory</w:t>
      </w:r>
      <w:r w:rsidR="00756BF3" w:rsidRPr="00696BD2">
        <w:rPr>
          <w:rFonts w:ascii="Calibri" w:hAnsi="Calibri" w:cs="Calibri"/>
          <w:sz w:val="24"/>
          <w:szCs w:val="24"/>
        </w:rPr>
        <w:t xml:space="preserve"> drug</w:t>
      </w:r>
      <w:r w:rsidR="00DF6E08" w:rsidRPr="00696BD2">
        <w:rPr>
          <w:rFonts w:ascii="Calibri" w:hAnsi="Calibri" w:cs="Calibri"/>
          <w:sz w:val="24"/>
          <w:szCs w:val="24"/>
        </w:rPr>
        <w:t xml:space="preserve"> subcutaneously to prevent </w:t>
      </w:r>
      <w:r w:rsidR="00BE72F5" w:rsidRPr="00696BD2">
        <w:rPr>
          <w:rFonts w:ascii="Calibri" w:hAnsi="Calibri" w:cs="Calibri"/>
          <w:sz w:val="24"/>
          <w:szCs w:val="24"/>
        </w:rPr>
        <w:t xml:space="preserve">an </w:t>
      </w:r>
      <w:r w:rsidR="00DF6E08" w:rsidRPr="00696BD2">
        <w:rPr>
          <w:rFonts w:ascii="Calibri" w:hAnsi="Calibri" w:cs="Calibri"/>
          <w:sz w:val="24"/>
          <w:szCs w:val="24"/>
        </w:rPr>
        <w:t>inflammatory response.</w:t>
      </w:r>
      <w:r w:rsidR="00A135AD" w:rsidRPr="00696BD2">
        <w:rPr>
          <w:rFonts w:ascii="Calibri" w:hAnsi="Calibri" w:cs="Calibri"/>
          <w:sz w:val="24"/>
          <w:szCs w:val="24"/>
        </w:rPr>
        <w:t xml:space="preserve"> </w:t>
      </w:r>
    </w:p>
    <w:p w14:paraId="4D4D54C0"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2E6ABF4C" w14:textId="07651E70"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lace the animal in a warm cage until it recovers</w:t>
      </w:r>
      <w:r w:rsidR="00F8752F" w:rsidRPr="00696BD2">
        <w:rPr>
          <w:rFonts w:ascii="Calibri" w:hAnsi="Calibri" w:cs="Calibri"/>
          <w:sz w:val="24"/>
          <w:szCs w:val="24"/>
        </w:rPr>
        <w:t xml:space="preserve"> from anesthesia</w:t>
      </w:r>
      <w:r w:rsidRPr="00696BD2">
        <w:rPr>
          <w:rFonts w:ascii="Calibri" w:hAnsi="Calibri" w:cs="Calibri"/>
          <w:sz w:val="24"/>
          <w:szCs w:val="24"/>
        </w:rPr>
        <w:t>.</w:t>
      </w:r>
    </w:p>
    <w:p w14:paraId="351595CF"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5A5A3F86" w14:textId="4E8578EE" w:rsidR="00217AA3" w:rsidRPr="00696BD2" w:rsidRDefault="005A1D82"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Check the </w:t>
      </w:r>
      <w:r w:rsidR="00AC0978" w:rsidRPr="00696BD2">
        <w:rPr>
          <w:rFonts w:ascii="Calibri" w:hAnsi="Calibri" w:cs="Calibri"/>
          <w:sz w:val="24"/>
          <w:szCs w:val="24"/>
        </w:rPr>
        <w:t xml:space="preserve">health </w:t>
      </w:r>
      <w:r w:rsidRPr="00696BD2">
        <w:rPr>
          <w:rFonts w:ascii="Calibri" w:hAnsi="Calibri" w:cs="Calibri"/>
          <w:sz w:val="24"/>
          <w:szCs w:val="24"/>
        </w:rPr>
        <w:t xml:space="preserve">status of the mouse for </w:t>
      </w:r>
      <w:r w:rsidR="00AC0978" w:rsidRPr="00696BD2">
        <w:rPr>
          <w:rFonts w:ascii="Calibri" w:hAnsi="Calibri" w:cs="Calibri"/>
          <w:sz w:val="24"/>
          <w:szCs w:val="24"/>
        </w:rPr>
        <w:t>72</w:t>
      </w:r>
      <w:r w:rsidRPr="00696BD2">
        <w:rPr>
          <w:rFonts w:ascii="Calibri" w:hAnsi="Calibri" w:cs="Calibri"/>
          <w:sz w:val="24"/>
          <w:szCs w:val="24"/>
        </w:rPr>
        <w:t xml:space="preserve"> </w:t>
      </w:r>
      <w:r w:rsidR="00AC0978" w:rsidRPr="00696BD2">
        <w:rPr>
          <w:rFonts w:ascii="Calibri" w:hAnsi="Calibri" w:cs="Calibri"/>
          <w:sz w:val="24"/>
          <w:szCs w:val="24"/>
        </w:rPr>
        <w:t xml:space="preserve">h </w:t>
      </w:r>
      <w:r w:rsidR="00752C5A" w:rsidRPr="00696BD2">
        <w:rPr>
          <w:rFonts w:ascii="Calibri" w:hAnsi="Calibri" w:cs="Calibri"/>
          <w:sz w:val="24"/>
          <w:szCs w:val="24"/>
        </w:rPr>
        <w:t>post-surgery by</w:t>
      </w:r>
      <w:r w:rsidRPr="00696BD2">
        <w:rPr>
          <w:rFonts w:ascii="Calibri" w:hAnsi="Calibri" w:cs="Calibri"/>
          <w:sz w:val="24"/>
          <w:szCs w:val="24"/>
        </w:rPr>
        <w:t xml:space="preserve"> </w:t>
      </w:r>
      <w:r w:rsidR="00752C5A" w:rsidRPr="00696BD2">
        <w:rPr>
          <w:rFonts w:ascii="Calibri" w:hAnsi="Calibri" w:cs="Calibri"/>
          <w:sz w:val="24"/>
          <w:szCs w:val="24"/>
        </w:rPr>
        <w:t>observing</w:t>
      </w:r>
      <w:r w:rsidRPr="00696BD2">
        <w:rPr>
          <w:rFonts w:ascii="Calibri" w:hAnsi="Calibri" w:cs="Calibri"/>
          <w:sz w:val="24"/>
          <w:szCs w:val="24"/>
        </w:rPr>
        <w:t xml:space="preserve"> general behavior.</w:t>
      </w:r>
      <w:r w:rsidR="00696BD2" w:rsidRPr="00696BD2">
        <w:rPr>
          <w:rFonts w:ascii="Calibri" w:hAnsi="Calibri" w:cs="Calibri"/>
          <w:sz w:val="24"/>
          <w:szCs w:val="24"/>
        </w:rPr>
        <w:t xml:space="preserve"> </w:t>
      </w:r>
      <w:r w:rsidR="003A53CC" w:rsidRPr="00696BD2">
        <w:rPr>
          <w:rFonts w:ascii="Calibri" w:hAnsi="Calibri" w:cs="Calibri"/>
          <w:sz w:val="24"/>
          <w:szCs w:val="24"/>
        </w:rPr>
        <w:t>Anti-inflammatory drug</w:t>
      </w:r>
      <w:r w:rsidR="00586542" w:rsidRPr="00696BD2">
        <w:rPr>
          <w:rFonts w:ascii="Calibri" w:hAnsi="Calibri" w:cs="Calibri"/>
          <w:sz w:val="24"/>
          <w:szCs w:val="24"/>
        </w:rPr>
        <w:t xml:space="preserve"> </w:t>
      </w:r>
      <w:r w:rsidR="009B53BB" w:rsidRPr="00696BD2">
        <w:rPr>
          <w:rFonts w:ascii="Calibri" w:hAnsi="Calibri" w:cs="Calibri"/>
          <w:sz w:val="24"/>
          <w:szCs w:val="24"/>
        </w:rPr>
        <w:t>an</w:t>
      </w:r>
      <w:r w:rsidR="003A53CC" w:rsidRPr="00696BD2">
        <w:rPr>
          <w:rFonts w:ascii="Calibri" w:hAnsi="Calibri" w:cs="Calibri"/>
          <w:sz w:val="24"/>
          <w:szCs w:val="24"/>
        </w:rPr>
        <w:t>d</w:t>
      </w:r>
      <w:r w:rsidR="009B53BB" w:rsidRPr="00696BD2">
        <w:rPr>
          <w:rFonts w:ascii="Calibri" w:hAnsi="Calibri" w:cs="Calibri"/>
          <w:sz w:val="24"/>
          <w:szCs w:val="24"/>
        </w:rPr>
        <w:t xml:space="preserve"> </w:t>
      </w:r>
      <w:r w:rsidR="00317989" w:rsidRPr="00696BD2">
        <w:rPr>
          <w:rFonts w:ascii="Calibri" w:hAnsi="Calibri" w:cs="Calibri"/>
          <w:sz w:val="24"/>
          <w:szCs w:val="24"/>
        </w:rPr>
        <w:t xml:space="preserve">analgesic </w:t>
      </w:r>
      <w:r w:rsidR="009B53BB" w:rsidRPr="00696BD2">
        <w:rPr>
          <w:rFonts w:ascii="Calibri" w:hAnsi="Calibri" w:cs="Calibri"/>
          <w:sz w:val="24"/>
          <w:szCs w:val="24"/>
        </w:rPr>
        <w:t xml:space="preserve">are </w:t>
      </w:r>
      <w:r w:rsidR="00573E8F" w:rsidRPr="00696BD2">
        <w:rPr>
          <w:rFonts w:ascii="Calibri" w:hAnsi="Calibri" w:cs="Calibri"/>
          <w:sz w:val="24"/>
          <w:szCs w:val="24"/>
        </w:rPr>
        <w:t xml:space="preserve">injected subcutaneously for </w:t>
      </w:r>
      <w:r w:rsidR="00F41AFE" w:rsidRPr="00696BD2">
        <w:rPr>
          <w:rFonts w:ascii="Calibri" w:hAnsi="Calibri" w:cs="Calibri"/>
          <w:sz w:val="24"/>
          <w:szCs w:val="24"/>
        </w:rPr>
        <w:t>two-</w:t>
      </w:r>
      <w:r w:rsidR="00573E8F" w:rsidRPr="00696BD2">
        <w:rPr>
          <w:rFonts w:ascii="Calibri" w:hAnsi="Calibri" w:cs="Calibri"/>
          <w:sz w:val="24"/>
          <w:szCs w:val="24"/>
        </w:rPr>
        <w:t xml:space="preserve">three days </w:t>
      </w:r>
      <w:r w:rsidR="00381CDC" w:rsidRPr="00696BD2">
        <w:rPr>
          <w:rFonts w:ascii="Calibri" w:hAnsi="Calibri" w:cs="Calibri"/>
          <w:sz w:val="24"/>
          <w:szCs w:val="24"/>
        </w:rPr>
        <w:t>post-</w:t>
      </w:r>
      <w:r w:rsidR="00573E8F" w:rsidRPr="00696BD2">
        <w:rPr>
          <w:rFonts w:ascii="Calibri" w:hAnsi="Calibri" w:cs="Calibri"/>
          <w:sz w:val="24"/>
          <w:szCs w:val="24"/>
        </w:rPr>
        <w:t xml:space="preserve">surgery every 24 hours to release pain and reduce </w:t>
      </w:r>
      <w:r w:rsidR="00381CDC" w:rsidRPr="00696BD2">
        <w:rPr>
          <w:rFonts w:ascii="Calibri" w:hAnsi="Calibri" w:cs="Calibri"/>
          <w:sz w:val="24"/>
          <w:szCs w:val="24"/>
        </w:rPr>
        <w:t xml:space="preserve">the </w:t>
      </w:r>
      <w:r w:rsidR="00573E8F" w:rsidRPr="00696BD2">
        <w:rPr>
          <w:rFonts w:ascii="Calibri" w:hAnsi="Calibri" w:cs="Calibri"/>
          <w:sz w:val="24"/>
          <w:szCs w:val="24"/>
        </w:rPr>
        <w:t>inflammatory response</w:t>
      </w:r>
      <w:r w:rsidR="00D23CE5" w:rsidRPr="00696BD2">
        <w:rPr>
          <w:rFonts w:ascii="Calibri" w:hAnsi="Calibri" w:cs="Calibri"/>
          <w:sz w:val="24"/>
          <w:szCs w:val="24"/>
        </w:rPr>
        <w:t>.</w:t>
      </w:r>
    </w:p>
    <w:p w14:paraId="717D18A0"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6B889429" w14:textId="781FB8E1" w:rsidR="005A1D82" w:rsidRPr="00696BD2" w:rsidRDefault="00217AA3" w:rsidP="00696BD2">
      <w:pPr>
        <w:contextualSpacing/>
      </w:pPr>
      <w:r w:rsidRPr="00696BD2">
        <w:t>NOTE: Alternative monitoring procedures, drugs</w:t>
      </w:r>
      <w:r w:rsidR="00586542" w:rsidRPr="00696BD2">
        <w:t>,</w:t>
      </w:r>
      <w:r w:rsidRPr="00696BD2">
        <w:t xml:space="preserve"> and dosages are possible for postoperative care</w:t>
      </w:r>
      <w:r w:rsidR="009F7F63" w:rsidRPr="00696BD2">
        <w:t>,</w:t>
      </w:r>
      <w:r w:rsidRPr="00696BD2">
        <w:t xml:space="preserve"> </w:t>
      </w:r>
      <w:r w:rsidR="009F7F63" w:rsidRPr="00696BD2">
        <w:t>r</w:t>
      </w:r>
      <w:r w:rsidRPr="00696BD2">
        <w:t xml:space="preserve">efer to </w:t>
      </w:r>
      <w:r w:rsidR="00696BD2" w:rsidRPr="00696BD2">
        <w:t>the</w:t>
      </w:r>
      <w:r w:rsidRPr="00696BD2">
        <w:t xml:space="preserve"> </w:t>
      </w:r>
      <w:r w:rsidR="009F7F63" w:rsidRPr="00696BD2">
        <w:t xml:space="preserve">IUCAC approved </w:t>
      </w:r>
      <w:r w:rsidRPr="00696BD2">
        <w:t xml:space="preserve">animal </w:t>
      </w:r>
      <w:r w:rsidR="009F7F63" w:rsidRPr="00696BD2">
        <w:t>protocol</w:t>
      </w:r>
      <w:r w:rsidR="000815F3" w:rsidRPr="00696BD2">
        <w:t xml:space="preserve"> for the exact procedure</w:t>
      </w:r>
      <w:r w:rsidRPr="00696BD2">
        <w:t>.</w:t>
      </w:r>
    </w:p>
    <w:p w14:paraId="7E8C9EAF"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50398CD1" w14:textId="55BE3F3B" w:rsidR="00DF6E08" w:rsidRPr="00696BD2" w:rsidRDefault="00DF6E08" w:rsidP="00696BD2">
      <w:pPr>
        <w:pStyle w:val="ListParagraph"/>
        <w:numPr>
          <w:ilvl w:val="2"/>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Check the window </w:t>
      </w:r>
      <w:r w:rsidR="00F33AE2" w:rsidRPr="00696BD2">
        <w:rPr>
          <w:rFonts w:ascii="Calibri" w:hAnsi="Calibri" w:cs="Calibri"/>
          <w:sz w:val="24"/>
          <w:szCs w:val="24"/>
        </w:rPr>
        <w:t>5-</w:t>
      </w:r>
      <w:r w:rsidRPr="00696BD2">
        <w:rPr>
          <w:rFonts w:ascii="Calibri" w:hAnsi="Calibri" w:cs="Calibri"/>
          <w:sz w:val="24"/>
          <w:szCs w:val="24"/>
        </w:rPr>
        <w:t>7 days post-surgery</w:t>
      </w:r>
      <w:r w:rsidR="004013D1" w:rsidRPr="00696BD2">
        <w:rPr>
          <w:rFonts w:ascii="Calibri" w:hAnsi="Calibri" w:cs="Calibri"/>
          <w:sz w:val="24"/>
          <w:szCs w:val="24"/>
        </w:rPr>
        <w:t xml:space="preserve"> to observe </w:t>
      </w:r>
      <w:r w:rsidR="00DF1747" w:rsidRPr="00696BD2">
        <w:rPr>
          <w:rFonts w:ascii="Calibri" w:hAnsi="Calibri" w:cs="Calibri"/>
          <w:sz w:val="24"/>
          <w:szCs w:val="24"/>
        </w:rPr>
        <w:t>vasculatu</w:t>
      </w:r>
      <w:r w:rsidR="001A6A2F" w:rsidRPr="00696BD2">
        <w:rPr>
          <w:rFonts w:ascii="Calibri" w:hAnsi="Calibri" w:cs="Calibri"/>
          <w:sz w:val="24"/>
          <w:szCs w:val="24"/>
        </w:rPr>
        <w:t>re</w:t>
      </w:r>
      <w:r w:rsidRPr="00696BD2">
        <w:rPr>
          <w:rFonts w:ascii="Calibri" w:hAnsi="Calibri" w:cs="Calibri"/>
          <w:sz w:val="24"/>
          <w:szCs w:val="24"/>
        </w:rPr>
        <w:t xml:space="preserve"> under the window</w:t>
      </w:r>
      <w:r w:rsidR="00EC3252" w:rsidRPr="00696BD2">
        <w:rPr>
          <w:rFonts w:ascii="Calibri" w:hAnsi="Calibri" w:cs="Calibri"/>
          <w:sz w:val="24"/>
          <w:szCs w:val="24"/>
        </w:rPr>
        <w:t xml:space="preserve">. In </w:t>
      </w:r>
      <w:r w:rsidR="002A34BF" w:rsidRPr="00696BD2">
        <w:rPr>
          <w:rFonts w:ascii="Calibri" w:hAnsi="Calibri" w:cs="Calibri"/>
          <w:sz w:val="24"/>
          <w:szCs w:val="24"/>
        </w:rPr>
        <w:t xml:space="preserve">the </w:t>
      </w:r>
      <w:r w:rsidR="00EC3252" w:rsidRPr="00696BD2">
        <w:rPr>
          <w:rFonts w:ascii="Calibri" w:hAnsi="Calibri" w:cs="Calibri"/>
          <w:sz w:val="24"/>
          <w:szCs w:val="24"/>
        </w:rPr>
        <w:t>case</w:t>
      </w:r>
      <w:r w:rsidR="00256E00" w:rsidRPr="00696BD2">
        <w:rPr>
          <w:rFonts w:ascii="Calibri" w:hAnsi="Calibri" w:cs="Calibri"/>
          <w:sz w:val="24"/>
          <w:szCs w:val="24"/>
        </w:rPr>
        <w:t xml:space="preserve"> of a cl</w:t>
      </w:r>
      <w:r w:rsidR="002A34BF" w:rsidRPr="00696BD2">
        <w:rPr>
          <w:rFonts w:ascii="Calibri" w:hAnsi="Calibri" w:cs="Calibri"/>
          <w:sz w:val="24"/>
          <w:szCs w:val="24"/>
        </w:rPr>
        <w:t>ear window</w:t>
      </w:r>
      <w:r w:rsidR="00256E00" w:rsidRPr="00696BD2">
        <w:rPr>
          <w:rFonts w:ascii="Calibri" w:hAnsi="Calibri" w:cs="Calibri"/>
          <w:sz w:val="24"/>
          <w:szCs w:val="24"/>
        </w:rPr>
        <w:t xml:space="preserve">, </w:t>
      </w:r>
      <w:r w:rsidR="002A34BF" w:rsidRPr="00696BD2">
        <w:rPr>
          <w:rFonts w:ascii="Calibri" w:hAnsi="Calibri" w:cs="Calibri"/>
          <w:sz w:val="24"/>
          <w:szCs w:val="24"/>
        </w:rPr>
        <w:t xml:space="preserve">the animal is ready for </w:t>
      </w:r>
      <w:r w:rsidR="005251B5" w:rsidRPr="00696BD2">
        <w:rPr>
          <w:rFonts w:ascii="Calibri" w:hAnsi="Calibri" w:cs="Calibri"/>
          <w:sz w:val="24"/>
          <w:szCs w:val="24"/>
        </w:rPr>
        <w:t xml:space="preserve">virus </w:t>
      </w:r>
      <w:r w:rsidR="009578EB" w:rsidRPr="00696BD2">
        <w:rPr>
          <w:rFonts w:ascii="Calibri" w:hAnsi="Calibri" w:cs="Calibri"/>
          <w:sz w:val="24"/>
          <w:szCs w:val="24"/>
        </w:rPr>
        <w:t>injection</w:t>
      </w:r>
      <w:r w:rsidR="005251B5" w:rsidRPr="00696BD2">
        <w:rPr>
          <w:rFonts w:ascii="Calibri" w:hAnsi="Calibri" w:cs="Calibri"/>
          <w:sz w:val="24"/>
          <w:szCs w:val="24"/>
        </w:rPr>
        <w:t>.</w:t>
      </w:r>
      <w:r w:rsidRPr="00696BD2">
        <w:rPr>
          <w:rFonts w:ascii="Calibri" w:hAnsi="Calibri" w:cs="Calibri"/>
          <w:sz w:val="24"/>
          <w:szCs w:val="24"/>
        </w:rPr>
        <w:t xml:space="preserve"> </w:t>
      </w:r>
    </w:p>
    <w:p w14:paraId="3D96CD04" w14:textId="77777777" w:rsidR="005A1D82" w:rsidRPr="00696BD2" w:rsidRDefault="005A1D82" w:rsidP="00696BD2">
      <w:pPr>
        <w:contextualSpacing/>
        <w:rPr>
          <w:b/>
          <w:bCs/>
        </w:rPr>
      </w:pPr>
    </w:p>
    <w:p w14:paraId="16A0927F" w14:textId="5801740B" w:rsidR="00761543" w:rsidRPr="00696BD2" w:rsidRDefault="00FD68D0" w:rsidP="00696BD2">
      <w:pPr>
        <w:pStyle w:val="ListParagraph"/>
        <w:numPr>
          <w:ilvl w:val="0"/>
          <w:numId w:val="14"/>
        </w:numPr>
        <w:spacing w:after="0" w:line="240" w:lineRule="auto"/>
        <w:ind w:left="0" w:firstLineChars="0" w:firstLine="0"/>
        <w:contextualSpacing/>
        <w:jc w:val="both"/>
        <w:rPr>
          <w:rFonts w:ascii="Calibri" w:hAnsi="Calibri" w:cs="Calibri"/>
          <w:b/>
          <w:bCs/>
          <w:sz w:val="24"/>
          <w:szCs w:val="24"/>
        </w:rPr>
      </w:pPr>
      <w:r w:rsidRPr="00696BD2">
        <w:rPr>
          <w:rFonts w:ascii="Calibri" w:hAnsi="Calibri" w:cs="Calibri"/>
          <w:b/>
          <w:bCs/>
          <w:sz w:val="24"/>
          <w:szCs w:val="24"/>
        </w:rPr>
        <w:t>Virus Injection</w:t>
      </w:r>
    </w:p>
    <w:p w14:paraId="4E4D9E77" w14:textId="77777777" w:rsidR="00696BD2" w:rsidRPr="00696BD2" w:rsidRDefault="00696BD2" w:rsidP="00696BD2">
      <w:pPr>
        <w:contextualSpacing/>
      </w:pPr>
    </w:p>
    <w:p w14:paraId="25C1CA07" w14:textId="53A4B306" w:rsidR="00696BD2" w:rsidRPr="00696BD2" w:rsidRDefault="00696BD2" w:rsidP="00696BD2">
      <w:pPr>
        <w:contextualSpacing/>
      </w:pPr>
      <w:r w:rsidRPr="00696BD2">
        <w:t xml:space="preserve">NOTE: </w:t>
      </w:r>
      <w:r w:rsidR="00656935" w:rsidRPr="00696BD2">
        <w:t xml:space="preserve">Virus injection is usually done in 5-7 days after the surgery. Before virus injection, it </w:t>
      </w:r>
      <w:proofErr w:type="gramStart"/>
      <w:r w:rsidR="00656935" w:rsidRPr="00696BD2">
        <w:t>has to</w:t>
      </w:r>
      <w:proofErr w:type="gramEnd"/>
      <w:r w:rsidR="00656935" w:rsidRPr="00696BD2">
        <w:t xml:space="preserve"> be confirmed that the imaging window is clear, and it is possible to observe brain vasculature</w:t>
      </w:r>
      <w:r w:rsidR="009B5ABB" w:rsidRPr="00696BD2">
        <w:t xml:space="preserve"> (</w:t>
      </w:r>
      <w:r w:rsidR="009B5ABB" w:rsidRPr="00696BD2">
        <w:rPr>
          <w:b/>
          <w:bCs/>
        </w:rPr>
        <w:t xml:space="preserve">Figure </w:t>
      </w:r>
      <w:r w:rsidR="00885767" w:rsidRPr="00696BD2">
        <w:rPr>
          <w:b/>
          <w:bCs/>
        </w:rPr>
        <w:t>5</w:t>
      </w:r>
      <w:r w:rsidR="009B5ABB" w:rsidRPr="00696BD2">
        <w:t>)</w:t>
      </w:r>
      <w:r w:rsidR="00656935" w:rsidRPr="00696BD2">
        <w:t>.</w:t>
      </w:r>
      <w:r w:rsidR="00885767" w:rsidRPr="00696BD2">
        <w:t xml:space="preserve"> </w:t>
      </w:r>
      <w:r w:rsidR="00656935" w:rsidRPr="00696BD2">
        <w:t>In some cases, it may take up to 14-16 days to clear the window, which is also acceptable if no brain inflammation is detected.</w:t>
      </w:r>
      <w:r w:rsidRPr="00696BD2">
        <w:t xml:space="preserve"> </w:t>
      </w:r>
    </w:p>
    <w:p w14:paraId="7074E1B1" w14:textId="77777777" w:rsidR="00696BD2" w:rsidRPr="00696BD2" w:rsidRDefault="00696BD2" w:rsidP="00696BD2">
      <w:pPr>
        <w:contextualSpacing/>
      </w:pPr>
    </w:p>
    <w:p w14:paraId="2B6F05A1" w14:textId="49707E72" w:rsidR="00656935" w:rsidRPr="00696BD2" w:rsidRDefault="00696BD2" w:rsidP="00696BD2">
      <w:pPr>
        <w:contextualSpacing/>
      </w:pPr>
      <w:r w:rsidRPr="00696BD2">
        <w:t>[Place figure 5 here]</w:t>
      </w:r>
    </w:p>
    <w:p w14:paraId="7BAFA78A" w14:textId="77777777" w:rsidR="00696BD2" w:rsidRPr="00696BD2" w:rsidRDefault="00696BD2" w:rsidP="00696BD2">
      <w:pPr>
        <w:contextualSpacing/>
      </w:pPr>
    </w:p>
    <w:p w14:paraId="772E7E00" w14:textId="4A79181F" w:rsidR="001B7E12" w:rsidRPr="00696BD2" w:rsidRDefault="00060CA5"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Add</w:t>
      </w:r>
      <w:r w:rsidR="001B7E12" w:rsidRPr="00696BD2">
        <w:rPr>
          <w:rFonts w:ascii="Calibri" w:hAnsi="Calibri" w:cs="Calibri"/>
          <w:sz w:val="24"/>
          <w:szCs w:val="24"/>
        </w:rPr>
        <w:t xml:space="preserve"> Fast-green </w:t>
      </w:r>
      <w:r w:rsidRPr="00696BD2">
        <w:rPr>
          <w:rFonts w:ascii="Calibri" w:hAnsi="Calibri" w:cs="Calibri"/>
          <w:sz w:val="24"/>
          <w:szCs w:val="24"/>
        </w:rPr>
        <w:t>dye stock solution to</w:t>
      </w:r>
      <w:r w:rsidR="001B7E12" w:rsidRPr="00696BD2">
        <w:rPr>
          <w:rFonts w:ascii="Calibri" w:hAnsi="Calibri" w:cs="Calibri"/>
          <w:sz w:val="24"/>
          <w:szCs w:val="24"/>
        </w:rPr>
        <w:t xml:space="preserve"> vir</w:t>
      </w:r>
      <w:r w:rsidR="00CD4A95" w:rsidRPr="00696BD2">
        <w:rPr>
          <w:rFonts w:ascii="Calibri" w:hAnsi="Calibri" w:cs="Calibri"/>
          <w:sz w:val="24"/>
          <w:szCs w:val="24"/>
        </w:rPr>
        <w:t>us solution</w:t>
      </w:r>
      <w:r w:rsidR="00D649CD" w:rsidRPr="00696BD2">
        <w:rPr>
          <w:rFonts w:ascii="Calibri" w:hAnsi="Calibri" w:cs="Calibri"/>
          <w:sz w:val="24"/>
          <w:szCs w:val="24"/>
        </w:rPr>
        <w:t>,</w:t>
      </w:r>
      <w:r w:rsidR="00CD4A95" w:rsidRPr="00696BD2">
        <w:rPr>
          <w:rFonts w:ascii="Calibri" w:hAnsi="Calibri" w:cs="Calibri"/>
          <w:sz w:val="24"/>
          <w:szCs w:val="24"/>
        </w:rPr>
        <w:t xml:space="preserve"> diluted to </w:t>
      </w:r>
      <w:r w:rsidR="0066322C" w:rsidRPr="00696BD2">
        <w:rPr>
          <w:rFonts w:ascii="Calibri" w:hAnsi="Calibri" w:cs="Calibri"/>
          <w:sz w:val="24"/>
          <w:szCs w:val="24"/>
        </w:rPr>
        <w:t>the</w:t>
      </w:r>
      <w:r w:rsidR="00CD4A95" w:rsidRPr="00696BD2">
        <w:rPr>
          <w:rFonts w:ascii="Calibri" w:hAnsi="Calibri" w:cs="Calibri"/>
          <w:sz w:val="24"/>
          <w:szCs w:val="24"/>
        </w:rPr>
        <w:t xml:space="preserve"> desired titer</w:t>
      </w:r>
      <w:r w:rsidR="00D649CD" w:rsidRPr="00696BD2">
        <w:rPr>
          <w:rFonts w:ascii="Calibri" w:hAnsi="Calibri" w:cs="Calibri"/>
          <w:sz w:val="24"/>
          <w:szCs w:val="24"/>
        </w:rPr>
        <w:t>,</w:t>
      </w:r>
      <w:r w:rsidR="001B7E12" w:rsidRPr="00696BD2">
        <w:rPr>
          <w:rFonts w:ascii="Calibri" w:hAnsi="Calibri" w:cs="Calibri"/>
          <w:sz w:val="24"/>
          <w:szCs w:val="24"/>
        </w:rPr>
        <w:t xml:space="preserve"> in the ratio of 1:9 in a PCR tube.</w:t>
      </w:r>
    </w:p>
    <w:p w14:paraId="229F46EA"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6A2B89F6" w14:textId="370C49BF" w:rsidR="00096AFC" w:rsidRPr="00696BD2" w:rsidRDefault="00096AFC" w:rsidP="00696BD2">
      <w:pPr>
        <w:contextualSpacing/>
      </w:pPr>
      <w:r w:rsidRPr="00696BD2">
        <w:t xml:space="preserve">NOTE: </w:t>
      </w:r>
      <w:r w:rsidR="007B210D" w:rsidRPr="00696BD2">
        <w:t>F</w:t>
      </w:r>
      <w:r w:rsidRPr="00696BD2">
        <w:t>ast green dye is added to facilitate visu</w:t>
      </w:r>
      <w:r w:rsidR="004B57B4" w:rsidRPr="00696BD2">
        <w:t xml:space="preserve">alization of virus solution during </w:t>
      </w:r>
      <w:r w:rsidR="0066322C" w:rsidRPr="00696BD2">
        <w:t xml:space="preserve">the </w:t>
      </w:r>
      <w:r w:rsidR="004B57B4" w:rsidRPr="00696BD2">
        <w:t>injection.</w:t>
      </w:r>
    </w:p>
    <w:p w14:paraId="5BB77A85"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57009510" w14:textId="7774ED10" w:rsidR="001B7E12"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sidDel="001B7E12">
        <w:rPr>
          <w:rFonts w:ascii="Calibri" w:hAnsi="Calibri" w:cs="Calibri"/>
          <w:sz w:val="24"/>
          <w:szCs w:val="24"/>
        </w:rPr>
        <w:t>Connect the polyethylene tubing with the syringe, then backfill the tubing with mineral oil</w:t>
      </w:r>
      <w:r w:rsidR="00A338DA" w:rsidRPr="00696BD2">
        <w:rPr>
          <w:rFonts w:ascii="Calibri" w:hAnsi="Calibri" w:cs="Calibri"/>
          <w:sz w:val="24"/>
          <w:szCs w:val="24"/>
        </w:rPr>
        <w:t xml:space="preserve"> using </w:t>
      </w:r>
      <w:r w:rsidR="00993567" w:rsidRPr="00696BD2">
        <w:rPr>
          <w:rFonts w:ascii="Calibri" w:hAnsi="Calibri" w:cs="Calibri"/>
          <w:sz w:val="24"/>
          <w:szCs w:val="24"/>
        </w:rPr>
        <w:t xml:space="preserve">a </w:t>
      </w:r>
      <w:r w:rsidR="00A338DA" w:rsidRPr="00696BD2">
        <w:rPr>
          <w:rFonts w:ascii="Calibri" w:hAnsi="Calibri" w:cs="Calibri"/>
          <w:sz w:val="24"/>
          <w:szCs w:val="24"/>
        </w:rPr>
        <w:t>syringe pump</w:t>
      </w:r>
      <w:r w:rsidRPr="00696BD2" w:rsidDel="001B7E12">
        <w:rPr>
          <w:rFonts w:ascii="Calibri" w:hAnsi="Calibri" w:cs="Calibri"/>
          <w:sz w:val="24"/>
          <w:szCs w:val="24"/>
        </w:rPr>
        <w:t>.</w:t>
      </w:r>
    </w:p>
    <w:p w14:paraId="10AA3A62"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3AAC7DE6" w14:textId="262265DB" w:rsidR="16A44593"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sidDel="001B7E12">
        <w:rPr>
          <w:rFonts w:ascii="Calibri" w:hAnsi="Calibri" w:cs="Calibri"/>
          <w:sz w:val="24"/>
          <w:szCs w:val="24"/>
        </w:rPr>
        <w:t>Connect the internal cannula to the other end of the tubing, infuse</w:t>
      </w:r>
      <w:r w:rsidR="16A44593" w:rsidRPr="00696BD2">
        <w:rPr>
          <w:rFonts w:ascii="Calibri" w:hAnsi="Calibri" w:cs="Calibri"/>
          <w:sz w:val="24"/>
          <w:szCs w:val="24"/>
        </w:rPr>
        <w:t xml:space="preserve"> and withdraw the mineral oil a few times to make sure that the internal cannula is </w:t>
      </w:r>
      <w:r w:rsidR="6478827A" w:rsidRPr="00696BD2">
        <w:rPr>
          <w:rFonts w:ascii="Calibri" w:hAnsi="Calibri" w:cs="Calibri"/>
          <w:sz w:val="24"/>
          <w:szCs w:val="24"/>
        </w:rPr>
        <w:t>not clogged.</w:t>
      </w:r>
    </w:p>
    <w:p w14:paraId="16CB9872"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3A31A136" w14:textId="43CDB8D3" w:rsidR="001B7E12"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Anesthetize the animal with isoflurane (4% for induction, 1.5-2% for maintaining, 0.3-0.5 L/min flow rate of air), fix the head in a stereotaxic frame over a heating pad (maintaining 37</w:t>
      </w:r>
      <w:r w:rsidR="00696BD2" w:rsidRPr="00696BD2">
        <w:rPr>
          <w:rFonts w:ascii="Calibri" w:hAnsi="Calibri" w:cs="Calibri"/>
          <w:sz w:val="24"/>
          <w:szCs w:val="24"/>
          <w:vertAlign w:val="superscript"/>
        </w:rPr>
        <w:t xml:space="preserve"> </w:t>
      </w:r>
      <w:r w:rsidR="00696BD2" w:rsidRPr="00696BD2">
        <w:rPr>
          <w:rFonts w:ascii="Calibri" w:hAnsi="Calibri" w:cs="Calibri"/>
          <w:sz w:val="24"/>
          <w:szCs w:val="24"/>
        </w:rPr>
        <w:t>°</w:t>
      </w:r>
      <w:r w:rsidRPr="00696BD2">
        <w:rPr>
          <w:rFonts w:ascii="Calibri" w:hAnsi="Calibri" w:cs="Calibri"/>
          <w:sz w:val="24"/>
          <w:szCs w:val="24"/>
        </w:rPr>
        <w:t>C)</w:t>
      </w:r>
      <w:r w:rsidR="00060CA5" w:rsidRPr="00696BD2">
        <w:rPr>
          <w:rFonts w:ascii="Calibri" w:hAnsi="Calibri" w:cs="Calibri"/>
          <w:sz w:val="24"/>
          <w:szCs w:val="24"/>
        </w:rPr>
        <w:t>, apply eye oin</w:t>
      </w:r>
      <w:r w:rsidR="0066322C" w:rsidRPr="00696BD2">
        <w:rPr>
          <w:rFonts w:ascii="Calibri" w:hAnsi="Calibri" w:cs="Calibri"/>
          <w:sz w:val="24"/>
          <w:szCs w:val="24"/>
        </w:rPr>
        <w:t>t</w:t>
      </w:r>
      <w:r w:rsidR="00060CA5" w:rsidRPr="00696BD2">
        <w:rPr>
          <w:rFonts w:ascii="Calibri" w:hAnsi="Calibri" w:cs="Calibri"/>
          <w:sz w:val="24"/>
          <w:szCs w:val="24"/>
        </w:rPr>
        <w:t>ment</w:t>
      </w:r>
      <w:r w:rsidRPr="00696BD2">
        <w:rPr>
          <w:rFonts w:ascii="Calibri" w:hAnsi="Calibri" w:cs="Calibri"/>
          <w:sz w:val="24"/>
          <w:szCs w:val="24"/>
        </w:rPr>
        <w:t>.</w:t>
      </w:r>
    </w:p>
    <w:p w14:paraId="16A8848B"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1D025F06" w14:textId="35E93E99" w:rsidR="001B7E12"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Withdraw 600 n</w:t>
      </w:r>
      <w:r w:rsidR="00696BD2" w:rsidRPr="00696BD2">
        <w:rPr>
          <w:rFonts w:ascii="Calibri" w:hAnsi="Calibri" w:cs="Calibri"/>
          <w:sz w:val="24"/>
          <w:szCs w:val="24"/>
        </w:rPr>
        <w:t xml:space="preserve">L </w:t>
      </w:r>
      <w:r w:rsidRPr="00696BD2">
        <w:rPr>
          <w:rFonts w:ascii="Calibri" w:hAnsi="Calibri" w:cs="Calibri"/>
          <w:sz w:val="24"/>
          <w:szCs w:val="24"/>
        </w:rPr>
        <w:t xml:space="preserve">of </w:t>
      </w:r>
      <w:r w:rsidR="00993567" w:rsidRPr="00696BD2">
        <w:rPr>
          <w:rFonts w:ascii="Calibri" w:hAnsi="Calibri" w:cs="Calibri"/>
          <w:sz w:val="24"/>
          <w:szCs w:val="24"/>
        </w:rPr>
        <w:t xml:space="preserve">the </w:t>
      </w:r>
      <w:r w:rsidRPr="00696BD2">
        <w:rPr>
          <w:rFonts w:ascii="Calibri" w:hAnsi="Calibri" w:cs="Calibri"/>
          <w:sz w:val="24"/>
          <w:szCs w:val="24"/>
        </w:rPr>
        <w:t>virus</w:t>
      </w:r>
      <w:r w:rsidR="00993567" w:rsidRPr="00696BD2">
        <w:rPr>
          <w:rFonts w:ascii="Calibri" w:hAnsi="Calibri" w:cs="Calibri"/>
          <w:sz w:val="24"/>
          <w:szCs w:val="24"/>
        </w:rPr>
        <w:t xml:space="preserve"> solution</w:t>
      </w:r>
      <w:r w:rsidRPr="00696BD2">
        <w:rPr>
          <w:rFonts w:ascii="Calibri" w:hAnsi="Calibri" w:cs="Calibri"/>
          <w:sz w:val="24"/>
          <w:szCs w:val="24"/>
        </w:rPr>
        <w:t xml:space="preserve">, remove </w:t>
      </w:r>
      <w:r w:rsidR="3E45CC79" w:rsidRPr="00696BD2">
        <w:rPr>
          <w:rFonts w:ascii="Calibri" w:hAnsi="Calibri" w:cs="Calibri"/>
          <w:sz w:val="24"/>
          <w:szCs w:val="24"/>
        </w:rPr>
        <w:t xml:space="preserve">the </w:t>
      </w:r>
      <w:r w:rsidRPr="00696BD2">
        <w:rPr>
          <w:rFonts w:ascii="Calibri" w:hAnsi="Calibri" w:cs="Calibri"/>
          <w:sz w:val="24"/>
          <w:szCs w:val="24"/>
        </w:rPr>
        <w:t>dummy</w:t>
      </w:r>
      <w:r w:rsidR="00817DE0" w:rsidRPr="00696BD2">
        <w:rPr>
          <w:rFonts w:ascii="Calibri" w:hAnsi="Calibri" w:cs="Calibri"/>
          <w:sz w:val="24"/>
          <w:szCs w:val="24"/>
        </w:rPr>
        <w:t xml:space="preserve"> </w:t>
      </w:r>
      <w:r w:rsidRPr="00696BD2">
        <w:rPr>
          <w:rFonts w:ascii="Calibri" w:hAnsi="Calibri" w:cs="Calibri"/>
          <w:sz w:val="24"/>
          <w:szCs w:val="24"/>
        </w:rPr>
        <w:t xml:space="preserve">cannula and insert the internal cannula </w:t>
      </w:r>
      <w:r w:rsidR="00603983" w:rsidRPr="00696BD2">
        <w:rPr>
          <w:rFonts w:ascii="Calibri" w:hAnsi="Calibri" w:cs="Calibri"/>
          <w:sz w:val="24"/>
          <w:szCs w:val="24"/>
        </w:rPr>
        <w:t>connected to the injection s</w:t>
      </w:r>
      <w:r w:rsidR="0082727C" w:rsidRPr="00696BD2">
        <w:rPr>
          <w:rFonts w:ascii="Calibri" w:hAnsi="Calibri" w:cs="Calibri"/>
          <w:sz w:val="24"/>
          <w:szCs w:val="24"/>
        </w:rPr>
        <w:t xml:space="preserve">yringe </w:t>
      </w:r>
      <w:r w:rsidRPr="00696BD2">
        <w:rPr>
          <w:rFonts w:ascii="Calibri" w:hAnsi="Calibri" w:cs="Calibri"/>
          <w:sz w:val="24"/>
          <w:szCs w:val="24"/>
        </w:rPr>
        <w:t xml:space="preserve">into the guide cannula, infuse the virus </w:t>
      </w:r>
      <w:r w:rsidR="00632FE9" w:rsidRPr="00696BD2">
        <w:rPr>
          <w:rFonts w:ascii="Calibri" w:hAnsi="Calibri" w:cs="Calibri"/>
          <w:sz w:val="24"/>
          <w:szCs w:val="24"/>
        </w:rPr>
        <w:t>at</w:t>
      </w:r>
      <w:r w:rsidRPr="00696BD2">
        <w:rPr>
          <w:rFonts w:ascii="Calibri" w:hAnsi="Calibri" w:cs="Calibri"/>
          <w:sz w:val="24"/>
          <w:szCs w:val="24"/>
        </w:rPr>
        <w:t xml:space="preserve"> the speed of 50</w:t>
      </w:r>
      <w:r w:rsidR="00060CA5" w:rsidRPr="00696BD2">
        <w:rPr>
          <w:rFonts w:ascii="Calibri" w:hAnsi="Calibri" w:cs="Calibri"/>
          <w:sz w:val="24"/>
          <w:szCs w:val="24"/>
        </w:rPr>
        <w:t xml:space="preserve"> </w:t>
      </w:r>
      <w:r w:rsidRPr="00696BD2">
        <w:rPr>
          <w:rFonts w:ascii="Calibri" w:hAnsi="Calibri" w:cs="Calibri"/>
          <w:sz w:val="24"/>
          <w:szCs w:val="24"/>
        </w:rPr>
        <w:t>n</w:t>
      </w:r>
      <w:r w:rsidR="00696BD2" w:rsidRPr="00696BD2">
        <w:rPr>
          <w:rFonts w:ascii="Calibri" w:hAnsi="Calibri" w:cs="Calibri"/>
          <w:sz w:val="24"/>
          <w:szCs w:val="24"/>
        </w:rPr>
        <w:t>L</w:t>
      </w:r>
      <w:r w:rsidRPr="00696BD2">
        <w:rPr>
          <w:rFonts w:ascii="Calibri" w:hAnsi="Calibri" w:cs="Calibri"/>
          <w:sz w:val="24"/>
          <w:szCs w:val="24"/>
        </w:rPr>
        <w:t>/min for 10 minutes in total.</w:t>
      </w:r>
    </w:p>
    <w:p w14:paraId="201114B1" w14:textId="77777777" w:rsidR="00696BD2" w:rsidRPr="00696BD2" w:rsidRDefault="00696BD2" w:rsidP="00696BD2">
      <w:pPr>
        <w:contextualSpacing/>
      </w:pPr>
    </w:p>
    <w:p w14:paraId="7F042AD0" w14:textId="4AEA782C" w:rsidR="001B7E12" w:rsidRPr="00696BD2" w:rsidRDefault="001B7E12" w:rsidP="00696BD2">
      <w:pPr>
        <w:contextualSpacing/>
      </w:pPr>
      <w:r w:rsidRPr="00696BD2">
        <w:t xml:space="preserve">NOTE: Check if the dye is visible through the window </w:t>
      </w:r>
      <w:r w:rsidR="0003640A" w:rsidRPr="00696BD2">
        <w:t xml:space="preserve">using a stereomicroscope </w:t>
      </w:r>
      <w:r w:rsidRPr="00696BD2">
        <w:t xml:space="preserve">to </w:t>
      </w:r>
      <w:r w:rsidR="0003640A" w:rsidRPr="00696BD2">
        <w:t>confirm</w:t>
      </w:r>
      <w:r w:rsidRPr="00696BD2">
        <w:t xml:space="preserve"> successful virus </w:t>
      </w:r>
      <w:r w:rsidR="004B0494" w:rsidRPr="00696BD2">
        <w:t>injection</w:t>
      </w:r>
      <w:r w:rsidR="009B5ABB" w:rsidRPr="00696BD2">
        <w:t xml:space="preserve"> (</w:t>
      </w:r>
      <w:r w:rsidR="009B5ABB" w:rsidRPr="00696BD2">
        <w:rPr>
          <w:b/>
          <w:bCs/>
        </w:rPr>
        <w:t xml:space="preserve">Figure </w:t>
      </w:r>
      <w:r w:rsidR="00885767" w:rsidRPr="00696BD2">
        <w:rPr>
          <w:b/>
          <w:bCs/>
        </w:rPr>
        <w:t>5</w:t>
      </w:r>
      <w:r w:rsidR="009B5ABB" w:rsidRPr="00696BD2">
        <w:t>)</w:t>
      </w:r>
      <w:r w:rsidRPr="00696BD2">
        <w:t>.</w:t>
      </w:r>
    </w:p>
    <w:p w14:paraId="6E690FAD"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5DEB7242" w14:textId="145A7C8E" w:rsidR="001B7E12" w:rsidRPr="00696BD2" w:rsidRDefault="00F534DE"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After injection</w:t>
      </w:r>
      <w:r w:rsidR="00381CDC" w:rsidRPr="00696BD2">
        <w:rPr>
          <w:rFonts w:ascii="Calibri" w:hAnsi="Calibri" w:cs="Calibri"/>
          <w:sz w:val="24"/>
          <w:szCs w:val="24"/>
        </w:rPr>
        <w:t>,</w:t>
      </w:r>
      <w:r w:rsidRPr="00696BD2">
        <w:rPr>
          <w:rFonts w:ascii="Calibri" w:hAnsi="Calibri" w:cs="Calibri"/>
          <w:sz w:val="24"/>
          <w:szCs w:val="24"/>
        </w:rPr>
        <w:t xml:space="preserve"> k</w:t>
      </w:r>
      <w:r w:rsidR="00CF319C" w:rsidRPr="00696BD2">
        <w:rPr>
          <w:rFonts w:ascii="Calibri" w:hAnsi="Calibri" w:cs="Calibri"/>
          <w:sz w:val="24"/>
          <w:szCs w:val="24"/>
        </w:rPr>
        <w:t>eep</w:t>
      </w:r>
      <w:r w:rsidR="001B7E12" w:rsidRPr="00696BD2">
        <w:rPr>
          <w:rFonts w:ascii="Calibri" w:hAnsi="Calibri" w:cs="Calibri"/>
          <w:sz w:val="24"/>
          <w:szCs w:val="24"/>
        </w:rPr>
        <w:t xml:space="preserve"> the internal cannula </w:t>
      </w:r>
      <w:r w:rsidRPr="00696BD2">
        <w:rPr>
          <w:rFonts w:ascii="Calibri" w:hAnsi="Calibri" w:cs="Calibri"/>
          <w:sz w:val="24"/>
          <w:szCs w:val="24"/>
        </w:rPr>
        <w:t xml:space="preserve">connected </w:t>
      </w:r>
      <w:r w:rsidR="001B7E12" w:rsidRPr="00696BD2">
        <w:rPr>
          <w:rFonts w:ascii="Calibri" w:hAnsi="Calibri" w:cs="Calibri"/>
          <w:sz w:val="24"/>
          <w:szCs w:val="24"/>
        </w:rPr>
        <w:t xml:space="preserve">for 10 minutes to allow </w:t>
      </w:r>
      <w:r w:rsidR="6F44FBF6" w:rsidRPr="00696BD2">
        <w:rPr>
          <w:rFonts w:ascii="Calibri" w:hAnsi="Calibri" w:cs="Calibri"/>
          <w:sz w:val="24"/>
          <w:szCs w:val="24"/>
        </w:rPr>
        <w:t xml:space="preserve">the </w:t>
      </w:r>
      <w:r w:rsidR="001B7E12" w:rsidRPr="00696BD2">
        <w:rPr>
          <w:rFonts w:ascii="Calibri" w:hAnsi="Calibri" w:cs="Calibri"/>
          <w:sz w:val="24"/>
          <w:szCs w:val="24"/>
        </w:rPr>
        <w:t>virus to spread under the window.</w:t>
      </w:r>
    </w:p>
    <w:p w14:paraId="350637EB"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2C8B4231" w14:textId="09D46A7F" w:rsidR="001B7E12"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Gently remove the internal cannula from the guide cannula and recap it with </w:t>
      </w:r>
      <w:r w:rsidR="0076453B" w:rsidRPr="00696BD2">
        <w:rPr>
          <w:rFonts w:ascii="Calibri" w:hAnsi="Calibri" w:cs="Calibri"/>
          <w:sz w:val="24"/>
          <w:szCs w:val="24"/>
        </w:rPr>
        <w:t xml:space="preserve">a </w:t>
      </w:r>
      <w:r w:rsidRPr="00696BD2">
        <w:rPr>
          <w:rFonts w:ascii="Calibri" w:hAnsi="Calibri" w:cs="Calibri"/>
          <w:sz w:val="24"/>
          <w:szCs w:val="24"/>
        </w:rPr>
        <w:t>dummy</w:t>
      </w:r>
      <w:r w:rsidR="00FF3451" w:rsidRPr="00696BD2">
        <w:rPr>
          <w:rFonts w:ascii="Calibri" w:hAnsi="Calibri" w:cs="Calibri"/>
          <w:sz w:val="24"/>
          <w:szCs w:val="24"/>
        </w:rPr>
        <w:t xml:space="preserve"> </w:t>
      </w:r>
      <w:r w:rsidRPr="00696BD2">
        <w:rPr>
          <w:rFonts w:ascii="Calibri" w:hAnsi="Calibri" w:cs="Calibri"/>
          <w:sz w:val="24"/>
          <w:szCs w:val="24"/>
        </w:rPr>
        <w:t>cannula.</w:t>
      </w:r>
    </w:p>
    <w:p w14:paraId="0B3A6A6C"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75772112" w14:textId="6AE26B47" w:rsidR="001B7E12" w:rsidRPr="00696BD2" w:rsidRDefault="001B7E12"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Place the animal in a warm cage until it recovers from the anesthesia.</w:t>
      </w:r>
    </w:p>
    <w:p w14:paraId="71505A5B" w14:textId="77777777" w:rsidR="00696BD2" w:rsidRPr="00696BD2" w:rsidRDefault="00696BD2" w:rsidP="00696BD2">
      <w:pPr>
        <w:pBdr>
          <w:top w:val="nil"/>
          <w:left w:val="nil"/>
          <w:bottom w:val="nil"/>
          <w:right w:val="nil"/>
          <w:between w:val="nil"/>
        </w:pBdr>
        <w:contextualSpacing/>
      </w:pPr>
    </w:p>
    <w:p w14:paraId="294B6C06" w14:textId="3FF33BF7" w:rsidR="00761543" w:rsidRPr="00696BD2" w:rsidRDefault="001B7E12" w:rsidP="00696BD2">
      <w:pPr>
        <w:pBdr>
          <w:top w:val="nil"/>
          <w:left w:val="nil"/>
          <w:bottom w:val="nil"/>
          <w:right w:val="nil"/>
          <w:between w:val="nil"/>
        </w:pBdr>
        <w:contextualSpacing/>
        <w:rPr>
          <w:b/>
        </w:rPr>
      </w:pPr>
      <w:r w:rsidRPr="00696BD2">
        <w:t xml:space="preserve">NOTE: </w:t>
      </w:r>
      <w:r w:rsidR="7756CDC5" w:rsidRPr="00696BD2">
        <w:t>Typically,</w:t>
      </w:r>
      <w:r w:rsidRPr="00696BD2">
        <w:t xml:space="preserve"> mice are ready for imaging in 10-20 days after viral injection. Expression level and time depend on the virus serotype and promoter used to drive gene expression.</w:t>
      </w:r>
    </w:p>
    <w:p w14:paraId="57AE8F8F" w14:textId="77777777" w:rsidR="00DE2299" w:rsidRPr="00696BD2" w:rsidRDefault="00DE2299" w:rsidP="00696BD2">
      <w:pPr>
        <w:pBdr>
          <w:top w:val="nil"/>
          <w:left w:val="nil"/>
          <w:bottom w:val="nil"/>
          <w:right w:val="nil"/>
          <w:between w:val="nil"/>
        </w:pBdr>
        <w:contextualSpacing/>
      </w:pPr>
    </w:p>
    <w:p w14:paraId="2E976FB8" w14:textId="228FBAAE" w:rsidR="00FC268F" w:rsidRPr="00696BD2" w:rsidRDefault="00FC268F" w:rsidP="00696BD2">
      <w:pPr>
        <w:pStyle w:val="ListParagraph"/>
        <w:numPr>
          <w:ilvl w:val="0"/>
          <w:numId w:val="14"/>
        </w:numPr>
        <w:spacing w:after="0" w:line="240" w:lineRule="auto"/>
        <w:ind w:left="0" w:firstLineChars="0" w:firstLine="0"/>
        <w:contextualSpacing/>
        <w:jc w:val="both"/>
        <w:rPr>
          <w:rFonts w:ascii="Calibri" w:hAnsi="Calibri" w:cs="Calibri"/>
          <w:b/>
          <w:bCs/>
          <w:sz w:val="24"/>
          <w:szCs w:val="24"/>
        </w:rPr>
      </w:pPr>
      <w:r w:rsidRPr="00696BD2">
        <w:rPr>
          <w:rFonts w:ascii="Calibri" w:hAnsi="Calibri" w:cs="Calibri"/>
          <w:b/>
          <w:bCs/>
          <w:sz w:val="24"/>
          <w:szCs w:val="24"/>
        </w:rPr>
        <w:t>Imaging of awake mice under wide-field microscope.</w:t>
      </w:r>
    </w:p>
    <w:p w14:paraId="1940EC8B" w14:textId="77777777" w:rsidR="00696BD2" w:rsidRPr="00696BD2" w:rsidRDefault="00696BD2" w:rsidP="00696BD2">
      <w:pPr>
        <w:pBdr>
          <w:top w:val="nil"/>
          <w:left w:val="nil"/>
          <w:bottom w:val="nil"/>
          <w:right w:val="nil"/>
          <w:between w:val="nil"/>
        </w:pBdr>
        <w:contextualSpacing/>
        <w:rPr>
          <w:bCs/>
        </w:rPr>
      </w:pPr>
    </w:p>
    <w:p w14:paraId="73482959" w14:textId="0843E042" w:rsidR="003B7802" w:rsidRPr="00696BD2" w:rsidRDefault="00696BD2" w:rsidP="00696BD2">
      <w:pPr>
        <w:pBdr>
          <w:top w:val="nil"/>
          <w:left w:val="nil"/>
          <w:bottom w:val="nil"/>
          <w:right w:val="nil"/>
          <w:between w:val="nil"/>
        </w:pBdr>
        <w:contextualSpacing/>
        <w:rPr>
          <w:bCs/>
        </w:rPr>
      </w:pPr>
      <w:r w:rsidRPr="00696BD2">
        <w:rPr>
          <w:bCs/>
        </w:rPr>
        <w:t xml:space="preserve">NOTE: </w:t>
      </w:r>
      <w:r w:rsidR="00CF4BF5" w:rsidRPr="00696BD2">
        <w:rPr>
          <w:bCs/>
        </w:rPr>
        <w:t xml:space="preserve">The </w:t>
      </w:r>
      <w:r w:rsidR="00C810B4" w:rsidRPr="00696BD2">
        <w:rPr>
          <w:bCs/>
        </w:rPr>
        <w:t xml:space="preserve">prepared head plate provides </w:t>
      </w:r>
      <w:r w:rsidR="00914926" w:rsidRPr="00696BD2">
        <w:rPr>
          <w:bCs/>
        </w:rPr>
        <w:t xml:space="preserve">extraordinary stability of imaging implant and thus allows for </w:t>
      </w:r>
      <w:r w:rsidR="00AC14FB" w:rsidRPr="00696BD2">
        <w:rPr>
          <w:bCs/>
        </w:rPr>
        <w:t xml:space="preserve">longitudinal </w:t>
      </w:r>
      <w:r w:rsidR="00F87F08" w:rsidRPr="00696BD2">
        <w:rPr>
          <w:bCs/>
        </w:rPr>
        <w:t>imaging in awake and behaving mice with minimal motion artifacts.</w:t>
      </w:r>
    </w:p>
    <w:p w14:paraId="5472C438"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7EBB664A" w14:textId="3E4ABE49" w:rsidR="5155C11A" w:rsidRPr="00696BD2" w:rsidRDefault="00FF0E93"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Induce</w:t>
      </w:r>
      <w:r w:rsidR="5155C11A" w:rsidRPr="00696BD2">
        <w:rPr>
          <w:rFonts w:ascii="Calibri" w:hAnsi="Calibri" w:cs="Calibri"/>
          <w:sz w:val="24"/>
          <w:szCs w:val="24"/>
        </w:rPr>
        <w:t xml:space="preserve"> the </w:t>
      </w:r>
      <w:r w:rsidRPr="00696BD2">
        <w:rPr>
          <w:rFonts w:ascii="Calibri" w:hAnsi="Calibri" w:cs="Calibri"/>
          <w:sz w:val="24"/>
          <w:szCs w:val="24"/>
        </w:rPr>
        <w:t>mouse</w:t>
      </w:r>
      <w:r w:rsidR="5155C11A" w:rsidRPr="00696BD2">
        <w:rPr>
          <w:rFonts w:ascii="Calibri" w:hAnsi="Calibri" w:cs="Calibri"/>
          <w:sz w:val="24"/>
          <w:szCs w:val="24"/>
        </w:rPr>
        <w:t xml:space="preserve"> with 4% isoflurane</w:t>
      </w:r>
      <w:r w:rsidRPr="00696BD2">
        <w:rPr>
          <w:rFonts w:ascii="Calibri" w:hAnsi="Calibri" w:cs="Calibri"/>
          <w:sz w:val="24"/>
          <w:szCs w:val="24"/>
        </w:rPr>
        <w:t xml:space="preserve"> for a few minutes</w:t>
      </w:r>
      <w:r w:rsidR="5155C11A" w:rsidRPr="00696BD2">
        <w:rPr>
          <w:rFonts w:ascii="Calibri" w:hAnsi="Calibri" w:cs="Calibri"/>
          <w:sz w:val="24"/>
          <w:szCs w:val="24"/>
        </w:rPr>
        <w:t>, fix its head</w:t>
      </w:r>
      <w:r w:rsidR="0076453B" w:rsidRPr="00696BD2">
        <w:rPr>
          <w:rFonts w:ascii="Calibri" w:hAnsi="Calibri" w:cs="Calibri"/>
          <w:sz w:val="24"/>
          <w:szCs w:val="24"/>
        </w:rPr>
        <w:t xml:space="preserve"> </w:t>
      </w:r>
      <w:r w:rsidR="5155C11A" w:rsidRPr="00696BD2">
        <w:rPr>
          <w:rFonts w:ascii="Calibri" w:hAnsi="Calibri" w:cs="Calibri"/>
          <w:sz w:val="24"/>
          <w:szCs w:val="24"/>
        </w:rPr>
        <w:t>plate to the head</w:t>
      </w:r>
      <w:r w:rsidR="0076453B" w:rsidRPr="00696BD2">
        <w:rPr>
          <w:rFonts w:ascii="Calibri" w:hAnsi="Calibri" w:cs="Calibri"/>
          <w:sz w:val="24"/>
          <w:szCs w:val="24"/>
        </w:rPr>
        <w:t xml:space="preserve"> </w:t>
      </w:r>
      <w:r w:rsidR="5155C11A" w:rsidRPr="00696BD2">
        <w:rPr>
          <w:rFonts w:ascii="Calibri" w:hAnsi="Calibri" w:cs="Calibri"/>
          <w:sz w:val="24"/>
          <w:szCs w:val="24"/>
        </w:rPr>
        <w:t xml:space="preserve">fork, and then fix the head fork to the </w:t>
      </w:r>
      <w:r w:rsidR="2EB70386" w:rsidRPr="00696BD2">
        <w:rPr>
          <w:rFonts w:ascii="Calibri" w:hAnsi="Calibri" w:cs="Calibri"/>
          <w:sz w:val="24"/>
          <w:szCs w:val="24"/>
        </w:rPr>
        <w:t>treadmill.</w:t>
      </w:r>
    </w:p>
    <w:p w14:paraId="15B8FF1E" w14:textId="77777777" w:rsidR="00696BD2" w:rsidRPr="00696BD2" w:rsidRDefault="00696BD2" w:rsidP="00696BD2">
      <w:pPr>
        <w:contextualSpacing/>
      </w:pPr>
    </w:p>
    <w:p w14:paraId="2CD18802" w14:textId="054D23C7" w:rsidR="004F4998" w:rsidRPr="00696BD2" w:rsidRDefault="4C2C792C" w:rsidP="00696BD2">
      <w:pPr>
        <w:contextualSpacing/>
      </w:pPr>
      <w:r w:rsidRPr="00696BD2">
        <w:t xml:space="preserve">NOTE: </w:t>
      </w:r>
      <w:r w:rsidR="0045064D" w:rsidRPr="00696BD2">
        <w:t>T</w:t>
      </w:r>
      <w:r w:rsidRPr="00696BD2">
        <w:t>he head</w:t>
      </w:r>
      <w:r w:rsidR="0076453B" w:rsidRPr="00696BD2">
        <w:t xml:space="preserve"> </w:t>
      </w:r>
      <w:r w:rsidRPr="00696BD2">
        <w:t xml:space="preserve">fork and the treadmill are customized for the </w:t>
      </w:r>
      <w:r w:rsidR="005269FF" w:rsidRPr="00696BD2">
        <w:t>headplate used in this study</w:t>
      </w:r>
      <w:r w:rsidR="00DD229E" w:rsidRPr="00696BD2">
        <w:t xml:space="preserve">, please see Supporting Materials for </w:t>
      </w:r>
      <w:r w:rsidR="000A731B" w:rsidRPr="00696BD2">
        <w:t xml:space="preserve">the corresponding </w:t>
      </w:r>
      <w:r w:rsidR="009D258D" w:rsidRPr="00696BD2">
        <w:t>cad files</w:t>
      </w:r>
      <w:r w:rsidRPr="00696BD2">
        <w:t>.</w:t>
      </w:r>
      <w:r w:rsidR="00696BD2" w:rsidRPr="00696BD2">
        <w:t xml:space="preserve"> </w:t>
      </w:r>
      <w:r w:rsidR="004F4998" w:rsidRPr="00696BD2">
        <w:t>Induction of mouse before head</w:t>
      </w:r>
      <w:r w:rsidR="006E01AE" w:rsidRPr="00696BD2">
        <w:t xml:space="preserve"> </w:t>
      </w:r>
      <w:r w:rsidR="004F4998" w:rsidRPr="00696BD2">
        <w:t xml:space="preserve">fixation is optional as it is possible to habituate animal for this </w:t>
      </w:r>
      <w:r w:rsidR="006E01AE" w:rsidRPr="00696BD2">
        <w:t>procedure.</w:t>
      </w:r>
    </w:p>
    <w:p w14:paraId="7B623A25" w14:textId="77777777" w:rsidR="00696BD2" w:rsidRPr="00696BD2" w:rsidRDefault="00696BD2" w:rsidP="00696BD2">
      <w:pPr>
        <w:contextualSpacing/>
      </w:pPr>
    </w:p>
    <w:p w14:paraId="3EDB4BAB" w14:textId="2EEEC9E2" w:rsidR="00034608" w:rsidRPr="00696BD2" w:rsidRDefault="00034608"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 xml:space="preserve">Move the treadmill </w:t>
      </w:r>
      <w:r w:rsidR="00E053E2" w:rsidRPr="00696BD2">
        <w:rPr>
          <w:rFonts w:ascii="Calibri" w:hAnsi="Calibri" w:cs="Calibri"/>
          <w:sz w:val="24"/>
          <w:szCs w:val="24"/>
        </w:rPr>
        <w:t xml:space="preserve">under the microscope stage and position </w:t>
      </w:r>
      <w:r w:rsidR="00611510" w:rsidRPr="00696BD2">
        <w:rPr>
          <w:rFonts w:ascii="Calibri" w:hAnsi="Calibri" w:cs="Calibri"/>
          <w:sz w:val="24"/>
          <w:szCs w:val="24"/>
        </w:rPr>
        <w:t>the optical window under objective lens.</w:t>
      </w:r>
    </w:p>
    <w:p w14:paraId="2548964F"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7B0BEE57" w14:textId="23F388E6" w:rsidR="2EB70386" w:rsidRPr="00696BD2" w:rsidRDefault="00611510" w:rsidP="00696BD2">
      <w:pPr>
        <w:pStyle w:val="ListParagraph"/>
        <w:numPr>
          <w:ilvl w:val="1"/>
          <w:numId w:val="14"/>
        </w:numPr>
        <w:spacing w:after="0" w:line="240" w:lineRule="auto"/>
        <w:ind w:left="0" w:firstLineChars="0" w:firstLine="0"/>
        <w:contextualSpacing/>
        <w:jc w:val="both"/>
        <w:rPr>
          <w:rFonts w:ascii="Calibri" w:hAnsi="Calibri" w:cs="Calibri"/>
          <w:sz w:val="24"/>
          <w:szCs w:val="24"/>
        </w:rPr>
      </w:pPr>
      <w:r w:rsidRPr="00696BD2">
        <w:rPr>
          <w:rFonts w:ascii="Calibri" w:hAnsi="Calibri" w:cs="Calibri"/>
          <w:sz w:val="24"/>
          <w:szCs w:val="24"/>
        </w:rPr>
        <w:t>U</w:t>
      </w:r>
      <w:r w:rsidR="2EB70386" w:rsidRPr="00696BD2">
        <w:rPr>
          <w:rFonts w:ascii="Calibri" w:hAnsi="Calibri" w:cs="Calibri"/>
          <w:sz w:val="24"/>
          <w:szCs w:val="24"/>
        </w:rPr>
        <w:t xml:space="preserve">se </w:t>
      </w:r>
      <w:r w:rsidR="00381CDC" w:rsidRPr="00696BD2">
        <w:rPr>
          <w:rFonts w:ascii="Calibri" w:hAnsi="Calibri" w:cs="Calibri"/>
          <w:sz w:val="24"/>
          <w:szCs w:val="24"/>
        </w:rPr>
        <w:t xml:space="preserve">a </w:t>
      </w:r>
      <w:r w:rsidR="008B6550" w:rsidRPr="00696BD2">
        <w:rPr>
          <w:rFonts w:ascii="Calibri" w:hAnsi="Calibri" w:cs="Calibri"/>
          <w:sz w:val="24"/>
          <w:szCs w:val="24"/>
        </w:rPr>
        <w:t>low magnification</w:t>
      </w:r>
      <w:r w:rsidR="00871115" w:rsidRPr="00696BD2">
        <w:rPr>
          <w:rFonts w:ascii="Calibri" w:hAnsi="Calibri" w:cs="Calibri"/>
          <w:sz w:val="24"/>
          <w:szCs w:val="24"/>
        </w:rPr>
        <w:t xml:space="preserve"> </w:t>
      </w:r>
      <w:r w:rsidR="2EB70386" w:rsidRPr="00696BD2">
        <w:rPr>
          <w:rFonts w:ascii="Calibri" w:hAnsi="Calibri" w:cs="Calibri"/>
          <w:sz w:val="24"/>
          <w:szCs w:val="24"/>
        </w:rPr>
        <w:t>objective len</w:t>
      </w:r>
      <w:r w:rsidR="0089771A" w:rsidRPr="00696BD2">
        <w:rPr>
          <w:rFonts w:ascii="Calibri" w:hAnsi="Calibri" w:cs="Calibri"/>
          <w:sz w:val="24"/>
          <w:szCs w:val="24"/>
        </w:rPr>
        <w:t>s</w:t>
      </w:r>
      <w:r w:rsidR="2EB70386" w:rsidRPr="00696BD2">
        <w:rPr>
          <w:rFonts w:ascii="Calibri" w:hAnsi="Calibri" w:cs="Calibri"/>
          <w:sz w:val="24"/>
          <w:szCs w:val="24"/>
        </w:rPr>
        <w:t xml:space="preserve"> to find the best </w:t>
      </w:r>
      <w:r w:rsidR="00EB4BC3" w:rsidRPr="00696BD2">
        <w:rPr>
          <w:rFonts w:ascii="Calibri" w:hAnsi="Calibri" w:cs="Calibri"/>
          <w:sz w:val="24"/>
          <w:szCs w:val="24"/>
        </w:rPr>
        <w:t>field of view (</w:t>
      </w:r>
      <w:r w:rsidR="2EB70386" w:rsidRPr="00696BD2">
        <w:rPr>
          <w:rFonts w:ascii="Calibri" w:hAnsi="Calibri" w:cs="Calibri"/>
          <w:sz w:val="24"/>
          <w:szCs w:val="24"/>
        </w:rPr>
        <w:t>FOV</w:t>
      </w:r>
      <w:r w:rsidR="00EB4BC3" w:rsidRPr="00696BD2">
        <w:rPr>
          <w:rFonts w:ascii="Calibri" w:hAnsi="Calibri" w:cs="Calibri"/>
          <w:sz w:val="24"/>
          <w:szCs w:val="24"/>
        </w:rPr>
        <w:t>)</w:t>
      </w:r>
      <w:r w:rsidR="004550B3" w:rsidRPr="00696BD2">
        <w:rPr>
          <w:rFonts w:ascii="Calibri" w:hAnsi="Calibri" w:cs="Calibri"/>
          <w:sz w:val="24"/>
          <w:szCs w:val="24"/>
        </w:rPr>
        <w:t xml:space="preserve"> for functional imaging</w:t>
      </w:r>
      <w:r w:rsidR="2EB70386" w:rsidRPr="00696BD2">
        <w:rPr>
          <w:rFonts w:ascii="Calibri" w:hAnsi="Calibri" w:cs="Calibri"/>
          <w:sz w:val="24"/>
          <w:szCs w:val="24"/>
        </w:rPr>
        <w:t>, then swit</w:t>
      </w:r>
      <w:r w:rsidR="417A1389" w:rsidRPr="00696BD2">
        <w:rPr>
          <w:rFonts w:ascii="Calibri" w:hAnsi="Calibri" w:cs="Calibri"/>
          <w:sz w:val="24"/>
          <w:szCs w:val="24"/>
        </w:rPr>
        <w:t xml:space="preserve">ch to </w:t>
      </w:r>
      <w:r w:rsidR="00EB7654" w:rsidRPr="00696BD2">
        <w:rPr>
          <w:rFonts w:ascii="Calibri" w:hAnsi="Calibri" w:cs="Calibri"/>
          <w:sz w:val="24"/>
          <w:szCs w:val="24"/>
        </w:rPr>
        <w:t>a higher NA</w:t>
      </w:r>
      <w:r w:rsidR="417A1389" w:rsidRPr="00696BD2">
        <w:rPr>
          <w:rFonts w:ascii="Calibri" w:hAnsi="Calibri" w:cs="Calibri"/>
          <w:sz w:val="24"/>
          <w:szCs w:val="24"/>
        </w:rPr>
        <w:t xml:space="preserve"> objective len</w:t>
      </w:r>
      <w:r w:rsidR="00EB7654" w:rsidRPr="00696BD2">
        <w:rPr>
          <w:rFonts w:ascii="Calibri" w:hAnsi="Calibri" w:cs="Calibri"/>
          <w:sz w:val="24"/>
          <w:szCs w:val="24"/>
        </w:rPr>
        <w:t>s</w:t>
      </w:r>
      <w:r w:rsidR="417A1389" w:rsidRPr="00696BD2">
        <w:rPr>
          <w:rFonts w:ascii="Calibri" w:hAnsi="Calibri" w:cs="Calibri"/>
          <w:sz w:val="24"/>
          <w:szCs w:val="24"/>
        </w:rPr>
        <w:t xml:space="preserve"> to record the neuronal activities</w:t>
      </w:r>
      <w:r w:rsidR="00EB7654" w:rsidRPr="00696BD2">
        <w:rPr>
          <w:rFonts w:ascii="Calibri" w:hAnsi="Calibri" w:cs="Calibri"/>
          <w:sz w:val="24"/>
          <w:szCs w:val="24"/>
        </w:rPr>
        <w:t xml:space="preserve"> at single</w:t>
      </w:r>
      <w:r w:rsidR="0076453B" w:rsidRPr="00696BD2">
        <w:rPr>
          <w:rFonts w:ascii="Calibri" w:hAnsi="Calibri" w:cs="Calibri"/>
          <w:sz w:val="24"/>
          <w:szCs w:val="24"/>
        </w:rPr>
        <w:t>-</w:t>
      </w:r>
      <w:r w:rsidR="00EB7654" w:rsidRPr="00696BD2">
        <w:rPr>
          <w:rFonts w:ascii="Calibri" w:hAnsi="Calibri" w:cs="Calibri"/>
          <w:sz w:val="24"/>
          <w:szCs w:val="24"/>
        </w:rPr>
        <w:t>cell resolution</w:t>
      </w:r>
      <w:r w:rsidR="417A1389" w:rsidRPr="00696BD2">
        <w:rPr>
          <w:rFonts w:ascii="Calibri" w:hAnsi="Calibri" w:cs="Calibri"/>
          <w:sz w:val="24"/>
          <w:szCs w:val="24"/>
        </w:rPr>
        <w:t>.</w:t>
      </w:r>
    </w:p>
    <w:p w14:paraId="50D7AF34" w14:textId="77777777" w:rsidR="00696BD2" w:rsidRPr="00696BD2" w:rsidRDefault="00696BD2" w:rsidP="00696BD2">
      <w:pPr>
        <w:pStyle w:val="ListParagraph"/>
        <w:spacing w:after="0" w:line="240" w:lineRule="auto"/>
        <w:ind w:firstLineChars="0" w:firstLine="0"/>
        <w:contextualSpacing/>
        <w:jc w:val="both"/>
        <w:rPr>
          <w:rFonts w:ascii="Calibri" w:hAnsi="Calibri" w:cs="Calibri"/>
          <w:sz w:val="24"/>
          <w:szCs w:val="24"/>
        </w:rPr>
      </w:pPr>
    </w:p>
    <w:p w14:paraId="1B6FE755" w14:textId="77777777" w:rsidR="00696BD2" w:rsidRPr="00696BD2" w:rsidRDefault="417A1389" w:rsidP="00696BD2">
      <w:pPr>
        <w:contextualSpacing/>
      </w:pPr>
      <w:r w:rsidRPr="00696BD2">
        <w:t xml:space="preserve">NOTE: If the injection cannula is still an obstacle </w:t>
      </w:r>
      <w:r w:rsidR="26AFC16F" w:rsidRPr="00696BD2">
        <w:t xml:space="preserve">for the objective length to achieve its working distance, use a </w:t>
      </w:r>
      <w:r w:rsidR="3890C63C" w:rsidRPr="00696BD2">
        <w:t xml:space="preserve">wire </w:t>
      </w:r>
      <w:r w:rsidR="003C7256" w:rsidRPr="00696BD2">
        <w:t xml:space="preserve">clipper </w:t>
      </w:r>
      <w:r w:rsidR="3890C63C" w:rsidRPr="00696BD2">
        <w:t>to cut off the injection cannula from the head</w:t>
      </w:r>
      <w:r w:rsidR="00427B39" w:rsidRPr="00696BD2">
        <w:t xml:space="preserve"> </w:t>
      </w:r>
      <w:r w:rsidR="3890C63C" w:rsidRPr="00696BD2">
        <w:t>plate.</w:t>
      </w:r>
    </w:p>
    <w:p w14:paraId="41262B64" w14:textId="77777777" w:rsidR="00696BD2" w:rsidRPr="00696BD2" w:rsidRDefault="00696BD2" w:rsidP="00696BD2">
      <w:pPr>
        <w:contextualSpacing/>
      </w:pPr>
    </w:p>
    <w:p w14:paraId="7C6E9981" w14:textId="166FB1B4" w:rsidR="00933FD6" w:rsidRPr="00696BD2" w:rsidRDefault="00A65149" w:rsidP="00696BD2">
      <w:pPr>
        <w:contextualSpacing/>
      </w:pPr>
      <w:r w:rsidRPr="00696BD2">
        <w:rPr>
          <w:rFonts w:eastAsia="Calibri"/>
          <w:b/>
        </w:rPr>
        <w:t xml:space="preserve">REPRESENTATIVE RESULTS: </w:t>
      </w:r>
    </w:p>
    <w:p w14:paraId="42426E1E" w14:textId="77777777" w:rsidR="00696BD2" w:rsidRDefault="00A21A0C" w:rsidP="00696BD2">
      <w:pPr>
        <w:pBdr>
          <w:top w:val="nil"/>
          <w:left w:val="nil"/>
          <w:bottom w:val="nil"/>
          <w:right w:val="nil"/>
          <w:between w:val="nil"/>
        </w:pBdr>
        <w:contextualSpacing/>
      </w:pPr>
      <w:r w:rsidRPr="00696BD2">
        <w:rPr>
          <w:b/>
        </w:rPr>
        <w:t xml:space="preserve">In vivo imaging of neuronal activity using </w:t>
      </w:r>
      <w:r w:rsidR="00061F51" w:rsidRPr="00696BD2">
        <w:rPr>
          <w:b/>
        </w:rPr>
        <w:t xml:space="preserve">a </w:t>
      </w:r>
      <w:r w:rsidR="007F4AAB" w:rsidRPr="00696BD2">
        <w:rPr>
          <w:b/>
        </w:rPr>
        <w:t xml:space="preserve">genetically encoded </w:t>
      </w:r>
      <w:r w:rsidRPr="00696BD2">
        <w:rPr>
          <w:b/>
        </w:rPr>
        <w:t>calcium indicator</w:t>
      </w:r>
      <w:r w:rsidR="007F4AAB" w:rsidRPr="00696BD2">
        <w:t xml:space="preserve">. </w:t>
      </w:r>
      <w:r w:rsidR="00F377B2" w:rsidRPr="00696BD2">
        <w:t xml:space="preserve">On average, </w:t>
      </w:r>
      <w:r w:rsidR="00F377B2" w:rsidRPr="00696BD2">
        <w:rPr>
          <w:i/>
          <w:iCs/>
        </w:rPr>
        <w:t>in vivo</w:t>
      </w:r>
      <w:r w:rsidR="00F377B2" w:rsidRPr="00696BD2">
        <w:t xml:space="preserve"> imaging </w:t>
      </w:r>
      <w:r w:rsidR="00485CD4" w:rsidRPr="00696BD2">
        <w:t>starts 3-</w:t>
      </w:r>
      <w:r w:rsidR="00717315" w:rsidRPr="00696BD2">
        <w:t xml:space="preserve">4 weeks </w:t>
      </w:r>
      <w:r w:rsidR="001B053E" w:rsidRPr="00696BD2">
        <w:t>after implantation</w:t>
      </w:r>
      <w:r w:rsidR="00A155CF" w:rsidRPr="00696BD2">
        <w:t xml:space="preserve"> </w:t>
      </w:r>
      <w:r w:rsidR="00422064" w:rsidRPr="00696BD2">
        <w:t xml:space="preserve">if </w:t>
      </w:r>
      <w:r w:rsidR="00AF1EBD" w:rsidRPr="00696BD2">
        <w:t xml:space="preserve">a </w:t>
      </w:r>
      <w:r w:rsidR="00422064" w:rsidRPr="00696BD2">
        <w:t xml:space="preserve">sufficient level of </w:t>
      </w:r>
      <w:r w:rsidR="00CC2B97" w:rsidRPr="00696BD2">
        <w:t xml:space="preserve">transgene </w:t>
      </w:r>
      <w:r w:rsidR="00422064" w:rsidRPr="00696BD2">
        <w:t xml:space="preserve">expression is achieved. </w:t>
      </w:r>
      <w:r w:rsidR="007D10E8" w:rsidRPr="00696BD2">
        <w:t>By this time</w:t>
      </w:r>
      <w:r w:rsidR="00381CDC" w:rsidRPr="00696BD2">
        <w:t>,</w:t>
      </w:r>
      <w:r w:rsidR="00E96C4F" w:rsidRPr="00696BD2">
        <w:t xml:space="preserve"> </w:t>
      </w:r>
      <w:r w:rsidR="00070FC4" w:rsidRPr="00696BD2">
        <w:t xml:space="preserve">cerebral edema and hemorrhage are </w:t>
      </w:r>
      <w:r w:rsidR="00E8750C" w:rsidRPr="00696BD2">
        <w:t>usually</w:t>
      </w:r>
      <w:r w:rsidR="00272076" w:rsidRPr="00696BD2">
        <w:t xml:space="preserve"> completely</w:t>
      </w:r>
      <w:r w:rsidR="00E8750C" w:rsidRPr="00696BD2">
        <w:t xml:space="preserve"> </w:t>
      </w:r>
      <w:r w:rsidR="00070FC4" w:rsidRPr="00696BD2">
        <w:t>resolved</w:t>
      </w:r>
      <w:r w:rsidR="00381CDC" w:rsidRPr="00696BD2">
        <w:t>,</w:t>
      </w:r>
      <w:r w:rsidR="00070FC4" w:rsidRPr="00696BD2">
        <w:t xml:space="preserve"> and </w:t>
      </w:r>
      <w:r w:rsidR="002C52A7" w:rsidRPr="00696BD2">
        <w:t>brain vascula</w:t>
      </w:r>
      <w:r w:rsidR="007210C2" w:rsidRPr="00696BD2">
        <w:t>t</w:t>
      </w:r>
      <w:r w:rsidR="002C52A7" w:rsidRPr="00696BD2">
        <w:t>ure can be eas</w:t>
      </w:r>
      <w:r w:rsidR="007210C2" w:rsidRPr="00696BD2">
        <w:t>i</w:t>
      </w:r>
      <w:r w:rsidR="002C52A7" w:rsidRPr="00696BD2">
        <w:t>ly observed</w:t>
      </w:r>
      <w:r w:rsidR="00E94E2E" w:rsidRPr="00696BD2">
        <w:t xml:space="preserve"> through</w:t>
      </w:r>
      <w:r w:rsidR="00FF6FC1" w:rsidRPr="00696BD2">
        <w:t xml:space="preserve"> the optical window</w:t>
      </w:r>
      <w:r w:rsidR="002C52A7" w:rsidRPr="00696BD2">
        <w:t>.</w:t>
      </w:r>
      <w:r w:rsidR="007210C2" w:rsidRPr="00696BD2">
        <w:t xml:space="preserve"> </w:t>
      </w:r>
      <w:r w:rsidR="004E5D79" w:rsidRPr="00696BD2">
        <w:t xml:space="preserve">Here we </w:t>
      </w:r>
      <w:r w:rsidR="00A358A6" w:rsidRPr="00696BD2">
        <w:t xml:space="preserve">utilized the described preparation to </w:t>
      </w:r>
      <w:r w:rsidR="00DD4073" w:rsidRPr="00696BD2">
        <w:t>perform</w:t>
      </w:r>
      <w:r w:rsidR="004E5D79" w:rsidRPr="00696BD2">
        <w:t xml:space="preserve"> </w:t>
      </w:r>
      <w:r w:rsidR="00354A53" w:rsidRPr="00696BD2">
        <w:t xml:space="preserve">the </w:t>
      </w:r>
      <w:r w:rsidR="00DD4073" w:rsidRPr="00696BD2">
        <w:t xml:space="preserve">repeated </w:t>
      </w:r>
      <w:r w:rsidR="004E5D79" w:rsidRPr="00696BD2">
        <w:t>recording</w:t>
      </w:r>
      <w:r w:rsidR="00DD4073" w:rsidRPr="00696BD2">
        <w:t>s</w:t>
      </w:r>
      <w:r w:rsidR="004E5D79" w:rsidRPr="00696BD2">
        <w:t xml:space="preserve"> of neuronal activity </w:t>
      </w:r>
      <w:r w:rsidR="00354A53" w:rsidRPr="00696BD2">
        <w:t xml:space="preserve">in </w:t>
      </w:r>
      <w:r w:rsidR="00307646" w:rsidRPr="00696BD2">
        <w:t xml:space="preserve">the </w:t>
      </w:r>
      <w:r w:rsidR="00F56069" w:rsidRPr="00696BD2">
        <w:t>dorsal hippocampal CA1 region in behaving mice</w:t>
      </w:r>
      <w:r w:rsidR="00E638EC" w:rsidRPr="00696BD2">
        <w:t xml:space="preserve"> under </w:t>
      </w:r>
      <w:r w:rsidR="00B94FAC" w:rsidRPr="00696BD2">
        <w:t>fluorescence wide-field microscope</w:t>
      </w:r>
      <w:r w:rsidR="00F56069" w:rsidRPr="00696BD2">
        <w:t>.</w:t>
      </w:r>
      <w:r w:rsidR="00E94E2E" w:rsidRPr="00696BD2">
        <w:t xml:space="preserve"> </w:t>
      </w:r>
      <w:r w:rsidR="001F7B7A" w:rsidRPr="00696BD2">
        <w:t>To record neuronal activity</w:t>
      </w:r>
      <w:r w:rsidR="002807DC" w:rsidRPr="00696BD2">
        <w:t>,</w:t>
      </w:r>
      <w:r w:rsidR="001F7B7A" w:rsidRPr="00696BD2">
        <w:t xml:space="preserve"> we used a bright genetically encoded calcium indicator, named NCaMP7</w:t>
      </w:r>
      <w:r w:rsidR="00DB3544" w:rsidRPr="00696BD2">
        <w:fldChar w:fldCharType="begin"/>
      </w:r>
      <w:r w:rsidR="00154459" w:rsidRPr="00696BD2">
        <w:instrText xml:space="preserve"> ADDIN EN.CITE &lt;EndNote&gt;&lt;Cite&gt;&lt;Author&gt;Subach&lt;/Author&gt;&lt;Year&gt;2020&lt;/Year&gt;&lt;RecNum&gt;38&lt;/RecNum&gt;&lt;DisplayText&gt;&lt;style face="superscript"&gt;13&lt;/style&gt;&lt;/DisplayText&gt;&lt;record&gt;&lt;rec-number&gt;38&lt;/rec-number&gt;&lt;foreign-keys&gt;&lt;key app="EN" db-id="ftvrrvr56xv9txef50bpdfx6tdeweszpev0a" timestamp="1603790858"&gt;38&lt;/key&gt;&lt;/foreign-keys&gt;&lt;ref-type name="Journal Article"&gt;17&lt;/ref-type&gt;&lt;contributors&gt;&lt;authors&gt;&lt;author&gt;Subach, Oksana M.&lt;/author&gt;&lt;author&gt;Sotskov, Vladimir P.&lt;/author&gt;&lt;author&gt;Plusnin, Viktor V.&lt;/author&gt;&lt;author&gt;Gruzdeva, Anna M.&lt;/author&gt;&lt;author&gt;Barykina, Natalia V.&lt;/author&gt;&lt;author&gt;Ivashkina, Olga I.&lt;/author&gt;&lt;author&gt;Anokhin, Konstantin V.&lt;/author&gt;&lt;author&gt;Nikolaeva, Alena Y.&lt;/author&gt;&lt;author&gt;Korzhenevskiy, Dmitry A.&lt;/author&gt;&lt;author&gt;Vlaskina, Anna V.&lt;/author&gt;&lt;author&gt;Lazarenko, Vladimir A.&lt;/author&gt;&lt;author&gt;Boyko, Konstantin M.&lt;/author&gt;&lt;author&gt;Rakitina, Tatiana V.&lt;/author&gt;&lt;author&gt;Varizhuk, Anna M.&lt;/author&gt;&lt;author&gt;Pozmogova, Galina E.&lt;/author&gt;&lt;author&gt;Podgorny, Oleg V.&lt;/author&gt;&lt;author&gt;Piatkevich, Kiryl D.&lt;/author&gt;&lt;author&gt;Boyden, Edward S.&lt;/author&gt;&lt;author&gt;Subach, Fedor V.&lt;/author&gt;&lt;/authors&gt;&lt;/contributors&gt;&lt;titles&gt;&lt;title&gt;Novel Genetically Encoded Bright Positive Calcium Indicator NCaMP7 Based on the mNeonGreen Fluorescent Protein&lt;/title&gt;&lt;secondary-title&gt;International Journal of Molecular Sciences&lt;/secondary-title&gt;&lt;/titles&gt;&lt;periodical&gt;&lt;full-title&gt;International Journal of Molecular Sciences&lt;/full-title&gt;&lt;/periodical&gt;&lt;pages&gt;1644&lt;/pages&gt;&lt;volume&gt;21&lt;/volume&gt;&lt;number&gt;5&lt;/number&gt;&lt;dates&gt;&lt;year&gt;2020&lt;/year&gt;&lt;/dates&gt;&lt;isbn&gt;1422-0067&lt;/isbn&gt;&lt;accession-num&gt;doi:10.3390/ijms21051644&lt;/accession-num&gt;&lt;urls&gt;&lt;related-urls&gt;&lt;url&gt;https://www.mdpi.com/1422-0067/21/5/1644&lt;/url&gt;&lt;/related-urls&gt;&lt;/urls&gt;&lt;/record&gt;&lt;/Cite&gt;&lt;/EndNote&gt;</w:instrText>
      </w:r>
      <w:r w:rsidR="00DB3544" w:rsidRPr="00696BD2">
        <w:fldChar w:fldCharType="separate"/>
      </w:r>
      <w:r w:rsidR="00880B3D" w:rsidRPr="00696BD2">
        <w:rPr>
          <w:noProof/>
          <w:vertAlign w:val="superscript"/>
        </w:rPr>
        <w:t>13</w:t>
      </w:r>
      <w:r w:rsidR="00DB3544" w:rsidRPr="00696BD2">
        <w:fldChar w:fldCharType="end"/>
      </w:r>
      <w:r w:rsidR="001F7B7A" w:rsidRPr="00696BD2">
        <w:t>, which exhibits similar calcium sensitivity and temporal resolution to that of GCaMP6s</w:t>
      </w:r>
      <w:r w:rsidR="00080538" w:rsidRPr="00696BD2">
        <w:fldChar w:fldCharType="begin"/>
      </w:r>
      <w:r w:rsidR="00154459" w:rsidRPr="00696BD2">
        <w:instrText xml:space="preserve"> ADDIN EN.CITE &lt;EndNote&gt;&lt;Cite&gt;&lt;Author&gt;Chen&lt;/Author&gt;&lt;Year&gt;2013&lt;/Year&gt;&lt;RecNum&gt;39&lt;/RecNum&gt;&lt;DisplayText&gt;&lt;style face="superscript"&gt;14&lt;/style&gt;&lt;/DisplayText&gt;&lt;record&gt;&lt;rec-number&gt;39&lt;/rec-number&gt;&lt;foreign-keys&gt;&lt;key app="EN" db-id="ftvrrvr56xv9txef50bpdfx6tdeweszpev0a" timestamp="1603790913"&gt;39&lt;/key&gt;&lt;/foreign-keys&gt;&lt;ref-type name="Journal Article"&gt;17&lt;/ref-type&gt;&lt;contributors&gt;&lt;authors&gt;&lt;author&gt;Chen, Tsai-Wen&lt;/author&gt;&lt;author&gt;Wardill, Trevor J.&lt;/author&gt;&lt;author&gt;Sun, Yi&lt;/author&gt;&lt;author&gt;Pulver, Stefan R.&lt;/author&gt;&lt;author&gt;Renninger, Sabine L.&lt;/author&gt;&lt;author&gt;Baohan, Amy&lt;/author&gt;&lt;author&gt;Schreiter, Eric R.&lt;/author&gt;&lt;author&gt;Kerr, Rex A.&lt;/author&gt;&lt;author&gt;Orger, Michael B.&lt;/author&gt;&lt;author&gt;Jayaraman, Vivek&lt;/author&gt;&lt;author&gt;Looger, Loren L.&lt;/author&gt;&lt;author&gt;Svoboda, Karel&lt;/author&gt;&lt;author&gt;Kim, Douglas S.&lt;/author&gt;&lt;/authors&gt;&lt;/contributors&gt;&lt;titles&gt;&lt;title&gt;Ultrasensitive fluorescent proteins for imaging neuronal activity&lt;/title&gt;&lt;secondary-title&gt;Nature&lt;/secondary-title&gt;&lt;/titles&gt;&lt;periodical&gt;&lt;full-title&gt;Nature&lt;/full-title&gt;&lt;/periodical&gt;&lt;pages&gt;295-300&lt;/pages&gt;&lt;volume&gt;499&lt;/volume&gt;&lt;number&gt;7458&lt;/number&gt;&lt;dates&gt;&lt;year&gt;2013&lt;/year&gt;&lt;pub-dates&gt;&lt;date&gt;2013/07/01&lt;/date&gt;&lt;/pub-dates&gt;&lt;/dates&gt;&lt;isbn&gt;1476-4687&lt;/isbn&gt;&lt;urls&gt;&lt;related-urls&gt;&lt;url&gt;https://doi.org/10.1038/nature12354&lt;/url&gt;&lt;/related-urls&gt;&lt;/urls&gt;&lt;electronic-resource-num&gt;10.1038/nature12354&lt;/electronic-resource-num&gt;&lt;/record&gt;&lt;/Cite&gt;&lt;/EndNote&gt;</w:instrText>
      </w:r>
      <w:r w:rsidR="00080538" w:rsidRPr="00696BD2">
        <w:fldChar w:fldCharType="separate"/>
      </w:r>
      <w:r w:rsidR="00880B3D" w:rsidRPr="00696BD2">
        <w:rPr>
          <w:noProof/>
          <w:vertAlign w:val="superscript"/>
        </w:rPr>
        <w:t>14</w:t>
      </w:r>
      <w:r w:rsidR="00080538" w:rsidRPr="00696BD2">
        <w:fldChar w:fldCharType="end"/>
      </w:r>
      <w:r w:rsidR="001F7B7A" w:rsidRPr="00696BD2">
        <w:t>. To express the NCaMP7 indicator in the hippocampus</w:t>
      </w:r>
      <w:r w:rsidR="00984535" w:rsidRPr="00696BD2">
        <w:t>,</w:t>
      </w:r>
      <w:r w:rsidR="001F7B7A" w:rsidRPr="00696BD2">
        <w:t xml:space="preserve"> we injected the </w:t>
      </w:r>
      <w:proofErr w:type="spellStart"/>
      <w:r w:rsidR="001F7B7A" w:rsidRPr="00696BD2">
        <w:t>rAAV</w:t>
      </w:r>
      <w:proofErr w:type="spellEnd"/>
      <w:r w:rsidR="001F7B7A" w:rsidRPr="00696BD2">
        <w:t xml:space="preserve">/DJ-CAG-NCaMP7 virus using </w:t>
      </w:r>
      <w:r w:rsidR="0091436E" w:rsidRPr="00696BD2">
        <w:t xml:space="preserve">an </w:t>
      </w:r>
      <w:r w:rsidR="001F7B7A" w:rsidRPr="00696BD2">
        <w:t>infusion cannula and initiated longitude imaging at 14 days post</w:t>
      </w:r>
      <w:r w:rsidR="0091436E" w:rsidRPr="00696BD2">
        <w:t>-</w:t>
      </w:r>
      <w:r w:rsidR="001F7B7A" w:rsidRPr="00696BD2">
        <w:t>injection. To record neuronal activity, we used a 10x NA</w:t>
      </w:r>
      <w:r w:rsidR="00792876" w:rsidRPr="00696BD2">
        <w:t xml:space="preserve"> </w:t>
      </w:r>
      <w:r w:rsidR="001F7B7A" w:rsidRPr="00696BD2">
        <w:t xml:space="preserve">0.3 air objective lens and Hamamatsu </w:t>
      </w:r>
      <w:proofErr w:type="spellStart"/>
      <w:r w:rsidR="001F7B7A" w:rsidRPr="00696BD2">
        <w:t>OrcaFusion</w:t>
      </w:r>
      <w:proofErr w:type="spellEnd"/>
      <w:r w:rsidR="001F7B7A" w:rsidRPr="00696BD2">
        <w:t xml:space="preserve"> </w:t>
      </w:r>
      <w:proofErr w:type="spellStart"/>
      <w:r w:rsidR="001F7B7A" w:rsidRPr="00696BD2">
        <w:t>sCMOS</w:t>
      </w:r>
      <w:proofErr w:type="spellEnd"/>
      <w:r w:rsidR="001F7B7A" w:rsidRPr="00696BD2">
        <w:t xml:space="preserve"> camera that allowed </w:t>
      </w:r>
      <w:r w:rsidR="00696BD2">
        <w:t>imaging at</w:t>
      </w:r>
      <w:r w:rsidR="001F7B7A" w:rsidRPr="00696BD2">
        <w:t xml:space="preserve"> ~1.5x1.5 mm FOV at </w:t>
      </w:r>
      <w:r w:rsidR="000C21E1" w:rsidRPr="00696BD2">
        <w:t xml:space="preserve">up </w:t>
      </w:r>
      <w:r w:rsidR="00FF648C" w:rsidRPr="00696BD2">
        <w:t xml:space="preserve">to </w:t>
      </w:r>
      <w:r w:rsidR="001F7B7A" w:rsidRPr="00696BD2">
        <w:t>10</w:t>
      </w:r>
      <w:r w:rsidR="00FF648C" w:rsidRPr="00696BD2">
        <w:t xml:space="preserve">0 </w:t>
      </w:r>
      <w:r w:rsidR="001F7B7A" w:rsidRPr="00696BD2">
        <w:t xml:space="preserve">Hz frequency. Green fluorescence was excited by </w:t>
      </w:r>
      <w:r w:rsidR="00F77A26" w:rsidRPr="00696BD2">
        <w:t>a</w:t>
      </w:r>
      <w:r w:rsidR="001F7B7A" w:rsidRPr="00696BD2">
        <w:t xml:space="preserve"> commercially available 470 nm LED using </w:t>
      </w:r>
      <w:r w:rsidR="0091436E" w:rsidRPr="00696BD2">
        <w:t xml:space="preserve">a </w:t>
      </w:r>
      <w:r w:rsidR="001F7B7A" w:rsidRPr="00696BD2">
        <w:t xml:space="preserve">standard GFP filter set. </w:t>
      </w:r>
      <w:r w:rsidR="007C3513" w:rsidRPr="00696BD2">
        <w:t xml:space="preserve">The average depth of </w:t>
      </w:r>
      <w:r w:rsidR="00B745EB" w:rsidRPr="00696BD2">
        <w:t xml:space="preserve">imaging </w:t>
      </w:r>
      <w:r w:rsidR="00CB0646" w:rsidRPr="00696BD2">
        <w:t xml:space="preserve">achieved </w:t>
      </w:r>
      <w:r w:rsidR="00F17288" w:rsidRPr="00696BD2">
        <w:t>in green channel is about 50-1</w:t>
      </w:r>
      <w:r w:rsidR="00D60295" w:rsidRPr="00696BD2">
        <w:t>2</w:t>
      </w:r>
      <w:r w:rsidR="00F17288" w:rsidRPr="00696BD2">
        <w:t>0 µm</w:t>
      </w:r>
      <w:r w:rsidR="004C255E" w:rsidRPr="00696BD2">
        <w:t>, which allow</w:t>
      </w:r>
      <w:r w:rsidR="00EE3E9C" w:rsidRPr="00696BD2">
        <w:t>s</w:t>
      </w:r>
      <w:r w:rsidR="004C255E" w:rsidRPr="00696BD2">
        <w:t xml:space="preserve"> </w:t>
      </w:r>
      <w:r w:rsidR="00EE3E9C" w:rsidRPr="00696BD2">
        <w:t>recording</w:t>
      </w:r>
      <w:r w:rsidR="0048354C" w:rsidRPr="00696BD2">
        <w:t xml:space="preserve"> of</w:t>
      </w:r>
      <w:r w:rsidR="004C255E" w:rsidRPr="00696BD2">
        <w:t xml:space="preserve"> neuron</w:t>
      </w:r>
      <w:r w:rsidR="0048354C" w:rsidRPr="00696BD2">
        <w:t>al activity</w:t>
      </w:r>
      <w:r w:rsidR="004C255E" w:rsidRPr="00696BD2">
        <w:t xml:space="preserve"> </w:t>
      </w:r>
      <w:r w:rsidR="008C1A6D" w:rsidRPr="00696BD2">
        <w:t>mainly in</w:t>
      </w:r>
      <w:r w:rsidR="004213E5" w:rsidRPr="00696BD2">
        <w:t xml:space="preserve"> stratum </w:t>
      </w:r>
      <w:proofErr w:type="spellStart"/>
      <w:r w:rsidR="004213E5" w:rsidRPr="00696BD2">
        <w:t>oriens</w:t>
      </w:r>
      <w:proofErr w:type="spellEnd"/>
      <w:r w:rsidR="004213E5" w:rsidRPr="00696BD2">
        <w:t xml:space="preserve"> </w:t>
      </w:r>
      <w:r w:rsidR="008C1A6D" w:rsidRPr="00696BD2">
        <w:t>and</w:t>
      </w:r>
      <w:r w:rsidR="004213E5" w:rsidRPr="00696BD2">
        <w:t xml:space="preserve"> stratum </w:t>
      </w:r>
      <w:proofErr w:type="spellStart"/>
      <w:r w:rsidR="004213E5" w:rsidRPr="00696BD2">
        <w:t>pyramidale</w:t>
      </w:r>
      <w:proofErr w:type="spellEnd"/>
      <w:r w:rsidR="008C1A6D" w:rsidRPr="00696BD2">
        <w:t>.</w:t>
      </w:r>
      <w:r w:rsidR="004213E5" w:rsidRPr="00696BD2">
        <w:t xml:space="preserve"> </w:t>
      </w:r>
      <w:r w:rsidR="003304D2" w:rsidRPr="00696BD2">
        <w:t>I</w:t>
      </w:r>
      <w:r w:rsidR="0048354C" w:rsidRPr="00696BD2">
        <w:t>maging</w:t>
      </w:r>
      <w:r w:rsidR="003304D2" w:rsidRPr="00696BD2">
        <w:t xml:space="preserve"> depth</w:t>
      </w:r>
      <w:r w:rsidR="0048354C" w:rsidRPr="00696BD2">
        <w:t xml:space="preserve"> in near-infrared </w:t>
      </w:r>
      <w:r w:rsidR="00655662" w:rsidRPr="00696BD2">
        <w:t xml:space="preserve">channels can be </w:t>
      </w:r>
      <w:r w:rsidR="00786360" w:rsidRPr="00696BD2">
        <w:t xml:space="preserve">up to 200 µm reaching </w:t>
      </w:r>
      <w:r w:rsidR="003304D2" w:rsidRPr="00696BD2">
        <w:t xml:space="preserve">the </w:t>
      </w:r>
      <w:r w:rsidR="00786360" w:rsidRPr="00696BD2">
        <w:t>deeper layers of hippocampus</w:t>
      </w:r>
      <w:r w:rsidR="00B40B5E" w:rsidRPr="00696BD2">
        <w:fldChar w:fldCharType="begin"/>
      </w:r>
      <w:r w:rsidR="00154459" w:rsidRPr="00696BD2">
        <w:instrText xml:space="preserve"> ADDIN EN.CITE &lt;EndNote&gt;&lt;Cite&gt;&lt;Author&gt;Fan&lt;/Author&gt;&lt;Year&gt;2020&lt;/Year&gt;&lt;RecNum&gt;47&lt;/RecNum&gt;&lt;DisplayText&gt;&lt;style face="superscript"&gt;8&lt;/style&gt;&lt;/DisplayText&gt;&lt;record&gt;&lt;rec-number&gt;47&lt;/rec-number&gt;&lt;foreign-keys&gt;&lt;key app="EN" db-id="ftvrrvr56xv9txef50bpdfx6tdeweszpev0a" timestamp="1604112535"&gt;47&lt;/key&gt;&lt;/foreign-keys&gt;&lt;ref-type name="Journal Article"&gt;17&lt;/ref-type&gt;&lt;contributors&gt;&lt;authors&gt;&lt;author&gt;Fan, Linlin Z.&lt;/author&gt;&lt;author&gt;Kheifets, Simon&lt;/author&gt;&lt;author&gt;Böhm, Urs L.&lt;/author&gt;&lt;author&gt;Wu, Hao&lt;/author&gt;&lt;author&gt;Piatkevich, Kiryl D.&lt;/author&gt;&lt;author&gt;Xie, Michael E.&lt;/author&gt;&lt;author&gt;Parot, Vicente&lt;/author&gt;&lt;author&gt;Ha, Yooree&lt;/author&gt;&lt;author&gt;Evans, Kathryn E.&lt;/author&gt;&lt;author&gt;Boyden, Edward S.&lt;/author&gt;&lt;author&gt;Takesian, Anne E.&lt;/author&gt;&lt;author&gt;Cohen, Adam E.&lt;/author&gt;&lt;/authors&gt;&lt;/contributors&gt;&lt;titles&gt;&lt;title&gt;All-Optical Electrophysiology Reveals the Role of Lateral Inhibition in Sensory Processing in Cortical Layer 1&lt;/title&gt;&lt;secondary-title&gt;Cell&lt;/secondary-title&gt;&lt;/titles&gt;&lt;periodical&gt;&lt;full-title&gt;Cell&lt;/full-title&gt;&lt;/periodical&gt;&lt;pages&gt;521-535.e18&lt;/pages&gt;&lt;volume&gt;180&lt;/volume&gt;&lt;number&gt;3&lt;/number&gt;&lt;keywords&gt;&lt;keyword&gt;layer 1&lt;/keyword&gt;&lt;keyword&gt;barrel cortex&lt;/keyword&gt;&lt;keyword&gt;lateral inhibition&lt;/keyword&gt;&lt;keyword&gt;acetylcholine&lt;/keyword&gt;&lt;keyword&gt;optical electrophysiology&lt;/keyword&gt;&lt;keyword&gt;E/I balance&lt;/keyword&gt;&lt;keyword&gt;optical circuit mapping&lt;/keyword&gt;&lt;keyword&gt;inhibitory optical electrophysiology&lt;/keyword&gt;&lt;keyword&gt;winner-takes-all dynamics&lt;/keyword&gt;&lt;/keywords&gt;&lt;dates&gt;&lt;year&gt;2020&lt;/year&gt;&lt;pub-dates&gt;&lt;date&gt;2020/02/06/&lt;/date&gt;&lt;/pub-dates&gt;&lt;/dates&gt;&lt;isbn&gt;0092-8674&lt;/isbn&gt;&lt;urls&gt;&lt;related-urls&gt;&lt;url&gt;http://www.sciencedirect.com/science/article/pii/S0092867420300477&lt;/url&gt;&lt;/related-urls&gt;&lt;/urls&gt;&lt;electronic-resource-num&gt;https://doi.org/10.1016/j.cell.2020.01.001&lt;/electronic-resource-num&gt;&lt;/record&gt;&lt;/Cite&gt;&lt;/EndNote&gt;</w:instrText>
      </w:r>
      <w:r w:rsidR="00B40B5E" w:rsidRPr="00696BD2">
        <w:fldChar w:fldCharType="separate"/>
      </w:r>
      <w:r w:rsidR="00B40B5E" w:rsidRPr="00696BD2">
        <w:rPr>
          <w:noProof/>
          <w:vertAlign w:val="superscript"/>
        </w:rPr>
        <w:t>8</w:t>
      </w:r>
      <w:r w:rsidR="00B40B5E" w:rsidRPr="00696BD2">
        <w:fldChar w:fldCharType="end"/>
      </w:r>
      <w:r w:rsidR="008F08EB" w:rsidRPr="00696BD2">
        <w:t xml:space="preserve">. </w:t>
      </w:r>
      <w:r w:rsidR="001D44FB" w:rsidRPr="00696BD2">
        <w:t>The a</w:t>
      </w:r>
      <w:r w:rsidR="001F7B7A" w:rsidRPr="00696BD2">
        <w:t xml:space="preserve">verage recording time per FOV was 6-12 min, although much longer imaging sessions are possible as </w:t>
      </w:r>
      <w:r w:rsidR="00FD14E9" w:rsidRPr="00696BD2">
        <w:t xml:space="preserve">NCaMP7 is characterized by extremely high photostability and </w:t>
      </w:r>
      <w:r w:rsidR="001F7B7A" w:rsidRPr="00696BD2">
        <w:t xml:space="preserve">no detectable phototoxicity </w:t>
      </w:r>
      <w:r w:rsidR="00CA6AC3" w:rsidRPr="00696BD2">
        <w:t xml:space="preserve">was </w:t>
      </w:r>
      <w:r w:rsidR="001F7B7A" w:rsidRPr="00696BD2">
        <w:t>observed</w:t>
      </w:r>
      <w:r w:rsidR="17247E50" w:rsidRPr="00696BD2">
        <w:t xml:space="preserve"> (</w:t>
      </w:r>
      <w:r w:rsidR="17247E50" w:rsidRPr="00696BD2">
        <w:rPr>
          <w:b/>
          <w:bCs/>
        </w:rPr>
        <w:t xml:space="preserve">Figure </w:t>
      </w:r>
      <w:r w:rsidR="00885767" w:rsidRPr="00696BD2">
        <w:rPr>
          <w:b/>
          <w:bCs/>
        </w:rPr>
        <w:t>6</w:t>
      </w:r>
      <w:r w:rsidR="17247E50" w:rsidRPr="00696BD2">
        <w:t>)</w:t>
      </w:r>
      <w:r w:rsidR="001F7B7A" w:rsidRPr="00696BD2">
        <w:t xml:space="preserve">. </w:t>
      </w:r>
    </w:p>
    <w:p w14:paraId="37C6E83B" w14:textId="77777777" w:rsidR="00696BD2" w:rsidRDefault="00696BD2" w:rsidP="00696BD2">
      <w:pPr>
        <w:pBdr>
          <w:top w:val="nil"/>
          <w:left w:val="nil"/>
          <w:bottom w:val="nil"/>
          <w:right w:val="nil"/>
          <w:between w:val="nil"/>
        </w:pBdr>
        <w:contextualSpacing/>
      </w:pPr>
    </w:p>
    <w:p w14:paraId="0339D9FB" w14:textId="1BEEEB55" w:rsidR="00696BD2" w:rsidRDefault="7A314FA7" w:rsidP="00696BD2">
      <w:pPr>
        <w:pBdr>
          <w:top w:val="nil"/>
          <w:left w:val="nil"/>
          <w:bottom w:val="nil"/>
          <w:right w:val="nil"/>
          <w:between w:val="nil"/>
        </w:pBdr>
        <w:contextualSpacing/>
      </w:pPr>
      <w:r w:rsidRPr="00696BD2">
        <w:rPr>
          <w:rFonts w:eastAsia="Calibri"/>
        </w:rPr>
        <w:t xml:space="preserve">[Place Figure </w:t>
      </w:r>
      <w:r w:rsidR="00885767" w:rsidRPr="00696BD2">
        <w:rPr>
          <w:rFonts w:eastAsia="Calibri"/>
        </w:rPr>
        <w:t>6</w:t>
      </w:r>
      <w:r w:rsidRPr="00696BD2">
        <w:rPr>
          <w:rFonts w:eastAsia="Calibri"/>
        </w:rPr>
        <w:t xml:space="preserve"> here]</w:t>
      </w:r>
      <w:r w:rsidRPr="00696BD2">
        <w:t xml:space="preserve"> </w:t>
      </w:r>
    </w:p>
    <w:p w14:paraId="765C4A4E" w14:textId="77777777" w:rsidR="00696BD2" w:rsidRDefault="00696BD2" w:rsidP="00696BD2">
      <w:pPr>
        <w:pBdr>
          <w:top w:val="nil"/>
          <w:left w:val="nil"/>
          <w:bottom w:val="nil"/>
          <w:right w:val="nil"/>
          <w:between w:val="nil"/>
        </w:pBdr>
        <w:contextualSpacing/>
      </w:pPr>
    </w:p>
    <w:p w14:paraId="035D4095" w14:textId="77777777" w:rsidR="00696BD2" w:rsidRDefault="001F7B7A" w:rsidP="00696BD2">
      <w:pPr>
        <w:pBdr>
          <w:top w:val="nil"/>
          <w:left w:val="nil"/>
          <w:bottom w:val="nil"/>
          <w:right w:val="nil"/>
          <w:between w:val="nil"/>
        </w:pBdr>
        <w:contextualSpacing/>
      </w:pPr>
      <w:r w:rsidRPr="00696BD2">
        <w:t>To obtain fluorescence traces</w:t>
      </w:r>
      <w:r w:rsidR="00790908" w:rsidRPr="00696BD2">
        <w:t>,</w:t>
      </w:r>
      <w:r w:rsidRPr="00696BD2">
        <w:t xml:space="preserve"> the region</w:t>
      </w:r>
      <w:r w:rsidR="001D44FB" w:rsidRPr="00696BD2">
        <w:t>s</w:t>
      </w:r>
      <w:r w:rsidRPr="00696BD2">
        <w:t xml:space="preserve"> of </w:t>
      </w:r>
      <w:r w:rsidR="0091436E" w:rsidRPr="00696BD2">
        <w:t>i</w:t>
      </w:r>
      <w:r w:rsidRPr="00696BD2">
        <w:t>nterest (ROIs) corresponding to neuronal somas were segmented manually and analyzed by ImageJ software. Prior to the image analysis motion correction, common post</w:t>
      </w:r>
      <w:r w:rsidR="001D44FB" w:rsidRPr="00696BD2">
        <w:t>-</w:t>
      </w:r>
      <w:r w:rsidRPr="00696BD2">
        <w:t>recording procedure</w:t>
      </w:r>
      <w:r w:rsidR="001D44FB" w:rsidRPr="00696BD2">
        <w:t>s</w:t>
      </w:r>
      <w:r w:rsidRPr="00696BD2">
        <w:t xml:space="preserve"> in awake animals were not required as the acquired datasets did not exhibit motion artifacts due to </w:t>
      </w:r>
      <w:r w:rsidR="001D44FB" w:rsidRPr="00696BD2">
        <w:t xml:space="preserve">the </w:t>
      </w:r>
      <w:r w:rsidRPr="00696BD2">
        <w:t xml:space="preserve">high stability of imaging implant. A representative </w:t>
      </w:r>
      <w:r w:rsidR="00617AAA" w:rsidRPr="00696BD2">
        <w:t xml:space="preserve">single-trial optical </w:t>
      </w:r>
      <w:r w:rsidRPr="00696BD2">
        <w:t xml:space="preserve">recording of neuronal activities from </w:t>
      </w:r>
      <w:r w:rsidR="001D44FB" w:rsidRPr="00696BD2">
        <w:t xml:space="preserve">the </w:t>
      </w:r>
      <w:r w:rsidRPr="00696BD2">
        <w:t>hippocampus in an awake</w:t>
      </w:r>
      <w:r w:rsidR="00554025" w:rsidRPr="00696BD2">
        <w:t xml:space="preserve"> behaving</w:t>
      </w:r>
      <w:r w:rsidRPr="00696BD2">
        <w:t xml:space="preserve"> mouse is presented in </w:t>
      </w:r>
      <w:r w:rsidRPr="00696BD2">
        <w:rPr>
          <w:b/>
          <w:bCs/>
        </w:rPr>
        <w:t xml:space="preserve">Figure </w:t>
      </w:r>
      <w:r w:rsidR="00885767" w:rsidRPr="00696BD2">
        <w:rPr>
          <w:b/>
          <w:bCs/>
        </w:rPr>
        <w:t>6</w:t>
      </w:r>
      <w:r w:rsidRPr="00696BD2">
        <w:t xml:space="preserve">. 15 ROIs corresponding to neuronal somas were selected manually from </w:t>
      </w:r>
      <w:r w:rsidR="007D4A06" w:rsidRPr="00696BD2">
        <w:t>the same</w:t>
      </w:r>
      <w:r w:rsidRPr="00696BD2">
        <w:t xml:space="preserve"> FOV shown in </w:t>
      </w:r>
      <w:r w:rsidRPr="00696BD2">
        <w:rPr>
          <w:b/>
          <w:bCs/>
        </w:rPr>
        <w:t xml:space="preserve">Figure </w:t>
      </w:r>
      <w:r w:rsidR="00885767" w:rsidRPr="00696BD2">
        <w:rPr>
          <w:b/>
          <w:bCs/>
        </w:rPr>
        <w:t>6</w:t>
      </w:r>
      <w:r w:rsidR="00B62C59" w:rsidRPr="00696BD2">
        <w:rPr>
          <w:b/>
          <w:bCs/>
        </w:rPr>
        <w:t>B</w:t>
      </w:r>
      <w:r w:rsidRPr="00696BD2">
        <w:t>, and the single</w:t>
      </w:r>
      <w:r w:rsidR="001D44FB" w:rsidRPr="00696BD2">
        <w:t>-</w:t>
      </w:r>
      <w:r w:rsidRPr="00696BD2">
        <w:t xml:space="preserve">trial fluorescence traces within each ROI </w:t>
      </w:r>
      <w:r w:rsidR="001A79C7" w:rsidRPr="00696BD2">
        <w:t>are</w:t>
      </w:r>
      <w:r w:rsidRPr="00696BD2">
        <w:t xml:space="preserve"> shown in </w:t>
      </w:r>
      <w:r w:rsidRPr="00696BD2">
        <w:rPr>
          <w:b/>
          <w:bCs/>
        </w:rPr>
        <w:t xml:space="preserve">Figure </w:t>
      </w:r>
      <w:r w:rsidR="00885767" w:rsidRPr="00696BD2">
        <w:rPr>
          <w:b/>
          <w:bCs/>
        </w:rPr>
        <w:t>6</w:t>
      </w:r>
      <w:r w:rsidR="005339FA" w:rsidRPr="00696BD2">
        <w:rPr>
          <w:b/>
          <w:bCs/>
        </w:rPr>
        <w:t>C</w:t>
      </w:r>
      <w:r w:rsidRPr="00696BD2">
        <w:t xml:space="preserve">. </w:t>
      </w:r>
      <w:r w:rsidRPr="00696BD2">
        <w:rPr>
          <w:b/>
          <w:bCs/>
        </w:rPr>
        <w:t xml:space="preserve">Figure </w:t>
      </w:r>
      <w:r w:rsidR="00885767" w:rsidRPr="00696BD2">
        <w:rPr>
          <w:b/>
          <w:bCs/>
        </w:rPr>
        <w:t>6</w:t>
      </w:r>
      <w:r w:rsidR="005339FA" w:rsidRPr="00696BD2">
        <w:rPr>
          <w:b/>
          <w:bCs/>
        </w:rPr>
        <w:t>D</w:t>
      </w:r>
      <w:r w:rsidRPr="00696BD2">
        <w:t xml:space="preserve"> shows two representative parts of fluorescence traces from two different ROIs.</w:t>
      </w:r>
      <w:r w:rsidR="001A12BE" w:rsidRPr="00696BD2">
        <w:t xml:space="preserve"> </w:t>
      </w:r>
      <w:r w:rsidR="000E1B03" w:rsidRPr="00696BD2">
        <w:t>We performed 4 consecutive imaging sessions for the same FOV with 3-day interval</w:t>
      </w:r>
      <w:r w:rsidR="004F3627" w:rsidRPr="00696BD2">
        <w:t>s</w:t>
      </w:r>
      <w:r w:rsidR="000E1B03" w:rsidRPr="00696BD2">
        <w:t>. It was possible to identify and image the same neurons</w:t>
      </w:r>
      <w:r w:rsidR="003B5AC6" w:rsidRPr="00696BD2">
        <w:t xml:space="preserve"> </w:t>
      </w:r>
      <w:r w:rsidR="00D22163" w:rsidRPr="00696BD2">
        <w:t xml:space="preserve">in certain </w:t>
      </w:r>
      <w:r w:rsidR="003B5AC6" w:rsidRPr="00696BD2">
        <w:t>FOVs</w:t>
      </w:r>
      <w:r w:rsidR="000E1B03" w:rsidRPr="00696BD2">
        <w:t xml:space="preserve"> for at least two weeks (the longer imaging session</w:t>
      </w:r>
      <w:r w:rsidR="00CB5256" w:rsidRPr="00696BD2">
        <w:t>s</w:t>
      </w:r>
      <w:r w:rsidR="000E1B03" w:rsidRPr="00696BD2">
        <w:t xml:space="preserve"> were not performed for this study, however, the same preparation has been used for up to 6 month-long imaging study in mice</w:t>
      </w:r>
      <w:r w:rsidR="003977F5" w:rsidRPr="00696BD2">
        <w:t xml:space="preserve"> previously</w:t>
      </w:r>
      <w:r w:rsidR="000E1B03" w:rsidRPr="00696BD2">
        <w:fldChar w:fldCharType="begin"/>
      </w:r>
      <w:r w:rsidR="00154459" w:rsidRPr="00696BD2">
        <w:instrText xml:space="preserve"> ADDIN EN.CITE &lt;EndNote&gt;&lt;Cite&gt;&lt;Author&gt;Piatkevich&lt;/Author&gt;&lt;Year&gt;2019&lt;/Year&gt;&lt;RecNum&gt;4&lt;/RecNum&gt;&lt;DisplayText&gt;&lt;style face="superscript"&gt;7&lt;/style&gt;&lt;/DisplayText&gt;&lt;record&gt;&lt;rec-number&gt;4&lt;/rec-number&gt;&lt;foreign-keys&gt;&lt;key app="EN" db-id="ftvrrvr56xv9txef50bpdfx6tdeweszpev0a" timestamp="1603790479"&gt;4&lt;/key&gt;&lt;/foreign-keys&gt;&lt;ref-type name="Journal Article"&gt;17&lt;/ref-type&gt;&lt;contributors&gt;&lt;authors&gt;&lt;author&gt;Piatkevich, Kiryl D.&lt;/author&gt;&lt;author&gt;Bensussen, Seth&lt;/author&gt;&lt;author&gt;Tseng, Hua-an&lt;/author&gt;&lt;author&gt;Shroff, Sanaya N.&lt;/author&gt;&lt;author&gt;Lopez-Huerta, Violeta Gisselle&lt;/author&gt;&lt;author&gt;Park, Demian&lt;/author&gt;&lt;author&gt;Jung, Erica E.&lt;/author&gt;&lt;author&gt;Shemesh, Or A.&lt;/author&gt;&lt;author&gt;Straub, Christoph&lt;/author&gt;&lt;author&gt;Gritton, Howard J.&lt;/author&gt;&lt;author&gt;Romano, Michael F.&lt;/author&gt;&lt;author&gt;Costa, Emma&lt;/author&gt;&lt;author&gt;Sabatini, Bernardo L.&lt;/author&gt;&lt;author&gt;Fu, Zhanyan&lt;/author&gt;&lt;author&gt;Boyden, Edward S.&lt;/author&gt;&lt;author&gt;Han, Xue&lt;/author&gt;&lt;/authors&gt;&lt;/contributors&gt;&lt;titles&gt;&lt;title&gt;Population imaging of neural activity in awake behaving mice&lt;/title&gt;&lt;secondary-title&gt;Nature&lt;/secondary-title&gt;&lt;/titles&gt;&lt;periodical&gt;&lt;full-title&gt;Nature&lt;/full-title&gt;&lt;/periodical&gt;&lt;pages&gt;413-417&lt;/pages&gt;&lt;volume&gt;574&lt;/volume&gt;&lt;number&gt;7778&lt;/number&gt;&lt;dates&gt;&lt;year&gt;2019&lt;/year&gt;&lt;pub-dates&gt;&lt;date&gt;2019/10/01&lt;/date&gt;&lt;/pub-dates&gt;&lt;/dates&gt;&lt;isbn&gt;1476-4687&lt;/isbn&gt;&lt;urls&gt;&lt;related-urls&gt;&lt;url&gt;https://doi.org/10.1038/s41586-019-1641-1&lt;/url&gt;&lt;/related-urls&gt;&lt;/urls&gt;&lt;electronic-resource-num&gt;10.1038/s41586-019-1641-1&lt;/electronic-resource-num&gt;&lt;/record&gt;&lt;/Cite&gt;&lt;/EndNote&gt;</w:instrText>
      </w:r>
      <w:r w:rsidR="000E1B03" w:rsidRPr="00696BD2">
        <w:fldChar w:fldCharType="separate"/>
      </w:r>
      <w:r w:rsidR="00622753" w:rsidRPr="00696BD2">
        <w:rPr>
          <w:noProof/>
          <w:vertAlign w:val="superscript"/>
        </w:rPr>
        <w:t>7</w:t>
      </w:r>
      <w:r w:rsidR="000E1B03" w:rsidRPr="00696BD2">
        <w:fldChar w:fldCharType="end"/>
      </w:r>
      <w:r w:rsidR="00DE1166" w:rsidRPr="00696BD2">
        <w:t xml:space="preserve">; </w:t>
      </w:r>
      <w:r w:rsidR="00DE1166" w:rsidRPr="00696BD2">
        <w:rPr>
          <w:b/>
          <w:bCs/>
        </w:rPr>
        <w:t xml:space="preserve">Figure </w:t>
      </w:r>
      <w:r w:rsidR="00885767" w:rsidRPr="00696BD2">
        <w:rPr>
          <w:b/>
          <w:bCs/>
        </w:rPr>
        <w:t>7</w:t>
      </w:r>
      <w:r w:rsidR="000E1B03" w:rsidRPr="00696BD2">
        <w:t>).</w:t>
      </w:r>
      <w:r w:rsidR="009D0FDF" w:rsidRPr="00696BD2">
        <w:t xml:space="preserve"> </w:t>
      </w:r>
      <w:r w:rsidR="00F8296E" w:rsidRPr="00696BD2">
        <w:t>In this study</w:t>
      </w:r>
      <w:r w:rsidR="005A7875" w:rsidRPr="00696BD2">
        <w:t>,</w:t>
      </w:r>
      <w:r w:rsidR="00F8296E" w:rsidRPr="00696BD2">
        <w:t xml:space="preserve"> we used AAV/D</w:t>
      </w:r>
      <w:r w:rsidR="00902FDA" w:rsidRPr="00696BD2">
        <w:t>J</w:t>
      </w:r>
      <w:r w:rsidR="007F4A53" w:rsidRPr="00696BD2">
        <w:t>-CAG</w:t>
      </w:r>
      <w:r w:rsidR="00902FDA" w:rsidRPr="00696BD2">
        <w:t xml:space="preserve"> </w:t>
      </w:r>
      <w:r w:rsidR="006A6019" w:rsidRPr="00696BD2">
        <w:t>vector</w:t>
      </w:r>
      <w:r w:rsidR="007F4A53" w:rsidRPr="00696BD2">
        <w:t>, which was</w:t>
      </w:r>
      <w:r w:rsidR="006A6019" w:rsidRPr="00696BD2">
        <w:t xml:space="preserve"> driving </w:t>
      </w:r>
      <w:r w:rsidR="00382841" w:rsidRPr="00696BD2">
        <w:t xml:space="preserve">a </w:t>
      </w:r>
      <w:r w:rsidR="007F4A53" w:rsidRPr="00696BD2">
        <w:t xml:space="preserve">strong </w:t>
      </w:r>
      <w:r w:rsidR="006A6019" w:rsidRPr="00696BD2">
        <w:t>ex</w:t>
      </w:r>
      <w:r w:rsidR="00C12252" w:rsidRPr="00696BD2">
        <w:t>pres</w:t>
      </w:r>
      <w:r w:rsidR="006D0A29" w:rsidRPr="00696BD2">
        <w:t xml:space="preserve">sion </w:t>
      </w:r>
      <w:r w:rsidR="007F4A53" w:rsidRPr="00696BD2">
        <w:t xml:space="preserve">of </w:t>
      </w:r>
      <w:r w:rsidR="00382841" w:rsidRPr="00696BD2">
        <w:t xml:space="preserve">the </w:t>
      </w:r>
      <w:r w:rsidR="007F4A53" w:rsidRPr="00696BD2">
        <w:t xml:space="preserve">gene of interest even </w:t>
      </w:r>
      <w:r w:rsidR="002718FC" w:rsidRPr="00696BD2">
        <w:t xml:space="preserve">21 </w:t>
      </w:r>
      <w:r w:rsidR="007F4A53" w:rsidRPr="00696BD2">
        <w:t>da</w:t>
      </w:r>
      <w:r w:rsidR="008A046A" w:rsidRPr="00696BD2">
        <w:t>ys</w:t>
      </w:r>
      <w:r w:rsidR="007F4A53" w:rsidRPr="00696BD2">
        <w:t xml:space="preserve"> after </w:t>
      </w:r>
      <w:r w:rsidR="009A4593" w:rsidRPr="00696BD2">
        <w:t>virus delivery</w:t>
      </w:r>
      <w:r w:rsidR="002676D9" w:rsidRPr="00696BD2">
        <w:t xml:space="preserve"> (</w:t>
      </w:r>
      <w:r w:rsidR="00644BF3" w:rsidRPr="00696BD2">
        <w:rPr>
          <w:b/>
          <w:bCs/>
        </w:rPr>
        <w:t>Supplementary Figure 1</w:t>
      </w:r>
      <w:r w:rsidR="002676D9" w:rsidRPr="00696BD2">
        <w:t>)</w:t>
      </w:r>
      <w:r w:rsidR="009A4593" w:rsidRPr="00696BD2">
        <w:t>.</w:t>
      </w:r>
      <w:r w:rsidR="00DE1166" w:rsidRPr="00696BD2">
        <w:t xml:space="preserve"> </w:t>
      </w:r>
      <w:r w:rsidR="007B59A1" w:rsidRPr="00696BD2">
        <w:t xml:space="preserve">The </w:t>
      </w:r>
      <w:r w:rsidR="00554000" w:rsidRPr="00696BD2">
        <w:t xml:space="preserve">continuous </w:t>
      </w:r>
      <w:r w:rsidR="000F0E90" w:rsidRPr="00696BD2">
        <w:t xml:space="preserve">expression </w:t>
      </w:r>
      <w:r w:rsidR="006F532C" w:rsidRPr="00696BD2">
        <w:t xml:space="preserve">complicated </w:t>
      </w:r>
      <w:r w:rsidR="007B5E20" w:rsidRPr="00696BD2">
        <w:t xml:space="preserve">long-term </w:t>
      </w:r>
      <w:r w:rsidR="00DE7E1C" w:rsidRPr="00696BD2">
        <w:t xml:space="preserve">identification of the same neurons </w:t>
      </w:r>
      <w:r w:rsidR="00995B1D" w:rsidRPr="00696BD2">
        <w:t xml:space="preserve">due to </w:t>
      </w:r>
      <w:r w:rsidR="007C2501" w:rsidRPr="00696BD2">
        <w:t xml:space="preserve">increased </w:t>
      </w:r>
      <w:r w:rsidR="00B9007A" w:rsidRPr="00696BD2">
        <w:t xml:space="preserve">fluorescence </w:t>
      </w:r>
      <w:r w:rsidR="007C2501" w:rsidRPr="00696BD2">
        <w:t>background</w:t>
      </w:r>
      <w:r w:rsidR="00B9007A" w:rsidRPr="00696BD2">
        <w:t xml:space="preserve"> and app</w:t>
      </w:r>
      <w:r w:rsidR="00AE1903" w:rsidRPr="00696BD2">
        <w:t>ear</w:t>
      </w:r>
      <w:r w:rsidR="00B9007A" w:rsidRPr="00696BD2">
        <w:t xml:space="preserve">ance </w:t>
      </w:r>
      <w:r w:rsidR="000F5660" w:rsidRPr="00696BD2">
        <w:t xml:space="preserve">of </w:t>
      </w:r>
      <w:r w:rsidR="00EA19C6" w:rsidRPr="00696BD2">
        <w:t xml:space="preserve">new </w:t>
      </w:r>
      <w:r w:rsidR="00CF01DF" w:rsidRPr="00696BD2">
        <w:t xml:space="preserve">neurons expressing </w:t>
      </w:r>
      <w:r w:rsidR="00EF4963" w:rsidRPr="00696BD2">
        <w:t xml:space="preserve">the </w:t>
      </w:r>
      <w:r w:rsidR="00B8457B" w:rsidRPr="00696BD2">
        <w:t>calcium indicator.</w:t>
      </w:r>
      <w:r w:rsidR="00B11EDA" w:rsidRPr="00696BD2">
        <w:t xml:space="preserve"> </w:t>
      </w:r>
      <w:r w:rsidR="008D3267" w:rsidRPr="00696BD2">
        <w:t xml:space="preserve">Therefore, selection </w:t>
      </w:r>
      <w:r w:rsidR="00E35CEE" w:rsidRPr="00696BD2">
        <w:t xml:space="preserve">of the </w:t>
      </w:r>
      <w:r w:rsidR="00324E3D" w:rsidRPr="00696BD2">
        <w:t xml:space="preserve">AAV serotype and </w:t>
      </w:r>
      <w:r w:rsidR="00C17435" w:rsidRPr="00696BD2">
        <w:t>promoter</w:t>
      </w:r>
      <w:r w:rsidR="003F7DCC" w:rsidRPr="00696BD2">
        <w:t xml:space="preserve"> to drive target gene expression</w:t>
      </w:r>
      <w:r w:rsidR="00C17435" w:rsidRPr="00696BD2">
        <w:t xml:space="preserve"> should be one of the </w:t>
      </w:r>
      <w:r w:rsidR="00997C6D" w:rsidRPr="00696BD2">
        <w:t>important</w:t>
      </w:r>
      <w:r w:rsidR="00C17435" w:rsidRPr="00696BD2">
        <w:t xml:space="preserve"> consi</w:t>
      </w:r>
      <w:r w:rsidR="00997C6D" w:rsidRPr="00696BD2">
        <w:t xml:space="preserve">derations during experimental </w:t>
      </w:r>
      <w:r w:rsidR="00C66647" w:rsidRPr="00696BD2">
        <w:t>design</w:t>
      </w:r>
      <w:r w:rsidR="006F6465" w:rsidRPr="00696BD2">
        <w:t xml:space="preserve"> </w:t>
      </w:r>
      <w:proofErr w:type="gramStart"/>
      <w:r w:rsidR="00186172" w:rsidRPr="00696BD2">
        <w:t xml:space="preserve">in particular </w:t>
      </w:r>
      <w:r w:rsidR="006150E5" w:rsidRPr="00696BD2">
        <w:t>if</w:t>
      </w:r>
      <w:proofErr w:type="gramEnd"/>
      <w:r w:rsidR="006150E5" w:rsidRPr="00696BD2">
        <w:t xml:space="preserve"> longitud</w:t>
      </w:r>
      <w:r w:rsidR="002C55A0" w:rsidRPr="00696BD2">
        <w:t>in</w:t>
      </w:r>
      <w:r w:rsidR="006150E5" w:rsidRPr="00696BD2">
        <w:t xml:space="preserve">al imaging of the same subset of neurons is </w:t>
      </w:r>
      <w:r w:rsidR="009F617F" w:rsidRPr="00696BD2">
        <w:t>required</w:t>
      </w:r>
      <w:r w:rsidR="005250D0" w:rsidRPr="00696BD2">
        <w:t xml:space="preserve">. </w:t>
      </w:r>
      <w:r w:rsidR="004F3627" w:rsidRPr="00696BD2">
        <w:t xml:space="preserve">The imaging </w:t>
      </w:r>
      <w:r w:rsidR="00185B54" w:rsidRPr="00696BD2">
        <w:t xml:space="preserve">quality allowed to resolve </w:t>
      </w:r>
      <w:r w:rsidR="004451B9" w:rsidRPr="00696BD2">
        <w:t>proximal dendrites</w:t>
      </w:r>
      <w:r w:rsidR="005102CD" w:rsidRPr="00696BD2">
        <w:t xml:space="preserve"> as well as visualize </w:t>
      </w:r>
      <w:r w:rsidR="007C2903" w:rsidRPr="00696BD2">
        <w:t>blood vessels</w:t>
      </w:r>
      <w:r w:rsidR="004451B9" w:rsidRPr="00696BD2">
        <w:t xml:space="preserve">. </w:t>
      </w:r>
    </w:p>
    <w:p w14:paraId="048D4602" w14:textId="77777777" w:rsidR="00696BD2" w:rsidRDefault="00696BD2" w:rsidP="00696BD2">
      <w:pPr>
        <w:pBdr>
          <w:top w:val="nil"/>
          <w:left w:val="nil"/>
          <w:bottom w:val="nil"/>
          <w:right w:val="nil"/>
          <w:between w:val="nil"/>
        </w:pBdr>
        <w:contextualSpacing/>
      </w:pPr>
    </w:p>
    <w:p w14:paraId="6DE30F3A" w14:textId="3B77F8B7" w:rsidR="001F7F0D" w:rsidRPr="00696BD2" w:rsidRDefault="00DE1166" w:rsidP="00696BD2">
      <w:pPr>
        <w:pBdr>
          <w:top w:val="nil"/>
          <w:left w:val="nil"/>
          <w:bottom w:val="nil"/>
          <w:right w:val="nil"/>
          <w:between w:val="nil"/>
        </w:pBdr>
        <w:contextualSpacing/>
      </w:pPr>
      <w:r w:rsidRPr="00696BD2">
        <w:rPr>
          <w:rFonts w:eastAsia="Calibri"/>
        </w:rPr>
        <w:t xml:space="preserve">[Place Figure </w:t>
      </w:r>
      <w:r w:rsidR="00885767" w:rsidRPr="00696BD2">
        <w:rPr>
          <w:rFonts w:eastAsia="Calibri"/>
        </w:rPr>
        <w:t>7</w:t>
      </w:r>
      <w:r w:rsidRPr="00696BD2">
        <w:rPr>
          <w:rFonts w:eastAsia="Calibri"/>
        </w:rPr>
        <w:t xml:space="preserve"> here]</w:t>
      </w:r>
    </w:p>
    <w:p w14:paraId="611479B3" w14:textId="121F529F" w:rsidR="00635115" w:rsidRPr="00696BD2" w:rsidRDefault="00635115" w:rsidP="00696BD2">
      <w:pPr>
        <w:pBdr>
          <w:top w:val="nil"/>
          <w:left w:val="nil"/>
          <w:bottom w:val="nil"/>
          <w:right w:val="nil"/>
          <w:between w:val="nil"/>
        </w:pBdr>
        <w:contextualSpacing/>
        <w:rPr>
          <w:b/>
          <w:bCs/>
        </w:rPr>
      </w:pPr>
    </w:p>
    <w:p w14:paraId="6F873818" w14:textId="4D635CAE" w:rsidR="00B3738F" w:rsidRPr="00696BD2" w:rsidRDefault="00B3738F" w:rsidP="00696BD2">
      <w:pPr>
        <w:pBdr>
          <w:top w:val="nil"/>
          <w:left w:val="nil"/>
          <w:bottom w:val="nil"/>
          <w:right w:val="nil"/>
          <w:between w:val="nil"/>
        </w:pBdr>
        <w:contextualSpacing/>
      </w:pPr>
      <w:r w:rsidRPr="00696BD2">
        <w:rPr>
          <w:b/>
          <w:bCs/>
        </w:rPr>
        <w:t>In vivo imaging of neuronal activity using a genetically encoded voltage sensor</w:t>
      </w:r>
      <w:r w:rsidR="00FB17A7" w:rsidRPr="00696BD2">
        <w:rPr>
          <w:b/>
          <w:bCs/>
        </w:rPr>
        <w:t>.</w:t>
      </w:r>
      <w:r w:rsidR="00FB17A7" w:rsidRPr="00696BD2">
        <w:t xml:space="preserve"> </w:t>
      </w:r>
      <w:r w:rsidR="006D0B9A" w:rsidRPr="00696BD2">
        <w:t xml:space="preserve">In this study, we also </w:t>
      </w:r>
      <w:r w:rsidR="00920F3F" w:rsidRPr="00696BD2">
        <w:t>used</w:t>
      </w:r>
      <w:r w:rsidR="00646F14" w:rsidRPr="00696BD2">
        <w:t xml:space="preserve"> a novel genetically encoded voltage sensor, named SomArchon</w:t>
      </w:r>
      <w:r w:rsidR="00154459" w:rsidRPr="00696BD2">
        <w:fldChar w:fldCharType="begin"/>
      </w:r>
      <w:r w:rsidR="00154459" w:rsidRPr="00696BD2">
        <w:instrText xml:space="preserve"> ADDIN EN.CITE &lt;EndNote&gt;&lt;Cite&gt;&lt;Author&gt;Piatkevich&lt;/Author&gt;&lt;Year&gt;2019&lt;/Year&gt;&lt;RecNum&gt;4&lt;/RecNum&gt;&lt;DisplayText&gt;&lt;style face="superscript"&gt;7&lt;/style&gt;&lt;/DisplayText&gt;&lt;record&gt;&lt;rec-number&gt;4&lt;/rec-number&gt;&lt;foreign-keys&gt;&lt;key app="EN" db-id="ftvrrvr56xv9txef50bpdfx6tdeweszpev0a" timestamp="1603790479"&gt;4&lt;/key&gt;&lt;/foreign-keys&gt;&lt;ref-type name="Journal Article"&gt;17&lt;/ref-type&gt;&lt;contributors&gt;&lt;authors&gt;&lt;author&gt;Piatkevich, Kiryl D.&lt;/author&gt;&lt;author&gt;Bensussen, Seth&lt;/author&gt;&lt;author&gt;Tseng, Hua-an&lt;/author&gt;&lt;author&gt;Shroff, Sanaya N.&lt;/author&gt;&lt;author&gt;Lopez-Huerta, Violeta Gisselle&lt;/author&gt;&lt;author&gt;Park, Demian&lt;/author&gt;&lt;author&gt;Jung, Erica E.&lt;/author&gt;&lt;author&gt;Shemesh, Or A.&lt;/author&gt;&lt;author&gt;Straub, Christoph&lt;/author&gt;&lt;author&gt;Gritton, Howard J.&lt;/author&gt;&lt;author&gt;Romano, Michael F.&lt;/author&gt;&lt;author&gt;Costa, Emma&lt;/author&gt;&lt;author&gt;Sabatini, Bernardo L.&lt;/author&gt;&lt;author&gt;Fu, Zhanyan&lt;/author&gt;&lt;author&gt;Boyden, Edward S.&lt;/author&gt;&lt;author&gt;Han, Xue&lt;/author&gt;&lt;/authors&gt;&lt;/contributors&gt;&lt;titles&gt;&lt;title&gt;Population imaging of neural activity in awake behaving mice&lt;/title&gt;&lt;secondary-title&gt;Nature&lt;/secondary-title&gt;&lt;/titles&gt;&lt;periodical&gt;&lt;full-title&gt;Nature&lt;/full-title&gt;&lt;/periodical&gt;&lt;pages&gt;413-417&lt;/pages&gt;&lt;volume&gt;574&lt;/volume&gt;&lt;number&gt;7778&lt;/number&gt;&lt;dates&gt;&lt;year&gt;2019&lt;/year&gt;&lt;pub-dates&gt;&lt;date&gt;2019/10/01&lt;/date&gt;&lt;/pub-dates&gt;&lt;/dates&gt;&lt;isbn&gt;1476-4687&lt;/isbn&gt;&lt;urls&gt;&lt;related-urls&gt;&lt;url&gt;https://doi.org/10.1038/s41586-019-1641-1&lt;/url&gt;&lt;/related-urls&gt;&lt;/urls&gt;&lt;electronic-resource-num&gt;10.1038/s41586-019-1641-1&lt;/electronic-resource-num&gt;&lt;/record&gt;&lt;/Cite&gt;&lt;/EndNote&gt;</w:instrText>
      </w:r>
      <w:r w:rsidR="00154459" w:rsidRPr="00696BD2">
        <w:fldChar w:fldCharType="separate"/>
      </w:r>
      <w:r w:rsidR="00154459" w:rsidRPr="00696BD2">
        <w:rPr>
          <w:noProof/>
          <w:vertAlign w:val="superscript"/>
        </w:rPr>
        <w:t>7</w:t>
      </w:r>
      <w:r w:rsidR="00154459" w:rsidRPr="00696BD2">
        <w:fldChar w:fldCharType="end"/>
      </w:r>
      <w:r w:rsidR="00C611EF" w:rsidRPr="00696BD2">
        <w:t xml:space="preserve">, which </w:t>
      </w:r>
      <w:r w:rsidR="002769B1" w:rsidRPr="00696BD2">
        <w:t>allows for voltage imaging with single-cell single</w:t>
      </w:r>
      <w:r w:rsidR="00BE3049" w:rsidRPr="00696BD2">
        <w:t>-</w:t>
      </w:r>
      <w:r w:rsidR="002769B1" w:rsidRPr="00696BD2">
        <w:t>spike r</w:t>
      </w:r>
      <w:r w:rsidR="00BE3049" w:rsidRPr="00696BD2">
        <w:t>e</w:t>
      </w:r>
      <w:r w:rsidR="002769B1" w:rsidRPr="00696BD2">
        <w:t>solution in behaving animals</w:t>
      </w:r>
      <w:r w:rsidR="00381CDC" w:rsidRPr="00696BD2">
        <w:fldChar w:fldCharType="begin">
          <w:fldData xml:space="preserve">PEVuZE5vdGU+PENpdGU+PEF1dGhvcj5QaWF0a2V2aWNoPC9BdXRob3I+PFllYXI+MjAxOTwvWWVh
cj48UmVjTnVtPjQ8L1JlY051bT48RGlzcGxheVRleHQ+PHN0eWxlIGZhY2U9InN1cGVyc2NyaXB0
Ij43LDg8L3N0eWxlPjwvRGlzcGxheVRleHQ+PHJlY29yZD48cmVjLW51bWJlcj40PC9yZWMtbnVt
YmVyPjxmb3JlaWduLWtleXM+PGtleSBhcHA9IkVOIiBkYi1pZD0iZnR2cnJ2cjU2eHY5dHhlZjUw
YnBkZng2dGRld2VzenBldjBhIiB0aW1lc3RhbXA9IjE2MDM3OTA0NzkiPjQ8L2tleT48L2ZvcmVp
Z24ta2V5cz48cmVmLXR5cGUgbmFtZT0iSm91cm5hbCBBcnRpY2xlIj4xNzwvcmVmLXR5cGU+PGNv
bnRyaWJ1dG9ycz48YXV0aG9ycz48YXV0aG9yPlBpYXRrZXZpY2gsIEtpcnlsIEQuPC9hdXRob3I+
PGF1dGhvcj5CZW5zdXNzZW4sIFNldGg8L2F1dGhvcj48YXV0aG9yPlRzZW5nLCBIdWEtYW48L2F1
dGhvcj48YXV0aG9yPlNocm9mZiwgU2FuYXlhIE4uPC9hdXRob3I+PGF1dGhvcj5Mb3Blei1IdWVy
dGEsIFZpb2xldGEgR2lzc2VsbGU8L2F1dGhvcj48YXV0aG9yPlBhcmssIERlbWlhbjwvYXV0aG9y
PjxhdXRob3I+SnVuZywgRXJpY2EgRS48L2F1dGhvcj48YXV0aG9yPlNoZW1lc2gsIE9yIEEuPC9h
dXRob3I+PGF1dGhvcj5TdHJhdWIsIENocmlzdG9waDwvYXV0aG9yPjxhdXRob3I+R3JpdHRvbiwg
SG93YXJkIEouPC9hdXRob3I+PGF1dGhvcj5Sb21hbm8sIE1pY2hhZWwgRi48L2F1dGhvcj48YXV0
aG9yPkNvc3RhLCBFbW1hPC9hdXRob3I+PGF1dGhvcj5TYWJhdGluaSwgQmVybmFyZG8gTC48L2F1
dGhvcj48YXV0aG9yPkZ1LCBaaGFueWFuPC9hdXRob3I+PGF1dGhvcj5Cb3lkZW4sIEVkd2FyZCBT
LjwvYXV0aG9yPjxhdXRob3I+SGFuLCBYdWU8L2F1dGhvcj48L2F1dGhvcnM+PC9jb250cmlidXRv
cnM+PHRpdGxlcz48dGl0bGU+UG9wdWxhdGlvbiBpbWFnaW5nIG9mIG5ldXJhbCBhY3Rpdml0eSBp
biBhd2FrZSBiZWhhdmluZyBtaWNlPC90aXRsZT48c2Vjb25kYXJ5LXRpdGxlPk5hdHVyZTwvc2Vj
b25kYXJ5LXRpdGxlPjwvdGl0bGVzPjxwZXJpb2RpY2FsPjxmdWxsLXRpdGxlPk5hdHVyZTwvZnVs
bC10aXRsZT48L3BlcmlvZGljYWw+PHBhZ2VzPjQxMy00MTc8L3BhZ2VzPjx2b2x1bWU+NTc0PC92
b2x1bWU+PG51bWJlcj43Nzc4PC9udW1iZXI+PGRhdGVzPjx5ZWFyPjIwMTk8L3llYXI+PHB1Yi1k
YXRlcz48ZGF0ZT4yMDE5LzEwLzAxPC9kYXRlPjwvcHViLWRhdGVzPjwvZGF0ZXM+PGlzYm4+MTQ3
Ni00Njg3PC9pc2JuPjx1cmxzPjxyZWxhdGVkLXVybHM+PHVybD5odHRwczovL2RvaS5vcmcvMTAu
MTAzOC9zNDE1ODYtMDE5LTE2NDEtMTwvdXJsPjwvcmVsYXRlZC11cmxzPjwvdXJscz48ZWxlY3Ry
b25pYy1yZXNvdXJjZS1udW0+MTAuMTAzOC9zNDE1ODYtMDE5LTE2NDEtMTwvZWxlY3Ryb25pYy1y
ZXNvdXJjZS1udW0+PC9yZWNvcmQ+PC9DaXRlPjxDaXRlPjxBdXRob3I+RmFuPC9BdXRob3I+PFll
YXI+MjAyMDwvWWVhcj48UmVjTnVtPjU5PC9SZWNOdW0+PHJlY29yZD48cmVjLW51bWJlcj41OTwv
cmVjLW51bWJlcj48Zm9yZWlnbi1rZXlzPjxrZXkgYXBwPSJFTiIgZGItaWQ9ImZ0dnJydnI1Nnh2
OXR4ZWY1MGJwZGZ4NnRkZXdlc3pwZXYwYSIgdGltZXN0YW1wPSIxNjE1MzAzODg5Ij41OTwva2V5
PjwvZm9yZWlnbi1rZXlzPjxyZWYtdHlwZSBuYW1lPSJKb3VybmFsIEFydGljbGUiPjE3PC9yZWYt
dHlwZT48Y29udHJpYnV0b3JzPjxhdXRob3JzPjxhdXRob3I+RmFuLCBMaW5saW4gWi48L2F1dGhv
cj48YXV0aG9yPktoZWlmZXRzLCBTaW1vbjwvYXV0aG9yPjxhdXRob3I+QsO2aG0sIFVycyBMLjwv
YXV0aG9yPjxhdXRob3I+V3UsIEhhbzwvYXV0aG9yPjxhdXRob3I+UGlhdGtldmljaCwgS2lyeWwg
RC48L2F1dGhvcj48YXV0aG9yPlhpZSwgTWljaGFlbCBFLjwvYXV0aG9yPjxhdXRob3I+UGFyb3Qs
IFZpY2VudGU8L2F1dGhvcj48YXV0aG9yPkhhLCBZb29yZWU8L2F1dGhvcj48YXV0aG9yPkV2YW5z
LCBLYXRocnluIEUuPC9hdXRob3I+PGF1dGhvcj5Cb3lkZW4sIEVkd2FyZCBTLjwvYXV0aG9yPjxh
dXRob3I+VGFrZXNpYW4sIEFubmUgRS48L2F1dGhvcj48YXV0aG9yPkNvaGVuLCBBZGFtIEUuPC9h
dXRob3I+PC9hdXRob3JzPjwvY29udHJpYnV0b3JzPjx0aXRsZXM+PHRpdGxlPkFsbC1PcHRpY2Fs
IEVsZWN0cm9waHlzaW9sb2d5IFJldmVhbHMgdGhlIFJvbGUgb2YgTGF0ZXJhbCBJbmhpYml0aW9u
IGluIFNlbnNvcnkgUHJvY2Vzc2luZyBpbiBDb3J0aWNhbCBMYXllciAxPC90aXRsZT48c2Vjb25k
YXJ5LXRpdGxlPkNlbGw8L3NlY29uZGFyeS10aXRsZT48L3RpdGxlcz48cGVyaW9kaWNhbD48ZnVs
bC10aXRsZT5DZWxsPC9mdWxsLXRpdGxlPjwvcGVyaW9kaWNhbD48cGFnZXM+NTIxLTUzNS5lMTg8
L3BhZ2VzPjx2b2x1bWU+MTgwPC92b2x1bWU+PG51bWJlcj4zPC9udW1iZXI+PGtleXdvcmRzPjxr
ZXl3b3JkPmxheWVyIDE8L2tleXdvcmQ+PGtleXdvcmQ+YmFycmVsIGNvcnRleDwva2V5d29yZD48
a2V5d29yZD5sYXRlcmFsIGluaGliaXRpb248L2tleXdvcmQ+PGtleXdvcmQ+YWNldHlsY2hvbGlu
ZTwva2V5d29yZD48a2V5d29yZD5vcHRpY2FsIGVsZWN0cm9waHlzaW9sb2d5PC9rZXl3b3JkPjxr
ZXl3b3JkPkUvSSBiYWxhbmNlPC9rZXl3b3JkPjxrZXl3b3JkPm9wdGljYWwgY2lyY3VpdCBtYXBw
aW5nPC9rZXl3b3JkPjxrZXl3b3JkPmluaGliaXRvcnkgb3B0aWNhbCBlbGVjdHJvcGh5c2lvbG9n
eTwva2V5d29yZD48a2V5d29yZD53aW5uZXItdGFrZXMtYWxsIGR5bmFtaWNzPC9rZXl3b3JkPjwv
a2V5d29yZHM+PGRhdGVzPjx5ZWFyPjIwMjA8L3llYXI+PHB1Yi1kYXRlcz48ZGF0ZT4yMDIwLzAy
LzA2LzwvZGF0ZT48L3B1Yi1kYXRlcz48L2RhdGVzPjxpc2JuPjAwOTItODY3NDwvaXNibj48dXJs
cz48cmVsYXRlZC11cmxzPjx1cmw+aHR0cHM6Ly93d3cuc2NpZW5jZWRpcmVjdC5jb20vc2NpZW5j
ZS9hcnRpY2xlL3BpaS9TMDA5Mjg2NzQyMDMwMDQ3NzwvdXJsPjwvcmVsYXRlZC11cmxzPjwvdXJs
cz48ZWxlY3Ryb25pYy1yZXNvdXJjZS1udW0+aHR0cHM6Ly9kb2kub3JnLzEwLjEwMTYvai5jZWxs
LjIwMjAuMDEuMDAxPC9lbGVjdHJvbmljLXJlc291cmNlLW51bT48L3JlY29yZD48L0NpdGU+PC9F
bmROb3RlPn==
</w:fldData>
        </w:fldChar>
      </w:r>
      <w:r w:rsidR="000217FA" w:rsidRPr="00696BD2">
        <w:instrText xml:space="preserve"> ADDIN EN.CITE </w:instrText>
      </w:r>
      <w:r w:rsidR="000217FA" w:rsidRPr="00696BD2">
        <w:fldChar w:fldCharType="begin">
          <w:fldData xml:space="preserve">PEVuZE5vdGU+PENpdGU+PEF1dGhvcj5QaWF0a2V2aWNoPC9BdXRob3I+PFllYXI+MjAxOTwvWWVh
cj48UmVjTnVtPjQ8L1JlY051bT48RGlzcGxheVRleHQ+PHN0eWxlIGZhY2U9InN1cGVyc2NyaXB0
Ij43LDg8L3N0eWxlPjwvRGlzcGxheVRleHQ+PHJlY29yZD48cmVjLW51bWJlcj40PC9yZWMtbnVt
YmVyPjxmb3JlaWduLWtleXM+PGtleSBhcHA9IkVOIiBkYi1pZD0iZnR2cnJ2cjU2eHY5dHhlZjUw
YnBkZng2dGRld2VzenBldjBhIiB0aW1lc3RhbXA9IjE2MDM3OTA0NzkiPjQ8L2tleT48L2ZvcmVp
Z24ta2V5cz48cmVmLXR5cGUgbmFtZT0iSm91cm5hbCBBcnRpY2xlIj4xNzwvcmVmLXR5cGU+PGNv
bnRyaWJ1dG9ycz48YXV0aG9ycz48YXV0aG9yPlBpYXRrZXZpY2gsIEtpcnlsIEQuPC9hdXRob3I+
PGF1dGhvcj5CZW5zdXNzZW4sIFNldGg8L2F1dGhvcj48YXV0aG9yPlRzZW5nLCBIdWEtYW48L2F1
dGhvcj48YXV0aG9yPlNocm9mZiwgU2FuYXlhIE4uPC9hdXRob3I+PGF1dGhvcj5Mb3Blei1IdWVy
dGEsIFZpb2xldGEgR2lzc2VsbGU8L2F1dGhvcj48YXV0aG9yPlBhcmssIERlbWlhbjwvYXV0aG9y
PjxhdXRob3I+SnVuZywgRXJpY2EgRS48L2F1dGhvcj48YXV0aG9yPlNoZW1lc2gsIE9yIEEuPC9h
dXRob3I+PGF1dGhvcj5TdHJhdWIsIENocmlzdG9waDwvYXV0aG9yPjxhdXRob3I+R3JpdHRvbiwg
SG93YXJkIEouPC9hdXRob3I+PGF1dGhvcj5Sb21hbm8sIE1pY2hhZWwgRi48L2F1dGhvcj48YXV0
aG9yPkNvc3RhLCBFbW1hPC9hdXRob3I+PGF1dGhvcj5TYWJhdGluaSwgQmVybmFyZG8gTC48L2F1
dGhvcj48YXV0aG9yPkZ1LCBaaGFueWFuPC9hdXRob3I+PGF1dGhvcj5Cb3lkZW4sIEVkd2FyZCBT
LjwvYXV0aG9yPjxhdXRob3I+SGFuLCBYdWU8L2F1dGhvcj48L2F1dGhvcnM+PC9jb250cmlidXRv
cnM+PHRpdGxlcz48dGl0bGU+UG9wdWxhdGlvbiBpbWFnaW5nIG9mIG5ldXJhbCBhY3Rpdml0eSBp
biBhd2FrZSBiZWhhdmluZyBtaWNlPC90aXRsZT48c2Vjb25kYXJ5LXRpdGxlPk5hdHVyZTwvc2Vj
b25kYXJ5LXRpdGxlPjwvdGl0bGVzPjxwZXJpb2RpY2FsPjxmdWxsLXRpdGxlPk5hdHVyZTwvZnVs
bC10aXRsZT48L3BlcmlvZGljYWw+PHBhZ2VzPjQxMy00MTc8L3BhZ2VzPjx2b2x1bWU+NTc0PC92
b2x1bWU+PG51bWJlcj43Nzc4PC9udW1iZXI+PGRhdGVzPjx5ZWFyPjIwMTk8L3llYXI+PHB1Yi1k
YXRlcz48ZGF0ZT4yMDE5LzEwLzAxPC9kYXRlPjwvcHViLWRhdGVzPjwvZGF0ZXM+PGlzYm4+MTQ3
Ni00Njg3PC9pc2JuPjx1cmxzPjxyZWxhdGVkLXVybHM+PHVybD5odHRwczovL2RvaS5vcmcvMTAu
MTAzOC9zNDE1ODYtMDE5LTE2NDEtMTwvdXJsPjwvcmVsYXRlZC11cmxzPjwvdXJscz48ZWxlY3Ry
b25pYy1yZXNvdXJjZS1udW0+MTAuMTAzOC9zNDE1ODYtMDE5LTE2NDEtMTwvZWxlY3Ryb25pYy1y
ZXNvdXJjZS1udW0+PC9yZWNvcmQ+PC9DaXRlPjxDaXRlPjxBdXRob3I+RmFuPC9BdXRob3I+PFll
YXI+MjAyMDwvWWVhcj48UmVjTnVtPjU5PC9SZWNOdW0+PHJlY29yZD48cmVjLW51bWJlcj41OTwv
cmVjLW51bWJlcj48Zm9yZWlnbi1rZXlzPjxrZXkgYXBwPSJFTiIgZGItaWQ9ImZ0dnJydnI1Nnh2
OXR4ZWY1MGJwZGZ4NnRkZXdlc3pwZXYwYSIgdGltZXN0YW1wPSIxNjE1MzAzODg5Ij41OTwva2V5
PjwvZm9yZWlnbi1rZXlzPjxyZWYtdHlwZSBuYW1lPSJKb3VybmFsIEFydGljbGUiPjE3PC9yZWYt
dHlwZT48Y29udHJpYnV0b3JzPjxhdXRob3JzPjxhdXRob3I+RmFuLCBMaW5saW4gWi48L2F1dGhv
cj48YXV0aG9yPktoZWlmZXRzLCBTaW1vbjwvYXV0aG9yPjxhdXRob3I+QsO2aG0sIFVycyBMLjwv
YXV0aG9yPjxhdXRob3I+V3UsIEhhbzwvYXV0aG9yPjxhdXRob3I+UGlhdGtldmljaCwgS2lyeWwg
RC48L2F1dGhvcj48YXV0aG9yPlhpZSwgTWljaGFlbCBFLjwvYXV0aG9yPjxhdXRob3I+UGFyb3Qs
IFZpY2VudGU8L2F1dGhvcj48YXV0aG9yPkhhLCBZb29yZWU8L2F1dGhvcj48YXV0aG9yPkV2YW5z
LCBLYXRocnluIEUuPC9hdXRob3I+PGF1dGhvcj5Cb3lkZW4sIEVkd2FyZCBTLjwvYXV0aG9yPjxh
dXRob3I+VGFrZXNpYW4sIEFubmUgRS48L2F1dGhvcj48YXV0aG9yPkNvaGVuLCBBZGFtIEUuPC9h
dXRob3I+PC9hdXRob3JzPjwvY29udHJpYnV0b3JzPjx0aXRsZXM+PHRpdGxlPkFsbC1PcHRpY2Fs
IEVsZWN0cm9waHlzaW9sb2d5IFJldmVhbHMgdGhlIFJvbGUgb2YgTGF0ZXJhbCBJbmhpYml0aW9u
IGluIFNlbnNvcnkgUHJvY2Vzc2luZyBpbiBDb3J0aWNhbCBMYXllciAxPC90aXRsZT48c2Vjb25k
YXJ5LXRpdGxlPkNlbGw8L3NlY29uZGFyeS10aXRsZT48L3RpdGxlcz48cGVyaW9kaWNhbD48ZnVs
bC10aXRsZT5DZWxsPC9mdWxsLXRpdGxlPjwvcGVyaW9kaWNhbD48cGFnZXM+NTIxLTUzNS5lMTg8
L3BhZ2VzPjx2b2x1bWU+MTgwPC92b2x1bWU+PG51bWJlcj4zPC9udW1iZXI+PGtleXdvcmRzPjxr
ZXl3b3JkPmxheWVyIDE8L2tleXdvcmQ+PGtleXdvcmQ+YmFycmVsIGNvcnRleDwva2V5d29yZD48
a2V5d29yZD5sYXRlcmFsIGluaGliaXRpb248L2tleXdvcmQ+PGtleXdvcmQ+YWNldHlsY2hvbGlu
ZTwva2V5d29yZD48a2V5d29yZD5vcHRpY2FsIGVsZWN0cm9waHlzaW9sb2d5PC9rZXl3b3JkPjxr
ZXl3b3JkPkUvSSBiYWxhbmNlPC9rZXl3b3JkPjxrZXl3b3JkPm9wdGljYWwgY2lyY3VpdCBtYXBw
aW5nPC9rZXl3b3JkPjxrZXl3b3JkPmluaGliaXRvcnkgb3B0aWNhbCBlbGVjdHJvcGh5c2lvbG9n
eTwva2V5d29yZD48a2V5d29yZD53aW5uZXItdGFrZXMtYWxsIGR5bmFtaWNzPC9rZXl3b3JkPjwv
a2V5d29yZHM+PGRhdGVzPjx5ZWFyPjIwMjA8L3llYXI+PHB1Yi1kYXRlcz48ZGF0ZT4yMDIwLzAy
LzA2LzwvZGF0ZT48L3B1Yi1kYXRlcz48L2RhdGVzPjxpc2JuPjAwOTItODY3NDwvaXNibj48dXJs
cz48cmVsYXRlZC11cmxzPjx1cmw+aHR0cHM6Ly93d3cuc2NpZW5jZWRpcmVjdC5jb20vc2NpZW5j
ZS9hcnRpY2xlL3BpaS9TMDA5Mjg2NzQyMDMwMDQ3NzwvdXJsPjwvcmVsYXRlZC11cmxzPjwvdXJs
cz48ZWxlY3Ryb25pYy1yZXNvdXJjZS1udW0+aHR0cHM6Ly9kb2kub3JnLzEwLjEwMTYvai5jZWxs
LjIwMjAuMDEuMDAxPC9lbGVjdHJvbmljLXJlc291cmNlLW51bT48L3JlY29yZD48L0NpdGU+PC9F
bmROb3RlPn==
</w:fldData>
        </w:fldChar>
      </w:r>
      <w:r w:rsidR="000217FA" w:rsidRPr="00696BD2">
        <w:instrText xml:space="preserve"> ADDIN EN.CITE.DATA </w:instrText>
      </w:r>
      <w:r w:rsidR="000217FA" w:rsidRPr="00696BD2">
        <w:fldChar w:fldCharType="end"/>
      </w:r>
      <w:r w:rsidR="00381CDC" w:rsidRPr="00696BD2">
        <w:fldChar w:fldCharType="separate"/>
      </w:r>
      <w:r w:rsidR="000217FA" w:rsidRPr="00696BD2">
        <w:rPr>
          <w:noProof/>
          <w:vertAlign w:val="superscript"/>
        </w:rPr>
        <w:t>7,8</w:t>
      </w:r>
      <w:r w:rsidR="00381CDC" w:rsidRPr="00696BD2">
        <w:fldChar w:fldCharType="end"/>
      </w:r>
      <w:r w:rsidR="00920F3F" w:rsidRPr="00696BD2">
        <w:t xml:space="preserve">. </w:t>
      </w:r>
      <w:r w:rsidR="004809F1" w:rsidRPr="00696BD2">
        <w:t>To</w:t>
      </w:r>
      <w:r w:rsidR="00920F3F" w:rsidRPr="00696BD2">
        <w:t xml:space="preserve"> express </w:t>
      </w:r>
      <w:proofErr w:type="spellStart"/>
      <w:r w:rsidR="00920F3F" w:rsidRPr="00696BD2">
        <w:t>SomArchon</w:t>
      </w:r>
      <w:proofErr w:type="spellEnd"/>
      <w:r w:rsidR="00920F3F" w:rsidRPr="00696BD2">
        <w:t xml:space="preserve">, we injected </w:t>
      </w:r>
      <w:proofErr w:type="spellStart"/>
      <w:r w:rsidR="00B154D4" w:rsidRPr="00696BD2">
        <w:t>rAAV</w:t>
      </w:r>
      <w:proofErr w:type="spellEnd"/>
      <w:r w:rsidR="00B154D4" w:rsidRPr="00696BD2">
        <w:t>/DJ-</w:t>
      </w:r>
      <w:r w:rsidR="00D41B7E" w:rsidRPr="00696BD2">
        <w:t>CAG-</w:t>
      </w:r>
      <w:proofErr w:type="spellStart"/>
      <w:r w:rsidR="00B154D4" w:rsidRPr="00696BD2">
        <w:t>SomArchon</w:t>
      </w:r>
      <w:proofErr w:type="spellEnd"/>
      <w:r w:rsidR="00B154D4" w:rsidRPr="00696BD2">
        <w:t xml:space="preserve"> virus</w:t>
      </w:r>
      <w:r w:rsidR="00265815" w:rsidRPr="00696BD2">
        <w:t xml:space="preserve"> using an infusion cannula</w:t>
      </w:r>
      <w:r w:rsidR="0069100A" w:rsidRPr="00696BD2">
        <w:t xml:space="preserve"> </w:t>
      </w:r>
      <w:r w:rsidR="00F0634D" w:rsidRPr="00696BD2">
        <w:t xml:space="preserve">and </w:t>
      </w:r>
      <w:r w:rsidR="004F35CE" w:rsidRPr="00696BD2">
        <w:t xml:space="preserve">performed </w:t>
      </w:r>
      <w:r w:rsidR="00F14BA7" w:rsidRPr="00696BD2">
        <w:t xml:space="preserve">voltage imaging </w:t>
      </w:r>
      <w:r w:rsidR="004809F1" w:rsidRPr="00696BD2">
        <w:t xml:space="preserve">in </w:t>
      </w:r>
      <w:r w:rsidR="008B6056" w:rsidRPr="00696BD2">
        <w:t>a head-fixed</w:t>
      </w:r>
      <w:r w:rsidR="004809F1" w:rsidRPr="00696BD2">
        <w:t xml:space="preserve"> behaving </w:t>
      </w:r>
      <w:r w:rsidR="00FC61D5" w:rsidRPr="00696BD2">
        <w:t xml:space="preserve">mouse </w:t>
      </w:r>
      <w:r w:rsidR="00A06370" w:rsidRPr="00696BD2">
        <w:t xml:space="preserve">several days </w:t>
      </w:r>
      <w:r w:rsidR="00812B05" w:rsidRPr="00696BD2">
        <w:t>post-</w:t>
      </w:r>
      <w:r w:rsidR="00A06370" w:rsidRPr="00696BD2">
        <w:t>injection</w:t>
      </w:r>
      <w:r w:rsidR="00265815" w:rsidRPr="00696BD2">
        <w:t xml:space="preserve">. To record neuronal activity, </w:t>
      </w:r>
      <w:r w:rsidR="00DD5246" w:rsidRPr="00696BD2">
        <w:t>we used a 40x NA</w:t>
      </w:r>
      <w:r w:rsidR="00AF1502" w:rsidRPr="00696BD2">
        <w:t xml:space="preserve"> </w:t>
      </w:r>
      <w:r w:rsidR="00C67ACE" w:rsidRPr="00696BD2">
        <w:t>0.8</w:t>
      </w:r>
      <w:r w:rsidR="00DD5246" w:rsidRPr="00696BD2">
        <w:t xml:space="preserve"> </w:t>
      </w:r>
      <w:r w:rsidR="00BB5E88" w:rsidRPr="00696BD2">
        <w:t xml:space="preserve">objective lens and Hamamatsu </w:t>
      </w:r>
      <w:proofErr w:type="spellStart"/>
      <w:r w:rsidR="00BB5E88" w:rsidRPr="00696BD2">
        <w:t>OrcaFusion</w:t>
      </w:r>
      <w:proofErr w:type="spellEnd"/>
      <w:r w:rsidR="00BB5E88" w:rsidRPr="00696BD2">
        <w:t xml:space="preserve"> </w:t>
      </w:r>
      <w:proofErr w:type="spellStart"/>
      <w:r w:rsidR="00BB5E88" w:rsidRPr="00696BD2">
        <w:t>sCMOS</w:t>
      </w:r>
      <w:proofErr w:type="spellEnd"/>
      <w:r w:rsidR="00BB5E88" w:rsidRPr="00696BD2">
        <w:t xml:space="preserve"> camera that allowed us to image </w:t>
      </w:r>
      <w:r w:rsidR="009A6ACC" w:rsidRPr="00696BD2">
        <w:t>150</w:t>
      </w:r>
      <w:r w:rsidR="00E36461" w:rsidRPr="00696BD2">
        <w:t>x40</w:t>
      </w:r>
      <w:r w:rsidR="00BB5E88" w:rsidRPr="00696BD2">
        <w:t xml:space="preserve"> </w:t>
      </w:r>
      <w:r w:rsidR="00E36461" w:rsidRPr="00696BD2">
        <w:t>µ</w:t>
      </w:r>
      <w:r w:rsidR="00BB5E88" w:rsidRPr="00696BD2">
        <w:t xml:space="preserve">m FOV at up to </w:t>
      </w:r>
      <w:r w:rsidR="005F57B8" w:rsidRPr="00696BD2">
        <w:t>8</w:t>
      </w:r>
      <w:r w:rsidR="00E36461" w:rsidRPr="00696BD2">
        <w:t>3</w:t>
      </w:r>
      <w:r w:rsidR="005F57B8" w:rsidRPr="00696BD2">
        <w:t>0</w:t>
      </w:r>
      <w:r w:rsidR="00BB5E88" w:rsidRPr="00696BD2">
        <w:t xml:space="preserve"> Hz </w:t>
      </w:r>
      <w:r w:rsidR="005E1311" w:rsidRPr="00696BD2">
        <w:t>acquisition rate</w:t>
      </w:r>
      <w:r w:rsidR="00757E48" w:rsidRPr="00696BD2">
        <w:t>.</w:t>
      </w:r>
      <w:r w:rsidR="006A4515" w:rsidRPr="00696BD2">
        <w:t xml:space="preserve"> </w:t>
      </w:r>
      <w:r w:rsidR="00C25B73" w:rsidRPr="00696BD2">
        <w:t xml:space="preserve">The </w:t>
      </w:r>
      <w:r w:rsidR="006A4515" w:rsidRPr="00696BD2">
        <w:t>GFP</w:t>
      </w:r>
      <w:r w:rsidR="002C593D" w:rsidRPr="00696BD2">
        <w:t xml:space="preserve"> protein</w:t>
      </w:r>
      <w:r w:rsidR="0069598C" w:rsidRPr="00696BD2">
        <w:t xml:space="preserve">, which a part of </w:t>
      </w:r>
      <w:proofErr w:type="spellStart"/>
      <w:r w:rsidR="0069598C" w:rsidRPr="00696BD2">
        <w:t>SomArchon</w:t>
      </w:r>
      <w:proofErr w:type="spellEnd"/>
      <w:r w:rsidR="0069598C" w:rsidRPr="00696BD2">
        <w:t xml:space="preserve"> construct</w:t>
      </w:r>
      <w:r w:rsidR="008B494C" w:rsidRPr="00696BD2">
        <w:t xml:space="preserve"> to facilitate </w:t>
      </w:r>
      <w:r w:rsidR="003C101D" w:rsidRPr="00696BD2">
        <w:t xml:space="preserve">visualization of expression </w:t>
      </w:r>
      <w:r w:rsidR="00095909" w:rsidRPr="00696BD2">
        <w:t xml:space="preserve">in </w:t>
      </w:r>
      <w:r w:rsidR="00812B05" w:rsidRPr="00696BD2">
        <w:t xml:space="preserve">the </w:t>
      </w:r>
      <w:r w:rsidR="00095909" w:rsidRPr="00696BD2">
        <w:t>visible range of the spectrum, can be easily imaged</w:t>
      </w:r>
      <w:r w:rsidR="006A4515" w:rsidRPr="00696BD2">
        <w:t xml:space="preserve"> in the green channel (</w:t>
      </w:r>
      <w:r w:rsidR="0036163C" w:rsidRPr="00696BD2">
        <w:t>LED excitation at</w:t>
      </w:r>
      <w:r w:rsidR="006A4515" w:rsidRPr="00696BD2">
        <w:t xml:space="preserve"> 470</w:t>
      </w:r>
      <w:r w:rsidR="00385DC7" w:rsidRPr="00696BD2">
        <w:t>/20</w:t>
      </w:r>
      <w:r w:rsidR="006A4515" w:rsidRPr="00696BD2">
        <w:t xml:space="preserve"> nm</w:t>
      </w:r>
      <w:r w:rsidR="00385DC7" w:rsidRPr="00696BD2">
        <w:t xml:space="preserve">, </w:t>
      </w:r>
      <w:r w:rsidR="0036163C" w:rsidRPr="00696BD2">
        <w:t>emission 525/50 nm</w:t>
      </w:r>
      <w:r w:rsidR="006A4515" w:rsidRPr="00696BD2">
        <w:t xml:space="preserve">) </w:t>
      </w:r>
      <w:r w:rsidR="006E7E24" w:rsidRPr="00696BD2">
        <w:t xml:space="preserve">to locate </w:t>
      </w:r>
      <w:r w:rsidR="00D61DA2" w:rsidRPr="00696BD2">
        <w:t>cells of interest for voltage imaging</w:t>
      </w:r>
      <w:r w:rsidR="006A4515" w:rsidRPr="00696BD2">
        <w:t>. Optical voltage recording</w:t>
      </w:r>
      <w:r w:rsidR="00003960" w:rsidRPr="00696BD2">
        <w:t>s</w:t>
      </w:r>
      <w:r w:rsidR="006A4515" w:rsidRPr="00696BD2">
        <w:t xml:space="preserve"> were </w:t>
      </w:r>
      <w:r w:rsidR="00812B05" w:rsidRPr="00696BD2">
        <w:t xml:space="preserve">performed </w:t>
      </w:r>
      <w:r w:rsidR="006A4515" w:rsidRPr="00696BD2">
        <w:t xml:space="preserve">in the </w:t>
      </w:r>
      <w:r w:rsidR="00812B05" w:rsidRPr="00696BD2">
        <w:t>near-</w:t>
      </w:r>
      <w:r w:rsidR="006A4515" w:rsidRPr="00696BD2">
        <w:t>infrared channel (</w:t>
      </w:r>
      <w:r w:rsidR="0036163C" w:rsidRPr="00696BD2">
        <w:t>laser excitation</w:t>
      </w:r>
      <w:r w:rsidR="007C6D33" w:rsidRPr="00696BD2">
        <w:t xml:space="preserve"> </w:t>
      </w:r>
      <w:r w:rsidR="006A4515" w:rsidRPr="00696BD2">
        <w:t>637 nm</w:t>
      </w:r>
      <w:r w:rsidR="003B2215" w:rsidRPr="00696BD2">
        <w:t xml:space="preserve"> at </w:t>
      </w:r>
      <w:r w:rsidR="0086291F" w:rsidRPr="00696BD2">
        <w:t xml:space="preserve">3.4 </w:t>
      </w:r>
      <w:r w:rsidR="003B2215" w:rsidRPr="00696BD2">
        <w:t>W/mm</w:t>
      </w:r>
      <w:r w:rsidR="003B2215" w:rsidRPr="00696BD2">
        <w:rPr>
          <w:vertAlign w:val="superscript"/>
        </w:rPr>
        <w:t>2</w:t>
      </w:r>
      <w:r w:rsidR="000D08D6" w:rsidRPr="00696BD2">
        <w:t>, emission 665 nm long pass</w:t>
      </w:r>
      <w:r w:rsidR="006A4515" w:rsidRPr="00696BD2">
        <w:t>) with 4</w:t>
      </w:r>
      <w:r w:rsidR="00DB2C42" w:rsidRPr="00696BD2">
        <w:t xml:space="preserve"> x 4 binning</w:t>
      </w:r>
      <w:r w:rsidR="00444CD8" w:rsidRPr="00696BD2">
        <w:t xml:space="preserve"> at 830 Hz acquisition rate</w:t>
      </w:r>
      <w:r w:rsidR="00DB2C42" w:rsidRPr="00696BD2">
        <w:t xml:space="preserve">. </w:t>
      </w:r>
      <w:r w:rsidR="009A00E6" w:rsidRPr="00696BD2">
        <w:t xml:space="preserve">We recorded </w:t>
      </w:r>
      <w:r w:rsidR="00381CDC" w:rsidRPr="00696BD2">
        <w:t xml:space="preserve">the </w:t>
      </w:r>
      <w:r w:rsidR="00E24480" w:rsidRPr="00696BD2">
        <w:t xml:space="preserve">spontaneous </w:t>
      </w:r>
      <w:r w:rsidR="009A00E6" w:rsidRPr="00696BD2">
        <w:t xml:space="preserve">activity </w:t>
      </w:r>
      <w:r w:rsidR="00FD7536" w:rsidRPr="00696BD2">
        <w:t>of</w:t>
      </w:r>
      <w:r w:rsidR="009A00E6" w:rsidRPr="00696BD2">
        <w:t xml:space="preserve"> </w:t>
      </w:r>
      <w:r w:rsidR="00D11558" w:rsidRPr="00696BD2">
        <w:t xml:space="preserve">a hippocampal neuron </w:t>
      </w:r>
      <w:r w:rsidR="007D5BBF" w:rsidRPr="00696BD2">
        <w:t>in</w:t>
      </w:r>
      <w:r w:rsidR="00D11558" w:rsidRPr="00696BD2">
        <w:t xml:space="preserve"> </w:t>
      </w:r>
      <w:r w:rsidR="00A75E2A" w:rsidRPr="00696BD2">
        <w:t xml:space="preserve">an </w:t>
      </w:r>
      <w:r w:rsidR="00D11558" w:rsidRPr="00696BD2">
        <w:t>awake mouse</w:t>
      </w:r>
      <w:r w:rsidR="005718BD" w:rsidRPr="00696BD2">
        <w:t xml:space="preserve"> with </w:t>
      </w:r>
      <w:r w:rsidR="00355F64" w:rsidRPr="00696BD2">
        <w:t xml:space="preserve">average </w:t>
      </w:r>
      <w:r w:rsidR="001372FD" w:rsidRPr="00696BD2">
        <w:t xml:space="preserve">SNR of </w:t>
      </w:r>
      <w:r w:rsidR="00355F64" w:rsidRPr="00696BD2">
        <w:t xml:space="preserve">7 per action </w:t>
      </w:r>
      <w:r w:rsidR="00E24480" w:rsidRPr="00696BD2">
        <w:t xml:space="preserve">potential </w:t>
      </w:r>
      <w:r w:rsidR="00355F64" w:rsidRPr="00696BD2">
        <w:t>(</w:t>
      </w:r>
      <w:r w:rsidR="00355F64" w:rsidRPr="00696BD2">
        <w:rPr>
          <w:b/>
          <w:bCs/>
        </w:rPr>
        <w:t xml:space="preserve">Figure </w:t>
      </w:r>
      <w:r w:rsidR="00885767" w:rsidRPr="00696BD2">
        <w:rPr>
          <w:b/>
          <w:bCs/>
        </w:rPr>
        <w:t>8</w:t>
      </w:r>
      <w:r w:rsidR="00355F64" w:rsidRPr="00696BD2">
        <w:t>).</w:t>
      </w:r>
      <w:r w:rsidR="003E1168" w:rsidRPr="00696BD2">
        <w:t xml:space="preserve"> </w:t>
      </w:r>
    </w:p>
    <w:p w14:paraId="10568D02" w14:textId="77777777" w:rsidR="00B3738F" w:rsidRPr="00696BD2" w:rsidRDefault="00B3738F" w:rsidP="00696BD2">
      <w:pPr>
        <w:pBdr>
          <w:top w:val="nil"/>
          <w:left w:val="nil"/>
          <w:bottom w:val="nil"/>
          <w:right w:val="nil"/>
          <w:between w:val="nil"/>
        </w:pBdr>
        <w:contextualSpacing/>
        <w:rPr>
          <w:b/>
          <w:bCs/>
        </w:rPr>
      </w:pPr>
    </w:p>
    <w:p w14:paraId="0745DE86" w14:textId="5ACFB86D" w:rsidR="002F709A" w:rsidRPr="00696BD2" w:rsidRDefault="009D3702" w:rsidP="00696BD2">
      <w:pPr>
        <w:contextualSpacing/>
        <w:rPr>
          <w:b/>
          <w:bCs/>
        </w:rPr>
      </w:pPr>
      <w:r w:rsidRPr="00696BD2">
        <w:rPr>
          <w:b/>
          <w:bCs/>
        </w:rPr>
        <w:t>Histology</w:t>
      </w:r>
    </w:p>
    <w:p w14:paraId="5669FB6A" w14:textId="77777777" w:rsidR="00696BD2" w:rsidRDefault="002F2833" w:rsidP="00696BD2">
      <w:pPr>
        <w:contextualSpacing/>
      </w:pPr>
      <w:r w:rsidRPr="00696BD2">
        <w:t>After functional imaging study is done</w:t>
      </w:r>
      <w:r w:rsidR="008A4CC3" w:rsidRPr="00696BD2">
        <w:t>,</w:t>
      </w:r>
      <w:r w:rsidRPr="00696BD2">
        <w:t xml:space="preserve"> </w:t>
      </w:r>
      <w:r w:rsidR="00814094" w:rsidRPr="00696BD2">
        <w:t>post</w:t>
      </w:r>
      <w:r w:rsidR="00576B7B" w:rsidRPr="00696BD2">
        <w:t>-</w:t>
      </w:r>
      <w:r w:rsidR="00814094" w:rsidRPr="00696BD2">
        <w:t>mortem analysis is used</w:t>
      </w:r>
      <w:r w:rsidRPr="00696BD2">
        <w:t xml:space="preserve"> to confirm </w:t>
      </w:r>
      <w:r w:rsidR="008A4CC3" w:rsidRPr="00696BD2">
        <w:t xml:space="preserve">the </w:t>
      </w:r>
      <w:r w:rsidRPr="00696BD2">
        <w:t xml:space="preserve">correct placement of the </w:t>
      </w:r>
      <w:r w:rsidR="0057429F" w:rsidRPr="00696BD2">
        <w:t>implant</w:t>
      </w:r>
      <w:r w:rsidR="00F3126E" w:rsidRPr="00696BD2">
        <w:t>,</w:t>
      </w:r>
      <w:r w:rsidR="009651C7" w:rsidRPr="00696BD2">
        <w:t xml:space="preserve"> </w:t>
      </w:r>
      <w:r w:rsidR="008F0FDA" w:rsidRPr="00696BD2">
        <w:t xml:space="preserve">the </w:t>
      </w:r>
      <w:r w:rsidR="00814094" w:rsidRPr="00696BD2">
        <w:t>area of virus expression</w:t>
      </w:r>
      <w:r w:rsidR="00F3126E" w:rsidRPr="00696BD2">
        <w:t>, and localization of a protein of interest in imaged neurons</w:t>
      </w:r>
      <w:r w:rsidR="00814094" w:rsidRPr="00696BD2">
        <w:t xml:space="preserve">. </w:t>
      </w:r>
      <w:r w:rsidR="00952F71" w:rsidRPr="00696BD2">
        <w:t xml:space="preserve">For histological verification of </w:t>
      </w:r>
      <w:r w:rsidR="00813CAC" w:rsidRPr="00696BD2">
        <w:t xml:space="preserve">virus expression and placement of </w:t>
      </w:r>
      <w:r w:rsidR="00DC644F" w:rsidRPr="00696BD2">
        <w:t xml:space="preserve">the </w:t>
      </w:r>
      <w:r w:rsidR="00BF0F2F" w:rsidRPr="00696BD2">
        <w:t>implant</w:t>
      </w:r>
      <w:r w:rsidR="00813CAC" w:rsidRPr="00696BD2">
        <w:t xml:space="preserve">, coronal sections of </w:t>
      </w:r>
      <w:r w:rsidR="00C442BE" w:rsidRPr="00696BD2">
        <w:t xml:space="preserve">the </w:t>
      </w:r>
      <w:r w:rsidR="00BC171D" w:rsidRPr="00696BD2">
        <w:t xml:space="preserve">PFA </w:t>
      </w:r>
      <w:r w:rsidR="007D11C7" w:rsidRPr="00696BD2">
        <w:t xml:space="preserve">fixed </w:t>
      </w:r>
      <w:r w:rsidR="00C442BE" w:rsidRPr="00696BD2">
        <w:t xml:space="preserve">brain were examined under </w:t>
      </w:r>
      <w:r w:rsidR="00381CDC" w:rsidRPr="00696BD2">
        <w:t xml:space="preserve">a </w:t>
      </w:r>
      <w:r w:rsidR="00932606" w:rsidRPr="00696BD2">
        <w:t>f</w:t>
      </w:r>
      <w:r w:rsidR="00035180" w:rsidRPr="00696BD2">
        <w:t>luorescence</w:t>
      </w:r>
      <w:r w:rsidR="006D40B8" w:rsidRPr="00696BD2">
        <w:t xml:space="preserve"> wide-field</w:t>
      </w:r>
      <w:r w:rsidR="00035180" w:rsidRPr="00696BD2">
        <w:t xml:space="preserve"> microscope (</w:t>
      </w:r>
      <w:r w:rsidR="00035180" w:rsidRPr="00696BD2">
        <w:rPr>
          <w:b/>
          <w:bCs/>
        </w:rPr>
        <w:t xml:space="preserve">Figure </w:t>
      </w:r>
      <w:r w:rsidR="00885767" w:rsidRPr="00696BD2">
        <w:rPr>
          <w:b/>
          <w:bCs/>
        </w:rPr>
        <w:t>9</w:t>
      </w:r>
      <w:r w:rsidR="00035180" w:rsidRPr="00696BD2">
        <w:rPr>
          <w:b/>
          <w:bCs/>
        </w:rPr>
        <w:t>A</w:t>
      </w:r>
      <w:r w:rsidR="00885767" w:rsidRPr="00696BD2">
        <w:rPr>
          <w:b/>
          <w:bCs/>
        </w:rPr>
        <w:t>, C</w:t>
      </w:r>
      <w:r w:rsidR="00035180" w:rsidRPr="00696BD2">
        <w:t>)</w:t>
      </w:r>
      <w:r w:rsidR="0089771A" w:rsidRPr="00696BD2">
        <w:t>.</w:t>
      </w:r>
      <w:r w:rsidR="00035180" w:rsidRPr="00696BD2">
        <w:t xml:space="preserve"> </w:t>
      </w:r>
      <w:r w:rsidR="00381CDC" w:rsidRPr="00696BD2">
        <w:t xml:space="preserve">A confocal </w:t>
      </w:r>
      <w:r w:rsidR="003D1430" w:rsidRPr="00696BD2">
        <w:t>microscope</w:t>
      </w:r>
      <w:r w:rsidR="007D11C7" w:rsidRPr="00696BD2">
        <w:t xml:space="preserve"> </w:t>
      </w:r>
      <w:r w:rsidR="10C4FE97" w:rsidRPr="00696BD2">
        <w:t>was</w:t>
      </w:r>
      <w:r w:rsidR="007D11C7" w:rsidRPr="00696BD2">
        <w:t xml:space="preserve"> used to acquire high</w:t>
      </w:r>
      <w:r w:rsidR="005076D5" w:rsidRPr="00696BD2">
        <w:t>-</w:t>
      </w:r>
      <w:r w:rsidR="007D11C7" w:rsidRPr="00696BD2">
        <w:t>resolution images of individual neurons</w:t>
      </w:r>
      <w:r w:rsidR="003D1430" w:rsidRPr="00696BD2">
        <w:t xml:space="preserve"> </w:t>
      </w:r>
      <w:r w:rsidR="006B6861" w:rsidRPr="00696BD2">
        <w:t>expressing the calcium indicator</w:t>
      </w:r>
      <w:r w:rsidR="00885767" w:rsidRPr="00696BD2">
        <w:t>, as well as the voltage indicator</w:t>
      </w:r>
      <w:r w:rsidR="006B6861" w:rsidRPr="00696BD2">
        <w:t xml:space="preserve"> </w:t>
      </w:r>
      <w:r w:rsidR="003D1430" w:rsidRPr="00696BD2">
        <w:t>(</w:t>
      </w:r>
      <w:r w:rsidR="003D1430" w:rsidRPr="00696BD2">
        <w:rPr>
          <w:b/>
          <w:bCs/>
        </w:rPr>
        <w:t xml:space="preserve">Figure </w:t>
      </w:r>
      <w:r w:rsidR="00885767" w:rsidRPr="00696BD2">
        <w:rPr>
          <w:b/>
          <w:bCs/>
        </w:rPr>
        <w:t>9</w:t>
      </w:r>
      <w:r w:rsidR="003D1430" w:rsidRPr="00696BD2">
        <w:rPr>
          <w:b/>
          <w:bCs/>
        </w:rPr>
        <w:t>B</w:t>
      </w:r>
      <w:r w:rsidR="00885767" w:rsidRPr="00696BD2">
        <w:rPr>
          <w:b/>
          <w:bCs/>
        </w:rPr>
        <w:t>, D</w:t>
      </w:r>
      <w:r w:rsidR="003D1430" w:rsidRPr="00696BD2">
        <w:t>).</w:t>
      </w:r>
      <w:r w:rsidR="00FF6CD1" w:rsidRPr="00696BD2">
        <w:t xml:space="preserve"> DAPI staining </w:t>
      </w:r>
      <w:r w:rsidR="00932606" w:rsidRPr="00696BD2">
        <w:t>was</w:t>
      </w:r>
      <w:r w:rsidR="00C63E51" w:rsidRPr="00696BD2">
        <w:t xml:space="preserve"> used to</w:t>
      </w:r>
      <w:r w:rsidR="00484A3F" w:rsidRPr="00696BD2">
        <w:t xml:space="preserve"> visualize </w:t>
      </w:r>
      <w:r w:rsidR="00A70E51" w:rsidRPr="00696BD2">
        <w:t xml:space="preserve">the </w:t>
      </w:r>
      <w:r w:rsidR="00484A3F" w:rsidRPr="00696BD2">
        <w:t xml:space="preserve">overall morphology of </w:t>
      </w:r>
      <w:r w:rsidR="00381CDC" w:rsidRPr="00696BD2">
        <w:t xml:space="preserve">the </w:t>
      </w:r>
      <w:r w:rsidR="00650BBC" w:rsidRPr="00696BD2">
        <w:t>brain slice.</w:t>
      </w:r>
      <w:r w:rsidR="00885D92" w:rsidRPr="00696BD2">
        <w:t xml:space="preserve"> </w:t>
      </w:r>
      <w:r w:rsidR="00D35E91" w:rsidRPr="00696BD2">
        <w:t>In addition, the brain slices can be assess</w:t>
      </w:r>
      <w:r w:rsidR="00155C96" w:rsidRPr="00696BD2">
        <w:t>ed</w:t>
      </w:r>
      <w:r w:rsidR="00D35E91" w:rsidRPr="00696BD2">
        <w:t xml:space="preserve"> </w:t>
      </w:r>
      <w:r w:rsidR="005F6799" w:rsidRPr="00696BD2">
        <w:t>using immunohisto</w:t>
      </w:r>
      <w:r w:rsidR="00707DB9" w:rsidRPr="00696BD2">
        <w:t xml:space="preserve">chemistry to verify </w:t>
      </w:r>
      <w:r w:rsidR="00765036" w:rsidRPr="00696BD2">
        <w:t>astrogliosis or gli</w:t>
      </w:r>
      <w:r w:rsidR="007309AA" w:rsidRPr="00696BD2">
        <w:t xml:space="preserve">osis caused by window implantation and </w:t>
      </w:r>
      <w:r w:rsidR="00104DCC" w:rsidRPr="00696BD2">
        <w:t xml:space="preserve">viral expression. </w:t>
      </w:r>
      <w:r w:rsidR="00AC22E9" w:rsidRPr="00696BD2">
        <w:t>Our previous studies demonstrated that the</w:t>
      </w:r>
      <w:r w:rsidR="007100A3" w:rsidRPr="00696BD2">
        <w:t xml:space="preserve"> procedure d</w:t>
      </w:r>
      <w:r w:rsidR="008C7772" w:rsidRPr="00696BD2">
        <w:t>id</w:t>
      </w:r>
      <w:r w:rsidR="007100A3" w:rsidRPr="00696BD2">
        <w:t xml:space="preserve"> not induce noticeable </w:t>
      </w:r>
      <w:r w:rsidR="000D5389" w:rsidRPr="00696BD2">
        <w:t>gliosis</w:t>
      </w:r>
      <w:r w:rsidR="00622753" w:rsidRPr="00696BD2">
        <w:fldChar w:fldCharType="begin"/>
      </w:r>
      <w:r w:rsidR="00154459" w:rsidRPr="00696BD2">
        <w:instrText xml:space="preserve"> ADDIN EN.CITE &lt;EndNote&gt;&lt;Cite&gt;&lt;Author&gt;Piatkevich&lt;/Author&gt;&lt;Year&gt;2019&lt;/Year&gt;&lt;RecNum&gt;4&lt;/RecNum&gt;&lt;DisplayText&gt;&lt;style face="superscript"&gt;7&lt;/style&gt;&lt;/DisplayText&gt;&lt;record&gt;&lt;rec-number&gt;4&lt;/rec-number&gt;&lt;foreign-keys&gt;&lt;key app="EN" db-id="ftvrrvr56xv9txef50bpdfx6tdeweszpev0a" timestamp="1603790479"&gt;4&lt;/key&gt;&lt;/foreign-keys&gt;&lt;ref-type name="Journal Article"&gt;17&lt;/ref-type&gt;&lt;contributors&gt;&lt;authors&gt;&lt;author&gt;Piatkevich, Kiryl D.&lt;/author&gt;&lt;author&gt;Bensussen, Seth&lt;/author&gt;&lt;author&gt;Tseng, Hua-an&lt;/author&gt;&lt;author&gt;Shroff, Sanaya N.&lt;/author&gt;&lt;author&gt;Lopez-Huerta, Violeta Gisselle&lt;/author&gt;&lt;author&gt;Park, Demian&lt;/author&gt;&lt;author&gt;Jung, Erica E.&lt;/author&gt;&lt;author&gt;Shemesh, Or A.&lt;/author&gt;&lt;author&gt;Straub, Christoph&lt;/author&gt;&lt;author&gt;Gritton, Howard J.&lt;/author&gt;&lt;author&gt;Romano, Michael F.&lt;/author&gt;&lt;author&gt;Costa, Emma&lt;/author&gt;&lt;author&gt;Sabatini, Bernardo L.&lt;/author&gt;&lt;author&gt;Fu, Zhanyan&lt;/author&gt;&lt;author&gt;Boyden, Edward S.&lt;/author&gt;&lt;author&gt;Han, Xue&lt;/author&gt;&lt;/authors&gt;&lt;/contributors&gt;&lt;titles&gt;&lt;title&gt;Population imaging of neural activity in awake behaving mice&lt;/title&gt;&lt;secondary-title&gt;Nature&lt;/secondary-title&gt;&lt;/titles&gt;&lt;periodical&gt;&lt;full-title&gt;Nature&lt;/full-title&gt;&lt;/periodical&gt;&lt;pages&gt;413-417&lt;/pages&gt;&lt;volume&gt;574&lt;/volume&gt;&lt;number&gt;7778&lt;/number&gt;&lt;dates&gt;&lt;year&gt;2019&lt;/year&gt;&lt;pub-dates&gt;&lt;date&gt;2019/10/01&lt;/date&gt;&lt;/pub-dates&gt;&lt;/dates&gt;&lt;isbn&gt;1476-4687&lt;/isbn&gt;&lt;urls&gt;&lt;related-urls&gt;&lt;url&gt;https://doi.org/10.1038/s41586-019-1641-1&lt;/url&gt;&lt;/related-urls&gt;&lt;/urls&gt;&lt;electronic-resource-num&gt;10.1038/s41586-019-1641-1&lt;/electronic-resource-num&gt;&lt;/record&gt;&lt;/Cite&gt;&lt;/EndNote&gt;</w:instrText>
      </w:r>
      <w:r w:rsidR="00622753" w:rsidRPr="00696BD2">
        <w:fldChar w:fldCharType="separate"/>
      </w:r>
      <w:r w:rsidR="00622753" w:rsidRPr="00696BD2">
        <w:rPr>
          <w:noProof/>
          <w:vertAlign w:val="superscript"/>
        </w:rPr>
        <w:t>7</w:t>
      </w:r>
      <w:r w:rsidR="00622753" w:rsidRPr="00696BD2">
        <w:fldChar w:fldCharType="end"/>
      </w:r>
      <w:r w:rsidR="000D5389" w:rsidRPr="00696BD2">
        <w:t>.</w:t>
      </w:r>
      <w:r w:rsidR="00AE0452" w:rsidRPr="00696BD2">
        <w:t xml:space="preserve"> </w:t>
      </w:r>
    </w:p>
    <w:p w14:paraId="1EA9B342" w14:textId="77777777" w:rsidR="00696BD2" w:rsidRDefault="00696BD2" w:rsidP="00696BD2">
      <w:pPr>
        <w:contextualSpacing/>
      </w:pPr>
    </w:p>
    <w:p w14:paraId="127E7D68" w14:textId="6B72656B" w:rsidR="009D3702" w:rsidRPr="00696BD2" w:rsidRDefault="00AE0452" w:rsidP="00696BD2">
      <w:pPr>
        <w:contextualSpacing/>
      </w:pPr>
      <w:r w:rsidRPr="00696BD2">
        <w:rPr>
          <w:rFonts w:eastAsia="Calibri"/>
        </w:rPr>
        <w:t xml:space="preserve">[Place Figure </w:t>
      </w:r>
      <w:r w:rsidR="00885767" w:rsidRPr="00696BD2">
        <w:rPr>
          <w:rFonts w:eastAsia="Calibri"/>
        </w:rPr>
        <w:t>9</w:t>
      </w:r>
      <w:r w:rsidRPr="00696BD2">
        <w:rPr>
          <w:rFonts w:eastAsia="Calibri"/>
        </w:rPr>
        <w:t xml:space="preserve"> here]</w:t>
      </w:r>
    </w:p>
    <w:p w14:paraId="69B8E3FA" w14:textId="77777777" w:rsidR="00E25B93" w:rsidRPr="00696BD2" w:rsidRDefault="00E25B93" w:rsidP="00696BD2">
      <w:pPr>
        <w:contextualSpacing/>
      </w:pPr>
    </w:p>
    <w:p w14:paraId="7A6734CA" w14:textId="434D01B6" w:rsidR="001A2650" w:rsidRPr="00696BD2" w:rsidRDefault="00A65149" w:rsidP="00696BD2">
      <w:pPr>
        <w:contextualSpacing/>
      </w:pPr>
      <w:r w:rsidRPr="00696BD2">
        <w:rPr>
          <w:rFonts w:eastAsia="Calibri"/>
          <w:b/>
        </w:rPr>
        <w:t>FIGURE AND TABLE LEGENDS:</w:t>
      </w:r>
    </w:p>
    <w:p w14:paraId="1526BF91" w14:textId="4EF3A102" w:rsidR="00781579" w:rsidRPr="00696BD2" w:rsidRDefault="00484C34" w:rsidP="00696BD2">
      <w:pPr>
        <w:contextualSpacing/>
      </w:pPr>
      <w:r w:rsidRPr="00696BD2">
        <w:rPr>
          <w:b/>
          <w:bCs/>
        </w:rPr>
        <w:t>Figure 1</w:t>
      </w:r>
      <w:r w:rsidRPr="00696BD2">
        <w:t xml:space="preserve">: </w:t>
      </w:r>
      <w:r w:rsidR="01C0E104" w:rsidRPr="00696BD2">
        <w:rPr>
          <w:b/>
          <w:bCs/>
        </w:rPr>
        <w:t>Six</w:t>
      </w:r>
      <w:r w:rsidR="00C00AD1" w:rsidRPr="00696BD2">
        <w:rPr>
          <w:b/>
          <w:bCs/>
        </w:rPr>
        <w:t xml:space="preserve"> key </w:t>
      </w:r>
      <w:r w:rsidR="0035317A" w:rsidRPr="00696BD2">
        <w:rPr>
          <w:b/>
          <w:bCs/>
        </w:rPr>
        <w:t xml:space="preserve">hardware components </w:t>
      </w:r>
      <w:r w:rsidR="00C7369A" w:rsidRPr="00696BD2">
        <w:rPr>
          <w:b/>
          <w:bCs/>
        </w:rPr>
        <w:t xml:space="preserve">for assembling and </w:t>
      </w:r>
      <w:r w:rsidR="009946DA" w:rsidRPr="00696BD2">
        <w:rPr>
          <w:b/>
          <w:bCs/>
        </w:rPr>
        <w:t>installation</w:t>
      </w:r>
      <w:r w:rsidR="00704F9A" w:rsidRPr="00696BD2">
        <w:rPr>
          <w:b/>
          <w:bCs/>
        </w:rPr>
        <w:t xml:space="preserve"> of</w:t>
      </w:r>
      <w:r w:rsidR="005A1C48" w:rsidRPr="00696BD2">
        <w:rPr>
          <w:b/>
          <w:bCs/>
        </w:rPr>
        <w:t xml:space="preserve"> the</w:t>
      </w:r>
      <w:r w:rsidR="00C00AD1" w:rsidRPr="00696BD2">
        <w:rPr>
          <w:b/>
          <w:bCs/>
        </w:rPr>
        <w:t xml:space="preserve"> </w:t>
      </w:r>
      <w:r w:rsidR="00EB733A" w:rsidRPr="00696BD2">
        <w:rPr>
          <w:b/>
          <w:bCs/>
        </w:rPr>
        <w:t>imaging implant</w:t>
      </w:r>
      <w:r w:rsidR="00781579" w:rsidRPr="00696BD2">
        <w:rPr>
          <w:b/>
          <w:bCs/>
        </w:rPr>
        <w:t>.</w:t>
      </w:r>
      <w:r w:rsidR="00781579" w:rsidRPr="00696BD2">
        <w:t xml:space="preserve"> (</w:t>
      </w:r>
      <w:r w:rsidR="00781579" w:rsidRPr="00696BD2">
        <w:rPr>
          <w:b/>
          <w:bCs/>
        </w:rPr>
        <w:t>A</w:t>
      </w:r>
      <w:r w:rsidR="008608F8" w:rsidRPr="00696BD2">
        <w:t xml:space="preserve">) </w:t>
      </w:r>
      <w:r w:rsidR="00134EFA" w:rsidRPr="00696BD2">
        <w:t>Dummy</w:t>
      </w:r>
      <w:r w:rsidR="00EB733A" w:rsidRPr="00696BD2">
        <w:t xml:space="preserve"> </w:t>
      </w:r>
      <w:r w:rsidR="00134EFA" w:rsidRPr="00696BD2">
        <w:t>cannula</w:t>
      </w:r>
      <w:r w:rsidR="00354608" w:rsidRPr="00696BD2">
        <w:t>.</w:t>
      </w:r>
      <w:r w:rsidR="00134EFA" w:rsidRPr="00696BD2">
        <w:t xml:space="preserve"> (</w:t>
      </w:r>
      <w:r w:rsidR="00134EFA" w:rsidRPr="00696BD2">
        <w:rPr>
          <w:b/>
          <w:bCs/>
        </w:rPr>
        <w:t>B</w:t>
      </w:r>
      <w:r w:rsidR="00134EFA" w:rsidRPr="00696BD2">
        <w:t>)</w:t>
      </w:r>
      <w:r w:rsidR="005F051B" w:rsidRPr="00696BD2">
        <w:t xml:space="preserve"> </w:t>
      </w:r>
      <w:r w:rsidR="00354608" w:rsidRPr="00696BD2">
        <w:t>Guide</w:t>
      </w:r>
      <w:r w:rsidR="00EB733A" w:rsidRPr="00696BD2">
        <w:t xml:space="preserve"> </w:t>
      </w:r>
      <w:r w:rsidR="00354608" w:rsidRPr="00696BD2">
        <w:t>cannula. (</w:t>
      </w:r>
      <w:r w:rsidR="00354608" w:rsidRPr="00696BD2">
        <w:rPr>
          <w:b/>
          <w:bCs/>
        </w:rPr>
        <w:t>C</w:t>
      </w:r>
      <w:r w:rsidR="00354608" w:rsidRPr="00696BD2">
        <w:t>)</w:t>
      </w:r>
      <w:r w:rsidR="00E65A43" w:rsidRPr="00696BD2">
        <w:t xml:space="preserve"> </w:t>
      </w:r>
      <w:r w:rsidR="27B92BFF" w:rsidRPr="00696BD2">
        <w:t>Imaging</w:t>
      </w:r>
      <w:r w:rsidR="4A9E8908" w:rsidRPr="00696BD2">
        <w:t xml:space="preserve"> cannula. (</w:t>
      </w:r>
      <w:r w:rsidR="4A9E8908" w:rsidRPr="00696BD2">
        <w:rPr>
          <w:b/>
          <w:bCs/>
        </w:rPr>
        <w:t>D</w:t>
      </w:r>
      <w:r w:rsidR="4A9E8908" w:rsidRPr="00696BD2">
        <w:t xml:space="preserve">) </w:t>
      </w:r>
      <w:r w:rsidR="004B0159" w:rsidRPr="00696BD2">
        <w:t>Glass c</w:t>
      </w:r>
      <w:r w:rsidR="00C42AC9" w:rsidRPr="00696BD2">
        <w:t>over glass.</w:t>
      </w:r>
      <w:r w:rsidR="4A9E8908" w:rsidRPr="00696BD2">
        <w:t xml:space="preserve"> (</w:t>
      </w:r>
      <w:r w:rsidR="4A9E8908" w:rsidRPr="00696BD2">
        <w:rPr>
          <w:b/>
          <w:bCs/>
        </w:rPr>
        <w:t>E</w:t>
      </w:r>
      <w:r w:rsidR="4A9E8908" w:rsidRPr="00696BD2">
        <w:t>) Headplate. (</w:t>
      </w:r>
      <w:r w:rsidR="4A9E8908" w:rsidRPr="00696BD2">
        <w:rPr>
          <w:b/>
          <w:bCs/>
        </w:rPr>
        <w:t>F</w:t>
      </w:r>
      <w:r w:rsidR="4A9E8908" w:rsidRPr="00696BD2">
        <w:t xml:space="preserve">) Internal </w:t>
      </w:r>
      <w:r w:rsidR="2B2F4991" w:rsidRPr="00696BD2">
        <w:t>cannula. Scale bar: 5</w:t>
      </w:r>
      <w:r w:rsidR="006A57EC" w:rsidRPr="00696BD2">
        <w:t xml:space="preserve"> </w:t>
      </w:r>
      <w:r w:rsidR="2B2F4991" w:rsidRPr="00696BD2">
        <w:t>mm.</w:t>
      </w:r>
    </w:p>
    <w:p w14:paraId="23192928" w14:textId="77777777" w:rsidR="005021E7" w:rsidRPr="00696BD2" w:rsidRDefault="005021E7" w:rsidP="00696BD2">
      <w:pPr>
        <w:contextualSpacing/>
      </w:pPr>
    </w:p>
    <w:p w14:paraId="06E48657" w14:textId="5C71E2C0" w:rsidR="00C42AC9" w:rsidRPr="00696BD2" w:rsidRDefault="00C42AC9" w:rsidP="00696BD2">
      <w:pPr>
        <w:contextualSpacing/>
      </w:pPr>
      <w:r w:rsidRPr="00696BD2">
        <w:rPr>
          <w:b/>
          <w:bCs/>
        </w:rPr>
        <w:t>Figure 2</w:t>
      </w:r>
      <w:r w:rsidRPr="00696BD2">
        <w:t xml:space="preserve">: </w:t>
      </w:r>
      <w:r w:rsidR="00B852FF" w:rsidRPr="00696BD2">
        <w:rPr>
          <w:b/>
          <w:bCs/>
        </w:rPr>
        <w:t xml:space="preserve">Schematic </w:t>
      </w:r>
      <w:r w:rsidR="001A1EB9" w:rsidRPr="00696BD2">
        <w:rPr>
          <w:b/>
          <w:bCs/>
        </w:rPr>
        <w:t xml:space="preserve">of assembling </w:t>
      </w:r>
      <w:r w:rsidR="0E079B15" w:rsidRPr="00696BD2">
        <w:rPr>
          <w:b/>
          <w:bCs/>
        </w:rPr>
        <w:t>injection</w:t>
      </w:r>
      <w:r w:rsidR="001A1EB9" w:rsidRPr="00696BD2">
        <w:rPr>
          <w:b/>
          <w:bCs/>
        </w:rPr>
        <w:t xml:space="preserve"> cannula</w:t>
      </w:r>
      <w:r w:rsidR="003F14C4" w:rsidRPr="00696BD2">
        <w:rPr>
          <w:b/>
          <w:bCs/>
        </w:rPr>
        <w:t xml:space="preserve">, consisting of </w:t>
      </w:r>
      <w:r w:rsidR="00D416D6" w:rsidRPr="00696BD2">
        <w:rPr>
          <w:b/>
          <w:bCs/>
        </w:rPr>
        <w:t>guide cannula with inserted dummy cannula,</w:t>
      </w:r>
      <w:r w:rsidR="001A1EB9" w:rsidRPr="00696BD2">
        <w:rPr>
          <w:b/>
          <w:bCs/>
        </w:rPr>
        <w:t xml:space="preserve"> with the </w:t>
      </w:r>
      <w:r w:rsidR="001D44FB" w:rsidRPr="00696BD2">
        <w:rPr>
          <w:b/>
          <w:bCs/>
        </w:rPr>
        <w:t>imaging</w:t>
      </w:r>
      <w:r w:rsidR="001A1EB9" w:rsidRPr="00696BD2">
        <w:rPr>
          <w:b/>
          <w:bCs/>
        </w:rPr>
        <w:t xml:space="preserve"> cannula. </w:t>
      </w:r>
      <w:r w:rsidR="001A1EB9" w:rsidRPr="00696BD2">
        <w:t>(</w:t>
      </w:r>
      <w:r w:rsidR="001A1EB9" w:rsidRPr="00696BD2">
        <w:rPr>
          <w:b/>
          <w:bCs/>
        </w:rPr>
        <w:t>A</w:t>
      </w:r>
      <w:r w:rsidR="001A1EB9" w:rsidRPr="00696BD2">
        <w:t>)</w:t>
      </w:r>
      <w:r w:rsidR="00235CE7" w:rsidRPr="00696BD2">
        <w:t xml:space="preserve"> The angle between the </w:t>
      </w:r>
      <w:r w:rsidR="33CBCBEB" w:rsidRPr="00696BD2">
        <w:t>injection</w:t>
      </w:r>
      <w:r w:rsidR="00235CE7" w:rsidRPr="00696BD2">
        <w:t xml:space="preserve"> cannula and the </w:t>
      </w:r>
      <w:r w:rsidR="00FC013B" w:rsidRPr="00696BD2">
        <w:t>imaging</w:t>
      </w:r>
      <w:r w:rsidR="00235CE7" w:rsidRPr="00696BD2">
        <w:t xml:space="preserve"> cannula should be </w:t>
      </w:r>
      <w:r w:rsidR="00AF5D9D" w:rsidRPr="00696BD2">
        <w:t>proximately</w:t>
      </w:r>
      <w:r w:rsidR="00235CE7" w:rsidRPr="00696BD2">
        <w:t xml:space="preserve"> 45</w:t>
      </w:r>
      <w:r w:rsidR="003E3E1C" w:rsidRPr="00696BD2">
        <w:t xml:space="preserve"> degrees</w:t>
      </w:r>
      <w:r w:rsidR="00E5071A" w:rsidRPr="00696BD2">
        <w:t>. (</w:t>
      </w:r>
      <w:r w:rsidR="00E5071A" w:rsidRPr="00696BD2">
        <w:rPr>
          <w:b/>
          <w:bCs/>
        </w:rPr>
        <w:t>B</w:t>
      </w:r>
      <w:r w:rsidR="00E5071A" w:rsidRPr="00696BD2">
        <w:t>)</w:t>
      </w:r>
      <w:r w:rsidR="007009CA" w:rsidRPr="00696BD2">
        <w:t xml:space="preserve"> The </w:t>
      </w:r>
      <w:r w:rsidR="00C7592B" w:rsidRPr="00696BD2">
        <w:t>tip</w:t>
      </w:r>
      <w:r w:rsidR="007009CA" w:rsidRPr="00696BD2">
        <w:t xml:space="preserve"> of the </w:t>
      </w:r>
      <w:r w:rsidR="526BFC33" w:rsidRPr="00696BD2">
        <w:t>injection</w:t>
      </w:r>
      <w:r w:rsidR="007009CA" w:rsidRPr="00696BD2">
        <w:t xml:space="preserve"> cannula should be right on the edge </w:t>
      </w:r>
      <w:r w:rsidR="002156F1" w:rsidRPr="00696BD2">
        <w:t xml:space="preserve">of the </w:t>
      </w:r>
      <w:r w:rsidR="2F585560" w:rsidRPr="00696BD2">
        <w:t>imaging</w:t>
      </w:r>
      <w:r w:rsidR="002156F1" w:rsidRPr="00696BD2">
        <w:t xml:space="preserve"> cannula. (</w:t>
      </w:r>
      <w:r w:rsidR="002156F1" w:rsidRPr="00696BD2">
        <w:rPr>
          <w:b/>
          <w:bCs/>
        </w:rPr>
        <w:t>C</w:t>
      </w:r>
      <w:r w:rsidR="002156F1" w:rsidRPr="00696BD2">
        <w:t xml:space="preserve">) </w:t>
      </w:r>
      <w:r w:rsidR="000D1E3A" w:rsidRPr="00696BD2">
        <w:t>A</w:t>
      </w:r>
      <w:r w:rsidR="00A572FA" w:rsidRPr="00696BD2">
        <w:t>n a</w:t>
      </w:r>
      <w:r w:rsidR="002156F1" w:rsidRPr="00696BD2">
        <w:t xml:space="preserve">ppropriate size of the </w:t>
      </w:r>
      <w:r w:rsidR="00F33F4E" w:rsidRPr="00696BD2">
        <w:t>w</w:t>
      </w:r>
      <w:r w:rsidR="002156F1" w:rsidRPr="00696BD2">
        <w:t>elding tin</w:t>
      </w:r>
      <w:r w:rsidR="00913758" w:rsidRPr="00696BD2">
        <w:t xml:space="preserve"> used to solder imaging and </w:t>
      </w:r>
      <w:r w:rsidR="2D5176EF" w:rsidRPr="00696BD2">
        <w:t>injection</w:t>
      </w:r>
      <w:r w:rsidR="00913758" w:rsidRPr="00696BD2">
        <w:t xml:space="preserve"> cannulas</w:t>
      </w:r>
      <w:r w:rsidR="00A572FA" w:rsidRPr="00696BD2">
        <w:t xml:space="preserve"> (red line indicates the outline of the tin droplet)</w:t>
      </w:r>
      <w:r w:rsidR="002156F1" w:rsidRPr="00696BD2">
        <w:t>. (</w:t>
      </w:r>
      <w:r w:rsidR="002156F1" w:rsidRPr="00696BD2">
        <w:rPr>
          <w:b/>
          <w:bCs/>
        </w:rPr>
        <w:t>D</w:t>
      </w:r>
      <w:r w:rsidR="002156F1" w:rsidRPr="00696BD2">
        <w:t xml:space="preserve">) </w:t>
      </w:r>
      <w:r w:rsidR="006902EC" w:rsidRPr="00696BD2">
        <w:t xml:space="preserve">Inappropriate size of the </w:t>
      </w:r>
      <w:r w:rsidR="00497E10" w:rsidRPr="00696BD2">
        <w:t>w</w:t>
      </w:r>
      <w:r w:rsidR="006902EC" w:rsidRPr="00696BD2">
        <w:t>elding tin</w:t>
      </w:r>
      <w:r w:rsidR="00913758" w:rsidRPr="00696BD2">
        <w:t xml:space="preserve"> </w:t>
      </w:r>
      <w:r w:rsidR="00A572FA" w:rsidRPr="00696BD2">
        <w:t xml:space="preserve">that should </w:t>
      </w:r>
      <w:r w:rsidR="00497E10" w:rsidRPr="00696BD2">
        <w:t>be avoided during implant preparation (red line indicates the outline of the tin droplet)</w:t>
      </w:r>
      <w:r w:rsidR="006902EC" w:rsidRPr="00696BD2">
        <w:t>.</w:t>
      </w:r>
    </w:p>
    <w:p w14:paraId="1610618E" w14:textId="77777777" w:rsidR="00FC013B" w:rsidRPr="00696BD2" w:rsidRDefault="00FC013B" w:rsidP="00696BD2">
      <w:pPr>
        <w:contextualSpacing/>
      </w:pPr>
    </w:p>
    <w:p w14:paraId="2C525EDE" w14:textId="2792F62A" w:rsidR="00892643" w:rsidRPr="00696BD2" w:rsidRDefault="006902EC" w:rsidP="00696BD2">
      <w:pPr>
        <w:contextualSpacing/>
      </w:pPr>
      <w:r w:rsidRPr="00696BD2">
        <w:rPr>
          <w:b/>
          <w:bCs/>
        </w:rPr>
        <w:t>Figure 3</w:t>
      </w:r>
      <w:r w:rsidRPr="00696BD2">
        <w:t xml:space="preserve">: </w:t>
      </w:r>
      <w:r w:rsidR="00F83458" w:rsidRPr="00696BD2">
        <w:rPr>
          <w:b/>
          <w:bCs/>
        </w:rPr>
        <w:t xml:space="preserve">Stereotaxic </w:t>
      </w:r>
      <w:r w:rsidR="006031E9" w:rsidRPr="00696BD2">
        <w:rPr>
          <w:b/>
          <w:bCs/>
        </w:rPr>
        <w:t xml:space="preserve">coordinates </w:t>
      </w:r>
      <w:r w:rsidR="002E64AE" w:rsidRPr="00696BD2">
        <w:rPr>
          <w:b/>
          <w:bCs/>
        </w:rPr>
        <w:t xml:space="preserve">of hippocampus </w:t>
      </w:r>
      <w:r w:rsidR="006D56A4" w:rsidRPr="00696BD2">
        <w:rPr>
          <w:b/>
          <w:bCs/>
        </w:rPr>
        <w:t>location</w:t>
      </w:r>
      <w:r w:rsidR="004B348D" w:rsidRPr="00696BD2">
        <w:rPr>
          <w:b/>
          <w:bCs/>
        </w:rPr>
        <w:t xml:space="preserve"> and brain ablation process</w:t>
      </w:r>
      <w:r w:rsidR="006D56A4" w:rsidRPr="00696BD2">
        <w:rPr>
          <w:b/>
          <w:bCs/>
        </w:rPr>
        <w:t>.</w:t>
      </w:r>
      <w:r w:rsidR="006D56A4" w:rsidRPr="00696BD2">
        <w:t xml:space="preserve"> </w:t>
      </w:r>
      <w:r w:rsidR="00D211D7" w:rsidRPr="00696BD2">
        <w:t>(</w:t>
      </w:r>
      <w:r w:rsidR="00D211D7" w:rsidRPr="00696BD2">
        <w:rPr>
          <w:b/>
          <w:bCs/>
        </w:rPr>
        <w:t>A</w:t>
      </w:r>
      <w:r w:rsidR="00D211D7" w:rsidRPr="00696BD2">
        <w:t>) Four coordinates for the edges of the craniotomy area. (</w:t>
      </w:r>
      <w:r w:rsidR="00D211D7" w:rsidRPr="00696BD2">
        <w:rPr>
          <w:b/>
          <w:bCs/>
        </w:rPr>
        <w:t>B</w:t>
      </w:r>
      <w:r w:rsidR="00D211D7" w:rsidRPr="00696BD2">
        <w:t xml:space="preserve">) </w:t>
      </w:r>
      <w:r w:rsidR="00B908EC" w:rsidRPr="00696BD2">
        <w:t>Complete craniotomy area.</w:t>
      </w:r>
      <w:r w:rsidR="081BB6D0" w:rsidRPr="00696BD2">
        <w:t xml:space="preserve"> </w:t>
      </w:r>
      <w:r w:rsidR="00CB17DA" w:rsidRPr="00696BD2">
        <w:t>(</w:t>
      </w:r>
      <w:r w:rsidR="00CB17DA" w:rsidRPr="00696BD2">
        <w:rPr>
          <w:b/>
          <w:bCs/>
        </w:rPr>
        <w:t>C-E</w:t>
      </w:r>
      <w:r w:rsidR="00CB17DA" w:rsidRPr="00696BD2">
        <w:t xml:space="preserve">) </w:t>
      </w:r>
      <w:r w:rsidR="002C6921" w:rsidRPr="00696BD2">
        <w:t>Representative images acquired during the surgery (left) and their schematic diagram (right) indicating the different colors and directions of neural fibers of (</w:t>
      </w:r>
      <w:r w:rsidR="002C6921" w:rsidRPr="00696BD2">
        <w:rPr>
          <w:b/>
          <w:bCs/>
        </w:rPr>
        <w:t>A</w:t>
      </w:r>
      <w:r w:rsidR="002C6921" w:rsidRPr="00696BD2">
        <w:t>) Cortex</w:t>
      </w:r>
      <w:r w:rsidR="00D76352">
        <w:t xml:space="preserve"> (</w:t>
      </w:r>
      <w:r w:rsidR="002C6921" w:rsidRPr="00696BD2">
        <w:rPr>
          <w:b/>
          <w:bCs/>
        </w:rPr>
        <w:t>B</w:t>
      </w:r>
      <w:r w:rsidR="002C6921" w:rsidRPr="00696BD2">
        <w:t xml:space="preserve">) Corpus </w:t>
      </w:r>
      <w:r w:rsidR="00381CDC" w:rsidRPr="00696BD2">
        <w:t>Callosum</w:t>
      </w:r>
      <w:r w:rsidR="00926393" w:rsidRPr="00696BD2">
        <w:t>,</w:t>
      </w:r>
      <w:r w:rsidR="00381CDC" w:rsidRPr="00696BD2">
        <w:t xml:space="preserve"> </w:t>
      </w:r>
      <w:r w:rsidR="002C6921" w:rsidRPr="00696BD2">
        <w:t>and (</w:t>
      </w:r>
      <w:r w:rsidR="002C6921" w:rsidRPr="00696BD2">
        <w:rPr>
          <w:b/>
          <w:bCs/>
        </w:rPr>
        <w:t>C</w:t>
      </w:r>
      <w:r w:rsidR="002C6921" w:rsidRPr="00696BD2">
        <w:t xml:space="preserve">) Hippocampus visible during cortex ablation. </w:t>
      </w:r>
      <w:r w:rsidR="081BB6D0" w:rsidRPr="00696BD2">
        <w:t>Scale bar: 1</w:t>
      </w:r>
      <w:r w:rsidR="001B620C" w:rsidRPr="00696BD2">
        <w:t xml:space="preserve"> </w:t>
      </w:r>
      <w:r w:rsidR="081BB6D0" w:rsidRPr="00696BD2">
        <w:t>mm.</w:t>
      </w:r>
    </w:p>
    <w:p w14:paraId="4715F68B" w14:textId="30A0103C" w:rsidR="00BC056A" w:rsidRPr="00696BD2" w:rsidRDefault="00BC056A" w:rsidP="00696BD2">
      <w:pPr>
        <w:contextualSpacing/>
      </w:pPr>
    </w:p>
    <w:p w14:paraId="079B8A31" w14:textId="484E8ACB" w:rsidR="00BC056A" w:rsidRPr="00696BD2" w:rsidRDefault="00BC056A" w:rsidP="00696BD2">
      <w:pPr>
        <w:contextualSpacing/>
      </w:pPr>
      <w:r w:rsidRPr="00696BD2">
        <w:rPr>
          <w:b/>
          <w:bCs/>
        </w:rPr>
        <w:t xml:space="preserve">Figure </w:t>
      </w:r>
      <w:r w:rsidR="002C6921" w:rsidRPr="00696BD2">
        <w:rPr>
          <w:b/>
          <w:bCs/>
        </w:rPr>
        <w:t>4</w:t>
      </w:r>
      <w:r w:rsidRPr="00696BD2">
        <w:t>:</w:t>
      </w:r>
      <w:r w:rsidR="00DB2C42" w:rsidRPr="00696BD2">
        <w:t xml:space="preserve"> </w:t>
      </w:r>
      <w:r w:rsidR="00DB2C42" w:rsidRPr="00696BD2">
        <w:rPr>
          <w:b/>
          <w:bCs/>
        </w:rPr>
        <w:t>Schematic diagram of wi</w:t>
      </w:r>
      <w:r w:rsidR="005A73EB" w:rsidRPr="00696BD2">
        <w:rPr>
          <w:b/>
          <w:bCs/>
        </w:rPr>
        <w:t>n</w:t>
      </w:r>
      <w:r w:rsidR="00DB2C42" w:rsidRPr="00696BD2">
        <w:rPr>
          <w:b/>
          <w:bCs/>
        </w:rPr>
        <w:t>dow implantation in (A) coronal and (B) sagi</w:t>
      </w:r>
      <w:r w:rsidR="00381CDC" w:rsidRPr="00696BD2">
        <w:rPr>
          <w:b/>
          <w:bCs/>
        </w:rPr>
        <w:t>t</w:t>
      </w:r>
      <w:r w:rsidR="00DB2C42" w:rsidRPr="00696BD2">
        <w:rPr>
          <w:b/>
          <w:bCs/>
        </w:rPr>
        <w:t>tal view.</w:t>
      </w:r>
      <w:r w:rsidR="00DB2C42" w:rsidRPr="00696BD2">
        <w:t xml:space="preserve"> (</w:t>
      </w:r>
      <w:r w:rsidR="00DB2C42" w:rsidRPr="00696BD2">
        <w:rPr>
          <w:b/>
          <w:bCs/>
        </w:rPr>
        <w:t>a</w:t>
      </w:r>
      <w:r w:rsidR="00DB2C42" w:rsidRPr="00696BD2">
        <w:t>) Headplate</w:t>
      </w:r>
      <w:r w:rsidR="00CA37BD" w:rsidRPr="00696BD2">
        <w:t>;</w:t>
      </w:r>
      <w:r w:rsidR="00DB2C42" w:rsidRPr="00696BD2">
        <w:t xml:space="preserve"> (</w:t>
      </w:r>
      <w:r w:rsidR="00DB2C42" w:rsidRPr="00696BD2">
        <w:rPr>
          <w:b/>
          <w:bCs/>
        </w:rPr>
        <w:t>b</w:t>
      </w:r>
      <w:r w:rsidR="00DB2C42" w:rsidRPr="00696BD2">
        <w:t xml:space="preserve">) Denture </w:t>
      </w:r>
      <w:r w:rsidR="00E91CD0" w:rsidRPr="00696BD2">
        <w:t>b</w:t>
      </w:r>
      <w:r w:rsidR="00DB2C42" w:rsidRPr="00696BD2">
        <w:t xml:space="preserve">ase </w:t>
      </w:r>
      <w:r w:rsidR="00E91CD0" w:rsidRPr="00696BD2">
        <w:t>r</w:t>
      </w:r>
      <w:r w:rsidR="00DB2C42" w:rsidRPr="00696BD2">
        <w:t>esin</w:t>
      </w:r>
      <w:r w:rsidR="00CA37BD" w:rsidRPr="00696BD2">
        <w:t>;</w:t>
      </w:r>
      <w:r w:rsidR="00DB2C42" w:rsidRPr="00696BD2">
        <w:t xml:space="preserve"> (</w:t>
      </w:r>
      <w:r w:rsidR="00DB2C42" w:rsidRPr="00696BD2">
        <w:rPr>
          <w:b/>
          <w:bCs/>
        </w:rPr>
        <w:t>c</w:t>
      </w:r>
      <w:r w:rsidR="00DB2C42" w:rsidRPr="00696BD2">
        <w:t xml:space="preserve">) </w:t>
      </w:r>
      <w:r w:rsidR="003114A9" w:rsidRPr="00696BD2">
        <w:t>Superbond</w:t>
      </w:r>
      <w:r w:rsidR="00CA37BD" w:rsidRPr="00696BD2">
        <w:t>;</w:t>
      </w:r>
      <w:r w:rsidR="003114A9" w:rsidRPr="00696BD2">
        <w:t xml:space="preserve"> (</w:t>
      </w:r>
      <w:r w:rsidR="003114A9" w:rsidRPr="00696BD2">
        <w:rPr>
          <w:b/>
          <w:bCs/>
        </w:rPr>
        <w:t>d</w:t>
      </w:r>
      <w:r w:rsidR="003114A9" w:rsidRPr="00696BD2">
        <w:t>) Kwik-Sil</w:t>
      </w:r>
      <w:r w:rsidR="00CA37BD" w:rsidRPr="00696BD2">
        <w:t>;</w:t>
      </w:r>
      <w:r w:rsidR="003114A9" w:rsidRPr="00696BD2">
        <w:t xml:space="preserve"> (</w:t>
      </w:r>
      <w:r w:rsidR="003114A9" w:rsidRPr="00696BD2">
        <w:rPr>
          <w:b/>
          <w:bCs/>
        </w:rPr>
        <w:t>e</w:t>
      </w:r>
      <w:r w:rsidR="003114A9" w:rsidRPr="00696BD2">
        <w:t xml:space="preserve">) </w:t>
      </w:r>
      <w:r w:rsidR="00437589" w:rsidRPr="00696BD2">
        <w:t>Imaging</w:t>
      </w:r>
      <w:r w:rsidR="003114A9" w:rsidRPr="00696BD2">
        <w:t xml:space="preserve"> cannula</w:t>
      </w:r>
      <w:r w:rsidR="00CA37BD" w:rsidRPr="00696BD2">
        <w:t>;</w:t>
      </w:r>
      <w:r w:rsidR="003114A9" w:rsidRPr="00696BD2">
        <w:t xml:space="preserve"> (</w:t>
      </w:r>
      <w:r w:rsidR="003114A9" w:rsidRPr="00696BD2">
        <w:rPr>
          <w:b/>
          <w:bCs/>
        </w:rPr>
        <w:t>f</w:t>
      </w:r>
      <w:r w:rsidR="003114A9" w:rsidRPr="00696BD2">
        <w:t>) Injection cannula</w:t>
      </w:r>
      <w:r w:rsidR="00CA37BD" w:rsidRPr="00696BD2">
        <w:t>;</w:t>
      </w:r>
      <w:r w:rsidR="003114A9" w:rsidRPr="00696BD2">
        <w:t xml:space="preserve"> (</w:t>
      </w:r>
      <w:r w:rsidR="003114A9" w:rsidRPr="00696BD2">
        <w:rPr>
          <w:b/>
          <w:bCs/>
        </w:rPr>
        <w:t>g</w:t>
      </w:r>
      <w:r w:rsidR="003114A9" w:rsidRPr="00696BD2">
        <w:t>) Soldering tin.</w:t>
      </w:r>
      <w:r w:rsidR="002C6921" w:rsidRPr="00696BD2">
        <w:t xml:space="preserve"> (</w:t>
      </w:r>
      <w:r w:rsidR="002C6921" w:rsidRPr="00696BD2">
        <w:rPr>
          <w:b/>
          <w:bCs/>
        </w:rPr>
        <w:t>C</w:t>
      </w:r>
      <w:r w:rsidR="002C6921" w:rsidRPr="00696BD2">
        <w:t>): Mouse with the installed implant after the surgery.</w:t>
      </w:r>
    </w:p>
    <w:p w14:paraId="3BD0AB35" w14:textId="4F44DE1B" w:rsidR="003A71CD" w:rsidRPr="00696BD2" w:rsidRDefault="003A71CD" w:rsidP="00696BD2">
      <w:pPr>
        <w:contextualSpacing/>
      </w:pPr>
    </w:p>
    <w:p w14:paraId="20098116" w14:textId="12DAE855" w:rsidR="003A71CD" w:rsidRPr="00696BD2" w:rsidRDefault="003A71CD" w:rsidP="00696BD2">
      <w:pPr>
        <w:contextualSpacing/>
        <w:rPr>
          <w:b/>
          <w:bCs/>
        </w:rPr>
      </w:pPr>
      <w:r w:rsidRPr="00696BD2">
        <w:rPr>
          <w:b/>
          <w:bCs/>
        </w:rPr>
        <w:t xml:space="preserve">Figure </w:t>
      </w:r>
      <w:r w:rsidR="002C6921" w:rsidRPr="00696BD2">
        <w:rPr>
          <w:b/>
          <w:bCs/>
        </w:rPr>
        <w:t>5</w:t>
      </w:r>
      <w:r w:rsidRPr="00696BD2">
        <w:t>:</w:t>
      </w:r>
      <w:r w:rsidRPr="00696BD2">
        <w:rPr>
          <w:b/>
          <w:bCs/>
        </w:rPr>
        <w:t xml:space="preserve"> </w:t>
      </w:r>
      <w:r w:rsidR="0080084D" w:rsidRPr="00696BD2">
        <w:rPr>
          <w:b/>
          <w:bCs/>
        </w:rPr>
        <w:t>R</w:t>
      </w:r>
      <w:r w:rsidRPr="00696BD2">
        <w:rPr>
          <w:b/>
          <w:bCs/>
        </w:rPr>
        <w:t xml:space="preserve">epresentative image of </w:t>
      </w:r>
      <w:r w:rsidR="00E30202" w:rsidRPr="00696BD2">
        <w:rPr>
          <w:b/>
          <w:bCs/>
        </w:rPr>
        <w:t xml:space="preserve">optical </w:t>
      </w:r>
      <w:r w:rsidR="00381CDC" w:rsidRPr="00696BD2">
        <w:rPr>
          <w:b/>
          <w:bCs/>
        </w:rPr>
        <w:t xml:space="preserve">window </w:t>
      </w:r>
      <w:r w:rsidRPr="00696BD2">
        <w:rPr>
          <w:b/>
          <w:bCs/>
        </w:rPr>
        <w:t>(A) before and (B) after virus injection</w:t>
      </w:r>
      <w:r w:rsidR="0080084D" w:rsidRPr="00696BD2">
        <w:rPr>
          <w:b/>
          <w:bCs/>
        </w:rPr>
        <w:t xml:space="preserve"> supplemented with </w:t>
      </w:r>
      <w:proofErr w:type="spellStart"/>
      <w:r w:rsidR="0080084D" w:rsidRPr="00696BD2">
        <w:rPr>
          <w:b/>
          <w:bCs/>
        </w:rPr>
        <w:t>FastGreen</w:t>
      </w:r>
      <w:proofErr w:type="spellEnd"/>
      <w:r w:rsidR="0080084D" w:rsidRPr="00696BD2">
        <w:rPr>
          <w:b/>
          <w:bCs/>
        </w:rPr>
        <w:t xml:space="preserve"> dye</w:t>
      </w:r>
      <w:r w:rsidRPr="00696BD2">
        <w:rPr>
          <w:b/>
          <w:bCs/>
        </w:rPr>
        <w:t xml:space="preserve">. </w:t>
      </w:r>
      <w:r w:rsidRPr="00696BD2">
        <w:t>Arrow indicate</w:t>
      </w:r>
      <w:r w:rsidR="007A2FDB" w:rsidRPr="00696BD2">
        <w:t>s</w:t>
      </w:r>
      <w:r w:rsidRPr="00696BD2">
        <w:t xml:space="preserve"> </w:t>
      </w:r>
      <w:r w:rsidR="007A2FDB" w:rsidRPr="00696BD2">
        <w:t xml:space="preserve">the </w:t>
      </w:r>
      <w:r w:rsidR="00A83E1A" w:rsidRPr="00696BD2">
        <w:t xml:space="preserve">same </w:t>
      </w:r>
      <w:r w:rsidR="007A2FDB" w:rsidRPr="00696BD2">
        <w:t>vasculature structure. Scale bar: 1 mm.</w:t>
      </w:r>
    </w:p>
    <w:p w14:paraId="04DB38F4" w14:textId="77777777" w:rsidR="000A5CB0" w:rsidRPr="00696BD2" w:rsidRDefault="000A5CB0" w:rsidP="00696BD2">
      <w:pPr>
        <w:contextualSpacing/>
      </w:pPr>
    </w:p>
    <w:p w14:paraId="4518C979" w14:textId="036BE433" w:rsidR="00C51D01" w:rsidRPr="00696BD2" w:rsidRDefault="00C51D01" w:rsidP="00696BD2">
      <w:pPr>
        <w:contextualSpacing/>
      </w:pPr>
      <w:r w:rsidRPr="00696BD2">
        <w:rPr>
          <w:b/>
          <w:bCs/>
        </w:rPr>
        <w:t>Figure</w:t>
      </w:r>
      <w:r w:rsidR="00375C0D" w:rsidRPr="00696BD2">
        <w:rPr>
          <w:b/>
          <w:bCs/>
        </w:rPr>
        <w:t xml:space="preserve"> </w:t>
      </w:r>
      <w:r w:rsidR="002C6921" w:rsidRPr="00696BD2">
        <w:rPr>
          <w:b/>
          <w:bCs/>
        </w:rPr>
        <w:t>6</w:t>
      </w:r>
      <w:r w:rsidRPr="00696BD2">
        <w:t xml:space="preserve">: </w:t>
      </w:r>
      <w:r w:rsidR="00F056F1" w:rsidRPr="00696BD2">
        <w:rPr>
          <w:b/>
          <w:bCs/>
        </w:rPr>
        <w:t xml:space="preserve">Recording of the neuronal </w:t>
      </w:r>
      <w:r w:rsidR="007C305E" w:rsidRPr="00696BD2">
        <w:rPr>
          <w:b/>
          <w:bCs/>
        </w:rPr>
        <w:t xml:space="preserve">activity </w:t>
      </w:r>
      <w:r w:rsidR="00FB0E61" w:rsidRPr="00696BD2">
        <w:rPr>
          <w:b/>
          <w:bCs/>
        </w:rPr>
        <w:t>in the hippocampal neurons</w:t>
      </w:r>
      <w:r w:rsidR="007C305E" w:rsidRPr="00696BD2">
        <w:rPr>
          <w:b/>
          <w:bCs/>
        </w:rPr>
        <w:t xml:space="preserve"> using </w:t>
      </w:r>
      <w:r w:rsidR="00E00354" w:rsidRPr="00696BD2">
        <w:rPr>
          <w:b/>
          <w:bCs/>
        </w:rPr>
        <w:t xml:space="preserve">a </w:t>
      </w:r>
      <w:r w:rsidR="007C305E" w:rsidRPr="00696BD2">
        <w:rPr>
          <w:b/>
          <w:bCs/>
        </w:rPr>
        <w:t xml:space="preserve">green </w:t>
      </w:r>
      <w:r w:rsidR="00E00354" w:rsidRPr="00696BD2">
        <w:rPr>
          <w:b/>
          <w:bCs/>
        </w:rPr>
        <w:t xml:space="preserve">fluorescence </w:t>
      </w:r>
      <w:r w:rsidR="007C305E" w:rsidRPr="00696BD2">
        <w:rPr>
          <w:b/>
          <w:bCs/>
        </w:rPr>
        <w:t xml:space="preserve">genetically encoded </w:t>
      </w:r>
      <w:r w:rsidR="00200FE2" w:rsidRPr="00696BD2">
        <w:rPr>
          <w:b/>
          <w:bCs/>
        </w:rPr>
        <w:t>calcium indicator</w:t>
      </w:r>
      <w:r w:rsidR="00FB0E61" w:rsidRPr="00696BD2">
        <w:rPr>
          <w:b/>
          <w:bCs/>
        </w:rPr>
        <w:t>.</w:t>
      </w:r>
      <w:r w:rsidR="00FB0E61" w:rsidRPr="00696BD2">
        <w:t xml:space="preserve"> (</w:t>
      </w:r>
      <w:r w:rsidR="00FB0E61" w:rsidRPr="00696BD2">
        <w:rPr>
          <w:b/>
          <w:bCs/>
        </w:rPr>
        <w:t>A</w:t>
      </w:r>
      <w:r w:rsidR="00FB0E61" w:rsidRPr="00696BD2">
        <w:t xml:space="preserve">) </w:t>
      </w:r>
      <w:r w:rsidR="00DA7DFD" w:rsidRPr="00696BD2">
        <w:t>A s</w:t>
      </w:r>
      <w:r w:rsidR="00CE162B" w:rsidRPr="00696BD2">
        <w:t>elect</w:t>
      </w:r>
      <w:r w:rsidR="00DA7DFD" w:rsidRPr="00696BD2">
        <w:t>ed</w:t>
      </w:r>
      <w:r w:rsidR="00CE162B" w:rsidRPr="00696BD2">
        <w:t xml:space="preserve"> FOV</w:t>
      </w:r>
      <w:r w:rsidR="00DA7DFD" w:rsidRPr="00696BD2">
        <w:t xml:space="preserve"> imaged</w:t>
      </w:r>
      <w:r w:rsidR="00CE162B" w:rsidRPr="00696BD2">
        <w:t xml:space="preserve"> under </w:t>
      </w:r>
      <w:r w:rsidR="00381CDC" w:rsidRPr="00696BD2">
        <w:t xml:space="preserve">a </w:t>
      </w:r>
      <w:r w:rsidR="00CE162B" w:rsidRPr="00696BD2">
        <w:t>wide-field fluorescence microscope</w:t>
      </w:r>
      <w:r w:rsidR="006907B1" w:rsidRPr="00696BD2">
        <w:t xml:space="preserve"> in green channel</w:t>
      </w:r>
      <w:r w:rsidR="002D6517" w:rsidRPr="00696BD2">
        <w:t>.</w:t>
      </w:r>
      <w:r w:rsidR="00B622BB" w:rsidRPr="00696BD2">
        <w:t xml:space="preserve"> (</w:t>
      </w:r>
      <w:r w:rsidR="00B622BB" w:rsidRPr="00696BD2">
        <w:rPr>
          <w:b/>
          <w:bCs/>
        </w:rPr>
        <w:t>B</w:t>
      </w:r>
      <w:r w:rsidR="00B622BB" w:rsidRPr="00696BD2">
        <w:t>)</w:t>
      </w:r>
      <w:r w:rsidR="00DA7DFD" w:rsidRPr="00696BD2">
        <w:t xml:space="preserve"> </w:t>
      </w:r>
      <w:r w:rsidR="00810D70" w:rsidRPr="00696BD2">
        <w:t>T</w:t>
      </w:r>
      <w:r w:rsidR="00412A5C" w:rsidRPr="00696BD2">
        <w:t xml:space="preserve">he 15 ROIs </w:t>
      </w:r>
      <w:r w:rsidR="00EC4CD1" w:rsidRPr="00696BD2">
        <w:t xml:space="preserve">corresponding to the single neurons </w:t>
      </w:r>
      <w:r w:rsidR="00810D70" w:rsidRPr="00696BD2">
        <w:t xml:space="preserve">shown in A and </w:t>
      </w:r>
      <w:r w:rsidR="00412A5C" w:rsidRPr="00696BD2">
        <w:t xml:space="preserve">selected </w:t>
      </w:r>
      <w:r w:rsidR="00810D70" w:rsidRPr="00696BD2">
        <w:t xml:space="preserve">using </w:t>
      </w:r>
      <w:r w:rsidR="00412A5C" w:rsidRPr="00696BD2">
        <w:t xml:space="preserve">the </w:t>
      </w:r>
      <w:r w:rsidR="00B622BB" w:rsidRPr="00696BD2">
        <w:t xml:space="preserve">standard deviation projection of </w:t>
      </w:r>
      <w:r w:rsidR="003114A9" w:rsidRPr="00696BD2">
        <w:t>the whole recording</w:t>
      </w:r>
      <w:r w:rsidR="00412A5C" w:rsidRPr="00696BD2">
        <w:t>. (</w:t>
      </w:r>
      <w:r w:rsidR="00A90E34" w:rsidRPr="00696BD2">
        <w:rPr>
          <w:b/>
          <w:bCs/>
        </w:rPr>
        <w:t>C</w:t>
      </w:r>
      <w:r w:rsidR="00412A5C" w:rsidRPr="00696BD2">
        <w:t xml:space="preserve">) </w:t>
      </w:r>
      <w:r w:rsidR="00D167D2" w:rsidRPr="00696BD2">
        <w:t xml:space="preserve">Representative </w:t>
      </w:r>
      <w:r w:rsidR="00200FE2" w:rsidRPr="00696BD2">
        <w:t>fluorescence single-trial</w:t>
      </w:r>
      <w:r w:rsidR="00D167D2" w:rsidRPr="00696BD2">
        <w:t xml:space="preserve"> traces </w:t>
      </w:r>
      <w:r w:rsidR="00E14F0F" w:rsidRPr="00696BD2">
        <w:t xml:space="preserve">of </w:t>
      </w:r>
      <w:r w:rsidR="00641ED4" w:rsidRPr="00696BD2">
        <w:t xml:space="preserve">the </w:t>
      </w:r>
      <w:r w:rsidR="00E14F0F" w:rsidRPr="00696BD2">
        <w:t xml:space="preserve">15 </w:t>
      </w:r>
      <w:r w:rsidR="00641ED4" w:rsidRPr="00696BD2">
        <w:t xml:space="preserve">selected </w:t>
      </w:r>
      <w:r w:rsidR="00E14F0F" w:rsidRPr="00696BD2">
        <w:t>neurons</w:t>
      </w:r>
      <w:r w:rsidR="00DA5CCB" w:rsidRPr="00696BD2">
        <w:t xml:space="preserve"> in B</w:t>
      </w:r>
      <w:r w:rsidR="00E14F0F" w:rsidRPr="00696BD2">
        <w:t>. (</w:t>
      </w:r>
      <w:r w:rsidR="00A90E34" w:rsidRPr="00696BD2">
        <w:rPr>
          <w:b/>
          <w:bCs/>
        </w:rPr>
        <w:t>D</w:t>
      </w:r>
      <w:r w:rsidR="00E14F0F" w:rsidRPr="00696BD2">
        <w:t xml:space="preserve">) </w:t>
      </w:r>
      <w:r w:rsidR="001F36FB" w:rsidRPr="00696BD2">
        <w:t xml:space="preserve">A representative zoom-in </w:t>
      </w:r>
      <w:r w:rsidR="00C37FA2" w:rsidRPr="00696BD2">
        <w:t xml:space="preserve">view of </w:t>
      </w:r>
      <w:r w:rsidR="001F36FB" w:rsidRPr="00696BD2">
        <w:t xml:space="preserve">2 </w:t>
      </w:r>
      <w:r w:rsidR="006A36FD" w:rsidRPr="00696BD2">
        <w:t xml:space="preserve">calcium traces </w:t>
      </w:r>
      <w:r w:rsidR="004E2810" w:rsidRPr="00696BD2">
        <w:t xml:space="preserve">shown in corresponding color boxes </w:t>
      </w:r>
      <w:r w:rsidR="00137B41" w:rsidRPr="00696BD2">
        <w:t>shown in</w:t>
      </w:r>
      <w:r w:rsidR="004E2810" w:rsidRPr="00696BD2">
        <w:t xml:space="preserve"> </w:t>
      </w:r>
      <w:r w:rsidR="00104463" w:rsidRPr="00696BD2">
        <w:t>C</w:t>
      </w:r>
      <w:r w:rsidR="00036105" w:rsidRPr="00696BD2">
        <w:t>.</w:t>
      </w:r>
      <w:r w:rsidR="39C0304F" w:rsidRPr="00696BD2">
        <w:t xml:space="preserve"> Scale bar</w:t>
      </w:r>
      <w:r w:rsidR="006C4B1A" w:rsidRPr="00696BD2">
        <w:t>,</w:t>
      </w:r>
      <w:r w:rsidR="39C0304F" w:rsidRPr="00696BD2">
        <w:t xml:space="preserve"> 100</w:t>
      </w:r>
      <w:r w:rsidR="006C4B1A" w:rsidRPr="00696BD2">
        <w:t xml:space="preserve"> µ</w:t>
      </w:r>
      <w:r w:rsidR="39C0304F" w:rsidRPr="00696BD2">
        <w:t>m.</w:t>
      </w:r>
    </w:p>
    <w:p w14:paraId="396DAAB7" w14:textId="77777777" w:rsidR="006C4B1A" w:rsidRPr="00696BD2" w:rsidRDefault="006C4B1A" w:rsidP="00696BD2">
      <w:pPr>
        <w:contextualSpacing/>
        <w:rPr>
          <w:b/>
          <w:bCs/>
        </w:rPr>
      </w:pPr>
    </w:p>
    <w:p w14:paraId="33803DAD" w14:textId="14E6206C" w:rsidR="36CC51FF" w:rsidRPr="00696BD2" w:rsidRDefault="36CC51FF" w:rsidP="00696BD2">
      <w:pPr>
        <w:contextualSpacing/>
      </w:pPr>
      <w:r w:rsidRPr="00696BD2">
        <w:rPr>
          <w:b/>
          <w:bCs/>
        </w:rPr>
        <w:t xml:space="preserve">Figure </w:t>
      </w:r>
      <w:r w:rsidR="002C6921" w:rsidRPr="00696BD2">
        <w:rPr>
          <w:b/>
          <w:bCs/>
        </w:rPr>
        <w:t>7</w:t>
      </w:r>
      <w:r w:rsidR="64517D90" w:rsidRPr="00696BD2">
        <w:rPr>
          <w:b/>
          <w:bCs/>
        </w:rPr>
        <w:t xml:space="preserve">: </w:t>
      </w:r>
      <w:r w:rsidR="4E03E83C" w:rsidRPr="00696BD2">
        <w:rPr>
          <w:b/>
          <w:bCs/>
        </w:rPr>
        <w:t xml:space="preserve">Image sequence of four different </w:t>
      </w:r>
      <w:r w:rsidR="002B4BC5" w:rsidRPr="00696BD2">
        <w:rPr>
          <w:b/>
          <w:bCs/>
        </w:rPr>
        <w:t>FOVs</w:t>
      </w:r>
      <w:r w:rsidR="4E03E83C" w:rsidRPr="00696BD2">
        <w:rPr>
          <w:b/>
          <w:bCs/>
        </w:rPr>
        <w:t xml:space="preserve"> from the hippocampal area tracked over 12 days.</w:t>
      </w:r>
      <w:r w:rsidR="7A1AFCAB" w:rsidRPr="00696BD2">
        <w:t xml:space="preserve"> </w:t>
      </w:r>
      <w:r w:rsidR="36CF724E" w:rsidRPr="00696BD2">
        <w:t xml:space="preserve">The animal was implanted with the window on Day </w:t>
      </w:r>
      <w:r w:rsidR="00791D1A" w:rsidRPr="00696BD2">
        <w:t>0 and</w:t>
      </w:r>
      <w:r w:rsidR="7A1AFCAB" w:rsidRPr="00696BD2">
        <w:t xml:space="preserve"> was injected </w:t>
      </w:r>
      <w:r w:rsidR="0017654E" w:rsidRPr="00696BD2">
        <w:t xml:space="preserve">with </w:t>
      </w:r>
      <w:r w:rsidR="7A1AFCAB" w:rsidRPr="00696BD2">
        <w:t xml:space="preserve">the </w:t>
      </w:r>
      <w:proofErr w:type="spellStart"/>
      <w:r w:rsidR="7A1AFCAB" w:rsidRPr="00696BD2">
        <w:t>rAAV</w:t>
      </w:r>
      <w:proofErr w:type="spellEnd"/>
      <w:r w:rsidR="7A1AFCAB" w:rsidRPr="00696BD2">
        <w:t>/DJ-CAG-NCaMP7 virus on Day 7.</w:t>
      </w:r>
      <w:r w:rsidR="6A1DB005" w:rsidRPr="00696BD2">
        <w:t xml:space="preserve"> </w:t>
      </w:r>
      <w:r w:rsidR="24A84CF5" w:rsidRPr="00696BD2">
        <w:t xml:space="preserve">Arrowheads indicate the neuron tracked within the </w:t>
      </w:r>
      <w:r w:rsidR="007F4203" w:rsidRPr="00696BD2">
        <w:t>FOV</w:t>
      </w:r>
      <w:r w:rsidR="24A84CF5" w:rsidRPr="00696BD2">
        <w:t xml:space="preserve">. </w:t>
      </w:r>
      <w:r w:rsidR="6A1DB005" w:rsidRPr="00696BD2">
        <w:t>Scale bar</w:t>
      </w:r>
      <w:r w:rsidR="006D4448" w:rsidRPr="00696BD2">
        <w:t>s</w:t>
      </w:r>
      <w:r w:rsidR="6A1DB005" w:rsidRPr="00696BD2">
        <w:t>: 80</w:t>
      </w:r>
      <w:r w:rsidR="00426A79" w:rsidRPr="00696BD2">
        <w:t xml:space="preserve"> µ</w:t>
      </w:r>
      <w:r w:rsidR="6A1DB005" w:rsidRPr="00696BD2">
        <w:t>m.</w:t>
      </w:r>
    </w:p>
    <w:p w14:paraId="59A41F73" w14:textId="08576ECD" w:rsidR="002C6921" w:rsidRPr="00696BD2" w:rsidRDefault="002C6921" w:rsidP="00696BD2">
      <w:pPr>
        <w:contextualSpacing/>
      </w:pPr>
    </w:p>
    <w:p w14:paraId="1D4250CB" w14:textId="2E4527B7" w:rsidR="002C6921" w:rsidRPr="00696BD2" w:rsidRDefault="002C6921" w:rsidP="00696BD2">
      <w:pPr>
        <w:contextualSpacing/>
      </w:pPr>
      <w:r w:rsidRPr="00696BD2">
        <w:rPr>
          <w:b/>
          <w:bCs/>
        </w:rPr>
        <w:t>Figure 8</w:t>
      </w:r>
      <w:r w:rsidRPr="00696BD2">
        <w:t xml:space="preserve">: </w:t>
      </w:r>
      <w:r w:rsidRPr="00696BD2">
        <w:rPr>
          <w:b/>
          <w:bCs/>
        </w:rPr>
        <w:t xml:space="preserve">Recording of the neuronal activity in the hippocampal neurons using a near-infrared fluorescence genetically encoded </w:t>
      </w:r>
      <w:r w:rsidR="000524CD" w:rsidRPr="00696BD2">
        <w:rPr>
          <w:b/>
          <w:bCs/>
        </w:rPr>
        <w:t>v</w:t>
      </w:r>
      <w:r w:rsidRPr="00696BD2">
        <w:rPr>
          <w:b/>
          <w:bCs/>
        </w:rPr>
        <w:t>oltage indicator</w:t>
      </w:r>
      <w:r w:rsidR="000524CD" w:rsidRPr="00696BD2">
        <w:rPr>
          <w:b/>
          <w:bCs/>
        </w:rPr>
        <w:t xml:space="preserve"> </w:t>
      </w:r>
      <w:proofErr w:type="spellStart"/>
      <w:r w:rsidR="000524CD" w:rsidRPr="00696BD2">
        <w:rPr>
          <w:b/>
          <w:bCs/>
        </w:rPr>
        <w:t>SomArchon</w:t>
      </w:r>
      <w:proofErr w:type="spellEnd"/>
      <w:r w:rsidRPr="00696BD2">
        <w:rPr>
          <w:b/>
          <w:bCs/>
        </w:rPr>
        <w:t xml:space="preserve">. </w:t>
      </w:r>
      <w:r w:rsidRPr="00696BD2">
        <w:t>(</w:t>
      </w:r>
      <w:r w:rsidRPr="00696BD2">
        <w:rPr>
          <w:b/>
          <w:bCs/>
        </w:rPr>
        <w:t>A</w:t>
      </w:r>
      <w:r w:rsidRPr="00696BD2">
        <w:t>) A selected FOV imaged under wide-field fluorescence microscope</w:t>
      </w:r>
      <w:r w:rsidR="006907B1" w:rsidRPr="00696BD2">
        <w:t xml:space="preserve"> in </w:t>
      </w:r>
      <w:r w:rsidR="00DA2C8F" w:rsidRPr="00696BD2">
        <w:t xml:space="preserve">the </w:t>
      </w:r>
      <w:r w:rsidR="006907B1" w:rsidRPr="00696BD2">
        <w:t>near-infrared channel</w:t>
      </w:r>
      <w:r w:rsidRPr="00696BD2">
        <w:t>. (</w:t>
      </w:r>
      <w:r w:rsidRPr="00696BD2">
        <w:rPr>
          <w:b/>
          <w:bCs/>
        </w:rPr>
        <w:t>B</w:t>
      </w:r>
      <w:r w:rsidRPr="00696BD2">
        <w:t xml:space="preserve">) </w:t>
      </w:r>
      <w:r w:rsidR="00BD1472" w:rsidRPr="00696BD2">
        <w:t>Single-trial f</w:t>
      </w:r>
      <w:r w:rsidRPr="00696BD2">
        <w:t>luorescence trace of the neuron in A. (</w:t>
      </w:r>
      <w:r w:rsidRPr="00696BD2">
        <w:rPr>
          <w:b/>
          <w:bCs/>
        </w:rPr>
        <w:t>C</w:t>
      </w:r>
      <w:r w:rsidRPr="00696BD2">
        <w:t>) A representative zoom-in view of the voltage trace in the corresponding box shown in B. Scale bar: 25 µm.</w:t>
      </w:r>
    </w:p>
    <w:p w14:paraId="4716092E" w14:textId="77777777" w:rsidR="00426A79" w:rsidRPr="00696BD2" w:rsidRDefault="00426A79" w:rsidP="00696BD2">
      <w:pPr>
        <w:contextualSpacing/>
      </w:pPr>
    </w:p>
    <w:p w14:paraId="6C8E5EED" w14:textId="2DB5E38E" w:rsidR="00036105" w:rsidRPr="00696BD2" w:rsidRDefault="00036105" w:rsidP="00696BD2">
      <w:pPr>
        <w:contextualSpacing/>
      </w:pPr>
      <w:r w:rsidRPr="00696BD2">
        <w:rPr>
          <w:b/>
          <w:bCs/>
        </w:rPr>
        <w:t xml:space="preserve">Figure </w:t>
      </w:r>
      <w:r w:rsidR="002C6921" w:rsidRPr="00696BD2">
        <w:rPr>
          <w:b/>
          <w:bCs/>
        </w:rPr>
        <w:t>9</w:t>
      </w:r>
      <w:r w:rsidRPr="00696BD2">
        <w:rPr>
          <w:b/>
          <w:bCs/>
        </w:rPr>
        <w:t>:</w:t>
      </w:r>
      <w:r w:rsidRPr="00696BD2">
        <w:t xml:space="preserve"> </w:t>
      </w:r>
      <w:r w:rsidRPr="00696BD2">
        <w:rPr>
          <w:b/>
          <w:bCs/>
        </w:rPr>
        <w:t xml:space="preserve">Histological verification of the </w:t>
      </w:r>
      <w:r w:rsidR="00CD56A0" w:rsidRPr="00696BD2">
        <w:rPr>
          <w:b/>
          <w:bCs/>
        </w:rPr>
        <w:t>optical window position and virus expression.</w:t>
      </w:r>
      <w:r w:rsidR="00CD56A0" w:rsidRPr="00696BD2">
        <w:t xml:space="preserve"> (</w:t>
      </w:r>
      <w:r w:rsidR="00CD56A0" w:rsidRPr="00696BD2">
        <w:rPr>
          <w:b/>
          <w:bCs/>
        </w:rPr>
        <w:t>A</w:t>
      </w:r>
      <w:r w:rsidR="00CD56A0" w:rsidRPr="00696BD2">
        <w:t xml:space="preserve">) A representative </w:t>
      </w:r>
      <w:r w:rsidR="0037448B" w:rsidRPr="00696BD2">
        <w:t xml:space="preserve">fluorescent </w:t>
      </w:r>
      <w:r w:rsidR="00CD56A0" w:rsidRPr="00696BD2">
        <w:t xml:space="preserve">image </w:t>
      </w:r>
      <w:r w:rsidR="0037448B" w:rsidRPr="00696BD2">
        <w:t xml:space="preserve">of </w:t>
      </w:r>
      <w:r w:rsidR="00392081" w:rsidRPr="00696BD2">
        <w:t xml:space="preserve">the </w:t>
      </w:r>
      <w:r w:rsidR="0037448B" w:rsidRPr="00696BD2">
        <w:t xml:space="preserve">coronal section brain slice </w:t>
      </w:r>
      <w:r w:rsidR="00CD56A0" w:rsidRPr="00696BD2">
        <w:t xml:space="preserve">showing </w:t>
      </w:r>
      <w:r w:rsidR="00C65AE9" w:rsidRPr="00696BD2">
        <w:t xml:space="preserve">the </w:t>
      </w:r>
      <w:r w:rsidR="00252A5C" w:rsidRPr="00696BD2">
        <w:t>placement of the optical window</w:t>
      </w:r>
      <w:r w:rsidR="002C6921" w:rsidRPr="00696BD2">
        <w:t xml:space="preserve"> from an </w:t>
      </w:r>
      <w:proofErr w:type="spellStart"/>
      <w:r w:rsidR="002C6921" w:rsidRPr="00696BD2">
        <w:t>NCaMP</w:t>
      </w:r>
      <w:proofErr w:type="spellEnd"/>
      <w:r w:rsidR="002C6921" w:rsidRPr="00696BD2">
        <w:t>-express</w:t>
      </w:r>
      <w:r w:rsidR="000A2805" w:rsidRPr="00696BD2">
        <w:t>ing</w:t>
      </w:r>
      <w:r w:rsidR="002C6921" w:rsidRPr="00696BD2">
        <w:t xml:space="preserve"> </w:t>
      </w:r>
      <w:r w:rsidR="00D83D0E" w:rsidRPr="00696BD2">
        <w:t>mouse</w:t>
      </w:r>
      <w:r w:rsidR="00252A5C" w:rsidRPr="00696BD2">
        <w:t xml:space="preserve">. </w:t>
      </w:r>
      <w:r w:rsidR="47CA13DE" w:rsidRPr="00696BD2">
        <w:t xml:space="preserve">Scale bar: </w:t>
      </w:r>
      <w:r w:rsidR="002C6921" w:rsidRPr="00696BD2">
        <w:t>1</w:t>
      </w:r>
      <w:r w:rsidR="47CA13DE" w:rsidRPr="00696BD2">
        <w:t xml:space="preserve"> mm.</w:t>
      </w:r>
      <w:r w:rsidR="00252A5C" w:rsidRPr="00696BD2">
        <w:t xml:space="preserve"> (</w:t>
      </w:r>
      <w:r w:rsidR="00252A5C" w:rsidRPr="00696BD2">
        <w:rPr>
          <w:b/>
          <w:bCs/>
        </w:rPr>
        <w:t>B</w:t>
      </w:r>
      <w:r w:rsidR="00252A5C" w:rsidRPr="00696BD2">
        <w:t>) A represent</w:t>
      </w:r>
      <w:r w:rsidR="004A2B09" w:rsidRPr="00696BD2">
        <w:t xml:space="preserve">ative confocal image </w:t>
      </w:r>
      <w:r w:rsidR="00F03FFF" w:rsidRPr="00696BD2">
        <w:t xml:space="preserve">of </w:t>
      </w:r>
      <w:r w:rsidR="00FB7916" w:rsidRPr="00696BD2">
        <w:t>neurons expressing the NCaMP7 indicators</w:t>
      </w:r>
      <w:r w:rsidR="00894791" w:rsidRPr="00696BD2">
        <w:t>.</w:t>
      </w:r>
      <w:r w:rsidR="419B0F23" w:rsidRPr="00696BD2">
        <w:t xml:space="preserve"> Scale bar: 25 µm.</w:t>
      </w:r>
      <w:r w:rsidR="002C6921" w:rsidRPr="00696BD2">
        <w:t xml:space="preserve"> (</w:t>
      </w:r>
      <w:r w:rsidR="002C6921" w:rsidRPr="00696BD2">
        <w:rPr>
          <w:b/>
          <w:bCs/>
        </w:rPr>
        <w:t>C</w:t>
      </w:r>
      <w:r w:rsidR="002C6921" w:rsidRPr="00696BD2">
        <w:t>) A representative fluorescence i</w:t>
      </w:r>
      <w:r w:rsidR="00CA0FD7" w:rsidRPr="00696BD2">
        <w:t>ma</w:t>
      </w:r>
      <w:r w:rsidR="002C6921" w:rsidRPr="00696BD2">
        <w:t xml:space="preserve">ge of the coronal section brain </w:t>
      </w:r>
      <w:r w:rsidR="000A2805" w:rsidRPr="00696BD2">
        <w:t xml:space="preserve">slice </w:t>
      </w:r>
      <w:r w:rsidR="002C6921" w:rsidRPr="00696BD2">
        <w:t xml:space="preserve">showing the placement of the optical window from a </w:t>
      </w:r>
      <w:proofErr w:type="spellStart"/>
      <w:r w:rsidR="002C6921" w:rsidRPr="00696BD2">
        <w:t>SomArchon</w:t>
      </w:r>
      <w:proofErr w:type="spellEnd"/>
      <w:r w:rsidR="002C6921" w:rsidRPr="00696BD2">
        <w:t>-express</w:t>
      </w:r>
      <w:r w:rsidR="000A2805" w:rsidRPr="00696BD2">
        <w:t>ing</w:t>
      </w:r>
      <w:r w:rsidR="002C6921" w:rsidRPr="00696BD2">
        <w:t xml:space="preserve"> </w:t>
      </w:r>
      <w:r w:rsidR="000A2805" w:rsidRPr="00696BD2">
        <w:t>mouse</w:t>
      </w:r>
      <w:r w:rsidR="002C6921" w:rsidRPr="00696BD2">
        <w:t>. Scale bar: 1 mm.</w:t>
      </w:r>
      <w:r w:rsidR="00381CDC" w:rsidRPr="00696BD2">
        <w:t xml:space="preserve"> </w:t>
      </w:r>
      <w:r w:rsidR="002C6921" w:rsidRPr="00696BD2">
        <w:t>(</w:t>
      </w:r>
      <w:r w:rsidR="002C6921" w:rsidRPr="00696BD2">
        <w:rPr>
          <w:b/>
          <w:bCs/>
        </w:rPr>
        <w:t>D</w:t>
      </w:r>
      <w:r w:rsidR="002C6921" w:rsidRPr="00696BD2">
        <w:t xml:space="preserve">) A representative confocal image of neurons expressing the </w:t>
      </w:r>
      <w:proofErr w:type="spellStart"/>
      <w:r w:rsidR="002C6921" w:rsidRPr="00696BD2">
        <w:t>SomArchon</w:t>
      </w:r>
      <w:proofErr w:type="spellEnd"/>
      <w:r w:rsidR="002C6921" w:rsidRPr="00696BD2">
        <w:t xml:space="preserve"> indicators. Scale bar: 25 µm.</w:t>
      </w:r>
    </w:p>
    <w:p w14:paraId="35E78817" w14:textId="0E5CBB77" w:rsidR="00461A45" w:rsidRPr="00696BD2" w:rsidRDefault="00461A45" w:rsidP="00696BD2">
      <w:pPr>
        <w:contextualSpacing/>
      </w:pPr>
    </w:p>
    <w:p w14:paraId="1690874B" w14:textId="64DA94BB" w:rsidR="00461A45" w:rsidRPr="00696BD2" w:rsidRDefault="00DC4D23" w:rsidP="00696BD2">
      <w:pPr>
        <w:contextualSpacing/>
        <w:rPr>
          <w:b/>
          <w:bCs/>
        </w:rPr>
      </w:pPr>
      <w:r w:rsidRPr="00696BD2">
        <w:rPr>
          <w:b/>
          <w:bCs/>
        </w:rPr>
        <w:t xml:space="preserve">Supplementary Figure 1: </w:t>
      </w:r>
      <w:proofErr w:type="spellStart"/>
      <w:r w:rsidR="0045728A" w:rsidRPr="00696BD2">
        <w:rPr>
          <w:b/>
          <w:bCs/>
        </w:rPr>
        <w:t>Quantitive</w:t>
      </w:r>
      <w:proofErr w:type="spellEnd"/>
      <w:r w:rsidR="0045728A" w:rsidRPr="00696BD2">
        <w:rPr>
          <w:b/>
          <w:bCs/>
        </w:rPr>
        <w:t xml:space="preserve"> analysis of relative fluorescence intensity </w:t>
      </w:r>
      <w:r w:rsidR="00D33AE9" w:rsidRPr="00696BD2">
        <w:rPr>
          <w:b/>
          <w:bCs/>
        </w:rPr>
        <w:t>along with expression time.</w:t>
      </w:r>
    </w:p>
    <w:p w14:paraId="4BAD47FB" w14:textId="77777777" w:rsidR="00894791" w:rsidRPr="00696BD2" w:rsidRDefault="00894791" w:rsidP="00696BD2">
      <w:pPr>
        <w:contextualSpacing/>
      </w:pPr>
    </w:p>
    <w:p w14:paraId="58628563" w14:textId="7381D221" w:rsidR="00933FD6" w:rsidRPr="00696BD2" w:rsidRDefault="00A65149" w:rsidP="00696BD2">
      <w:pPr>
        <w:contextualSpacing/>
        <w:rPr>
          <w:b/>
        </w:rPr>
      </w:pPr>
      <w:r w:rsidRPr="00696BD2">
        <w:rPr>
          <w:rFonts w:eastAsia="Calibri"/>
          <w:b/>
        </w:rPr>
        <w:t>DISCUSSION:</w:t>
      </w:r>
    </w:p>
    <w:p w14:paraId="7BC1A538" w14:textId="39C68CC4" w:rsidR="00BB2599" w:rsidRDefault="00C4283D" w:rsidP="00696BD2">
      <w:pPr>
        <w:contextualSpacing/>
      </w:pPr>
      <w:r w:rsidRPr="00696BD2">
        <w:t xml:space="preserve">Here we describe a </w:t>
      </w:r>
      <w:r w:rsidR="009D7DD9" w:rsidRPr="00696BD2">
        <w:t xml:space="preserve">method for </w:t>
      </w:r>
      <w:r w:rsidR="00116723" w:rsidRPr="00696BD2">
        <w:t>long-term</w:t>
      </w:r>
      <w:r w:rsidR="009D7DD9" w:rsidRPr="00696BD2">
        <w:t xml:space="preserve"> imaging of the </w:t>
      </w:r>
      <w:r w:rsidR="009D2CE9" w:rsidRPr="00696BD2">
        <w:t xml:space="preserve">hippocampus </w:t>
      </w:r>
      <w:r w:rsidR="009D7DD9" w:rsidRPr="00696BD2">
        <w:t xml:space="preserve">CA1 </w:t>
      </w:r>
      <w:r w:rsidR="009D2CE9" w:rsidRPr="00696BD2">
        <w:t xml:space="preserve">region </w:t>
      </w:r>
      <w:r w:rsidR="00116723" w:rsidRPr="00696BD2">
        <w:t xml:space="preserve">in behaving mice. The method is based on the chronic implantation of </w:t>
      </w:r>
      <w:r w:rsidR="009417B8" w:rsidRPr="00696BD2">
        <w:t xml:space="preserve">a </w:t>
      </w:r>
      <w:r w:rsidR="0054642D" w:rsidRPr="00696BD2">
        <w:t xml:space="preserve">custom-made </w:t>
      </w:r>
      <w:r w:rsidR="009417B8" w:rsidRPr="00696BD2">
        <w:t>imaging window</w:t>
      </w:r>
      <w:r w:rsidR="00DC5BB2" w:rsidRPr="00696BD2">
        <w:t xml:space="preserve">, which also enables </w:t>
      </w:r>
      <w:r w:rsidR="002958E2" w:rsidRPr="00696BD2">
        <w:t xml:space="preserve">the targeted </w:t>
      </w:r>
      <w:r w:rsidR="00DE358A" w:rsidRPr="00696BD2">
        <w:t xml:space="preserve">administration of viruses or drugs directly to the neurons of interest. </w:t>
      </w:r>
      <w:r w:rsidR="00047303" w:rsidRPr="00696BD2">
        <w:t xml:space="preserve">The present protocol consists of four major </w:t>
      </w:r>
      <w:r w:rsidR="001F545D" w:rsidRPr="00696BD2">
        <w:t>part</w:t>
      </w:r>
      <w:r w:rsidR="00047303" w:rsidRPr="00696BD2">
        <w:t>s</w:t>
      </w:r>
      <w:r w:rsidR="00D33ACA" w:rsidRPr="00696BD2">
        <w:t xml:space="preserve">: </w:t>
      </w:r>
      <w:proofErr w:type="spellStart"/>
      <w:r w:rsidR="00D33ACA" w:rsidRPr="00696BD2">
        <w:t>i</w:t>
      </w:r>
      <w:proofErr w:type="spellEnd"/>
      <w:r w:rsidR="00D33ACA" w:rsidRPr="00696BD2">
        <w:t>) assembling</w:t>
      </w:r>
      <w:r w:rsidR="008E1921" w:rsidRPr="00696BD2">
        <w:t xml:space="preserve"> of</w:t>
      </w:r>
      <w:r w:rsidR="00D33ACA" w:rsidRPr="00696BD2">
        <w:t xml:space="preserve"> imaging implant</w:t>
      </w:r>
      <w:r w:rsidR="004D7C44" w:rsidRPr="00696BD2">
        <w:t xml:space="preserve">; </w:t>
      </w:r>
      <w:r w:rsidR="00F440C1" w:rsidRPr="00696BD2">
        <w:t xml:space="preserve">ii) installation </w:t>
      </w:r>
      <w:r w:rsidR="008E1921" w:rsidRPr="00696BD2">
        <w:t xml:space="preserve">of </w:t>
      </w:r>
      <w:r w:rsidR="00F440C1" w:rsidRPr="00696BD2">
        <w:t>imaging implant</w:t>
      </w:r>
      <w:r w:rsidR="008E1921" w:rsidRPr="00696BD2">
        <w:t xml:space="preserve">; </w:t>
      </w:r>
      <w:r w:rsidR="00326C5C" w:rsidRPr="00696BD2">
        <w:t>ii</w:t>
      </w:r>
      <w:r w:rsidR="008C49F8" w:rsidRPr="00696BD2">
        <w:t>i) virus injection via imaging implant; iv) functional imaging in behaving mice</w:t>
      </w:r>
      <w:r w:rsidR="00C83480" w:rsidRPr="00696BD2">
        <w:t xml:space="preserve">. </w:t>
      </w:r>
      <w:r w:rsidR="003C5B19" w:rsidRPr="00696BD2">
        <w:t>Below we describe and discuss c</w:t>
      </w:r>
      <w:r w:rsidR="00BB2599" w:rsidRPr="00696BD2">
        <w:t>ritical steps in the protocol</w:t>
      </w:r>
      <w:r w:rsidR="00895357" w:rsidRPr="00696BD2">
        <w:t xml:space="preserve">, </w:t>
      </w:r>
      <w:r w:rsidR="003D5FBD" w:rsidRPr="00696BD2">
        <w:t xml:space="preserve">troubleshooting, </w:t>
      </w:r>
      <w:r w:rsidR="00895357" w:rsidRPr="00696BD2">
        <w:t>m</w:t>
      </w:r>
      <w:r w:rsidR="00BB2599" w:rsidRPr="00696BD2">
        <w:t>odifications</w:t>
      </w:r>
      <w:r w:rsidR="005E5F8C" w:rsidRPr="00696BD2">
        <w:t>,</w:t>
      </w:r>
      <w:r w:rsidR="00BB2599" w:rsidRPr="00696BD2">
        <w:t xml:space="preserve"> and </w:t>
      </w:r>
      <w:r w:rsidR="00C62DDC" w:rsidRPr="00696BD2">
        <w:t>limitations</w:t>
      </w:r>
      <w:r w:rsidR="00BB2599" w:rsidRPr="00696BD2">
        <w:t xml:space="preserve"> of the method</w:t>
      </w:r>
      <w:r w:rsidR="006B5570" w:rsidRPr="00696BD2">
        <w:t xml:space="preserve">. </w:t>
      </w:r>
      <w:r w:rsidR="00580351" w:rsidRPr="00696BD2">
        <w:t xml:space="preserve">We </w:t>
      </w:r>
      <w:r w:rsidR="004F5D5F" w:rsidRPr="00696BD2">
        <w:t xml:space="preserve">also </w:t>
      </w:r>
      <w:r w:rsidR="00BF40BB" w:rsidRPr="00696BD2">
        <w:t xml:space="preserve">discuss </w:t>
      </w:r>
      <w:r w:rsidR="008123DF" w:rsidRPr="00696BD2">
        <w:t xml:space="preserve">the </w:t>
      </w:r>
      <w:r w:rsidR="001B22AE" w:rsidRPr="00696BD2">
        <w:t>significance of the method and its</w:t>
      </w:r>
      <w:r w:rsidR="00CD06D2" w:rsidRPr="00696BD2">
        <w:t xml:space="preserve"> potential </w:t>
      </w:r>
      <w:r w:rsidR="008123DF" w:rsidRPr="00696BD2">
        <w:t xml:space="preserve">alternative </w:t>
      </w:r>
      <w:r w:rsidR="00CD06D2" w:rsidRPr="00696BD2">
        <w:t>applications</w:t>
      </w:r>
      <w:r w:rsidR="008123DF" w:rsidRPr="00696BD2">
        <w:t>.</w:t>
      </w:r>
    </w:p>
    <w:p w14:paraId="111301F0" w14:textId="77777777" w:rsidR="00696BD2" w:rsidRPr="00696BD2" w:rsidRDefault="00696BD2" w:rsidP="00696BD2">
      <w:pPr>
        <w:contextualSpacing/>
      </w:pPr>
    </w:p>
    <w:p w14:paraId="78A11E26" w14:textId="26A228F3" w:rsidR="00D70670" w:rsidRDefault="00AC6F71" w:rsidP="00696BD2">
      <w:pPr>
        <w:contextualSpacing/>
      </w:pPr>
      <w:r w:rsidRPr="00696BD2">
        <w:t>There are</w:t>
      </w:r>
      <w:r w:rsidR="0002195D" w:rsidRPr="00696BD2">
        <w:t xml:space="preserve"> </w:t>
      </w:r>
      <w:r w:rsidR="007712B2" w:rsidRPr="00696BD2">
        <w:t>several critical steps in th</w:t>
      </w:r>
      <w:r w:rsidR="00A81836" w:rsidRPr="00696BD2">
        <w:t>e described</w:t>
      </w:r>
      <w:r w:rsidR="007712B2" w:rsidRPr="00696BD2">
        <w:t xml:space="preserve"> protocol that </w:t>
      </w:r>
      <w:r w:rsidR="00DA0AD5" w:rsidRPr="00696BD2">
        <w:t>are</w:t>
      </w:r>
      <w:r w:rsidR="007712B2" w:rsidRPr="00696BD2">
        <w:t xml:space="preserve"> rather important </w:t>
      </w:r>
      <w:r w:rsidR="001667F8" w:rsidRPr="00696BD2">
        <w:t xml:space="preserve">for </w:t>
      </w:r>
      <w:r w:rsidR="007712B2" w:rsidRPr="00696BD2">
        <w:t>success</w:t>
      </w:r>
      <w:r w:rsidR="001667F8" w:rsidRPr="00696BD2">
        <w:t>ful</w:t>
      </w:r>
      <w:r w:rsidR="007712B2" w:rsidRPr="00696BD2">
        <w:t xml:space="preserve"> surgery</w:t>
      </w:r>
      <w:r w:rsidR="0062143C" w:rsidRPr="00696BD2">
        <w:t xml:space="preserve">: </w:t>
      </w:r>
      <w:r w:rsidR="00B65855" w:rsidRPr="00696BD2">
        <w:t>(</w:t>
      </w:r>
      <w:proofErr w:type="spellStart"/>
      <w:r w:rsidR="00B65855" w:rsidRPr="00696BD2">
        <w:t>i</w:t>
      </w:r>
      <w:proofErr w:type="spellEnd"/>
      <w:r w:rsidR="00B65855" w:rsidRPr="00696BD2">
        <w:t>) p</w:t>
      </w:r>
      <w:r w:rsidR="00585CF3" w:rsidRPr="00696BD2">
        <w:t xml:space="preserve">reparation of a high-quality </w:t>
      </w:r>
      <w:r w:rsidR="00B65855" w:rsidRPr="00696BD2">
        <w:t>imaging implant</w:t>
      </w:r>
      <w:r w:rsidR="00585CF3" w:rsidRPr="00696BD2">
        <w:t>;</w:t>
      </w:r>
      <w:r w:rsidR="00633671" w:rsidRPr="00696BD2">
        <w:t xml:space="preserve"> </w:t>
      </w:r>
      <w:r w:rsidR="000956F3" w:rsidRPr="00696BD2">
        <w:t xml:space="preserve">(ii) </w:t>
      </w:r>
      <w:r w:rsidR="004C672E" w:rsidRPr="00696BD2">
        <w:t>sterile surgical conditions</w:t>
      </w:r>
      <w:r w:rsidR="00BC34FE" w:rsidRPr="00696BD2">
        <w:t>; (iii)</w:t>
      </w:r>
      <w:r w:rsidR="00097470" w:rsidRPr="00696BD2">
        <w:t xml:space="preserve"> </w:t>
      </w:r>
      <w:r w:rsidR="00522521" w:rsidRPr="00696BD2">
        <w:t>a</w:t>
      </w:r>
      <w:r w:rsidR="00FF5DCC" w:rsidRPr="00696BD2">
        <w:t xml:space="preserve">spiration of </w:t>
      </w:r>
      <w:r w:rsidR="001667F8" w:rsidRPr="00696BD2">
        <w:t xml:space="preserve">the </w:t>
      </w:r>
      <w:r w:rsidR="00FF5DCC" w:rsidRPr="00696BD2">
        <w:t>cortex</w:t>
      </w:r>
      <w:r w:rsidR="00BC34FE" w:rsidRPr="00696BD2">
        <w:t>; (iv)</w:t>
      </w:r>
      <w:r w:rsidR="00052C30" w:rsidRPr="00696BD2">
        <w:t xml:space="preserve"> </w:t>
      </w:r>
      <w:r w:rsidR="004B25E2" w:rsidRPr="00696BD2">
        <w:t xml:space="preserve">precise </w:t>
      </w:r>
      <w:r w:rsidR="00A81836" w:rsidRPr="00696BD2">
        <w:t>placing</w:t>
      </w:r>
      <w:r w:rsidR="0089771A" w:rsidRPr="00696BD2">
        <w:t xml:space="preserve"> of the</w:t>
      </w:r>
      <w:r w:rsidR="00C01A3A" w:rsidRPr="00696BD2">
        <w:t xml:space="preserve"> imaging implant</w:t>
      </w:r>
      <w:r w:rsidR="00BC34FE" w:rsidRPr="00696BD2">
        <w:t>; (v)</w:t>
      </w:r>
      <w:r w:rsidR="00C01A3A" w:rsidRPr="00696BD2">
        <w:t xml:space="preserve"> viral injection</w:t>
      </w:r>
      <w:r w:rsidR="00207B7C" w:rsidRPr="00696BD2">
        <w:t xml:space="preserve">. As </w:t>
      </w:r>
      <w:r w:rsidR="00AE52C3" w:rsidRPr="00696BD2">
        <w:t>Step</w:t>
      </w:r>
      <w:r w:rsidR="000D2FAC" w:rsidRPr="00696BD2">
        <w:t xml:space="preserve"> 1.</w:t>
      </w:r>
      <w:r w:rsidR="00696BD2">
        <w:t>6</w:t>
      </w:r>
      <w:r w:rsidR="000D2FAC" w:rsidRPr="00696BD2">
        <w:t xml:space="preserve"> indicates, </w:t>
      </w:r>
      <w:r w:rsidR="00D5742B" w:rsidRPr="00696BD2">
        <w:t>excess</w:t>
      </w:r>
      <w:r w:rsidR="00BF5116" w:rsidRPr="00696BD2">
        <w:t xml:space="preserve"> </w:t>
      </w:r>
      <w:r w:rsidR="00911B81" w:rsidRPr="00696BD2">
        <w:t xml:space="preserve">soldering tin would </w:t>
      </w:r>
      <w:r w:rsidR="00BF5116" w:rsidRPr="00696BD2">
        <w:t>require</w:t>
      </w:r>
      <w:r w:rsidR="00694605" w:rsidRPr="00696BD2">
        <w:t xml:space="preserve"> </w:t>
      </w:r>
      <w:r w:rsidR="00F56319" w:rsidRPr="00696BD2">
        <w:t xml:space="preserve">a </w:t>
      </w:r>
      <w:r w:rsidR="00694605" w:rsidRPr="00696BD2">
        <w:t>large</w:t>
      </w:r>
      <w:r w:rsidR="00F56319" w:rsidRPr="00696BD2">
        <w:t>r</w:t>
      </w:r>
      <w:r w:rsidR="00694605" w:rsidRPr="00696BD2">
        <w:t xml:space="preserve"> craniotomy and </w:t>
      </w:r>
      <w:r w:rsidR="00AD5A4D" w:rsidRPr="00696BD2">
        <w:t xml:space="preserve">thus </w:t>
      </w:r>
      <w:r w:rsidR="00F56319" w:rsidRPr="00696BD2">
        <w:t>increase</w:t>
      </w:r>
      <w:r w:rsidR="00AD5A4D" w:rsidRPr="00696BD2">
        <w:t>s</w:t>
      </w:r>
      <w:r w:rsidR="00B726E4" w:rsidRPr="00696BD2">
        <w:t xml:space="preserve"> </w:t>
      </w:r>
      <w:r w:rsidR="009B6F52" w:rsidRPr="00696BD2">
        <w:t xml:space="preserve">the </w:t>
      </w:r>
      <w:r w:rsidR="00086AE5" w:rsidRPr="00696BD2">
        <w:t xml:space="preserve">risk of </w:t>
      </w:r>
      <w:r w:rsidR="0070430E" w:rsidRPr="00696BD2">
        <w:t xml:space="preserve">inflammation. </w:t>
      </w:r>
      <w:r w:rsidR="00B153BD" w:rsidRPr="00696BD2">
        <w:t xml:space="preserve">It is also very important to </w:t>
      </w:r>
      <w:r w:rsidR="00DA1CEB" w:rsidRPr="00696BD2">
        <w:t>use</w:t>
      </w:r>
      <w:r w:rsidR="00FA5D37" w:rsidRPr="00696BD2">
        <w:t xml:space="preserve"> </w:t>
      </w:r>
      <w:r w:rsidR="00052C30" w:rsidRPr="00696BD2">
        <w:t xml:space="preserve">an </w:t>
      </w:r>
      <w:r w:rsidR="00595FC8" w:rsidRPr="00696BD2">
        <w:t xml:space="preserve">appropriate amount of </w:t>
      </w:r>
      <w:r w:rsidR="004E2B2B" w:rsidRPr="00696BD2">
        <w:t xml:space="preserve">the </w:t>
      </w:r>
      <w:r w:rsidR="00C100E8" w:rsidRPr="00696BD2">
        <w:t xml:space="preserve">adhesive </w:t>
      </w:r>
      <w:r w:rsidR="00AD5A4D" w:rsidRPr="00696BD2">
        <w:t xml:space="preserve">optical glue </w:t>
      </w:r>
      <w:r w:rsidR="00C100E8" w:rsidRPr="00696BD2">
        <w:t>when fixing the cove</w:t>
      </w:r>
      <w:r w:rsidR="007A255A" w:rsidRPr="00696BD2">
        <w:t>r</w:t>
      </w:r>
      <w:r w:rsidR="00C100E8" w:rsidRPr="00696BD2">
        <w:t xml:space="preserve"> glass to the </w:t>
      </w:r>
      <w:r w:rsidR="00AD5A4D" w:rsidRPr="00696BD2">
        <w:t>imaging</w:t>
      </w:r>
      <w:r w:rsidR="00C100E8" w:rsidRPr="00696BD2">
        <w:t xml:space="preserve"> cannula, as </w:t>
      </w:r>
      <w:r w:rsidR="004E2B2B" w:rsidRPr="00696BD2">
        <w:t xml:space="preserve">indicated </w:t>
      </w:r>
      <w:r w:rsidR="00C100E8" w:rsidRPr="00696BD2">
        <w:t xml:space="preserve">in Step </w:t>
      </w:r>
      <w:r w:rsidR="002344BC" w:rsidRPr="00696BD2">
        <w:t>1.1</w:t>
      </w:r>
      <w:r w:rsidR="00696BD2">
        <w:t>1</w:t>
      </w:r>
      <w:r w:rsidR="002344BC" w:rsidRPr="00696BD2">
        <w:t xml:space="preserve">, </w:t>
      </w:r>
      <w:r w:rsidR="00E616AC" w:rsidRPr="00696BD2">
        <w:t xml:space="preserve">as </w:t>
      </w:r>
      <w:r w:rsidR="001A6B5E" w:rsidRPr="00696BD2">
        <w:t xml:space="preserve">an </w:t>
      </w:r>
      <w:r w:rsidR="00E65B92" w:rsidRPr="00696BD2">
        <w:t xml:space="preserve">insufficient amount </w:t>
      </w:r>
      <w:r w:rsidR="003B2656" w:rsidRPr="00696BD2">
        <w:t xml:space="preserve">may result </w:t>
      </w:r>
      <w:r w:rsidR="00AF20EF" w:rsidRPr="00696BD2">
        <w:t xml:space="preserve">in </w:t>
      </w:r>
      <w:r w:rsidR="004615BB" w:rsidRPr="00696BD2">
        <w:t>leak</w:t>
      </w:r>
      <w:r w:rsidR="00265E95" w:rsidRPr="00696BD2">
        <w:t>age of</w:t>
      </w:r>
      <w:r w:rsidR="00DF4A8E" w:rsidRPr="00696BD2">
        <w:t xml:space="preserve"> cerebrospinal fluid into </w:t>
      </w:r>
      <w:r w:rsidR="006C2832" w:rsidRPr="00696BD2">
        <w:t xml:space="preserve">the </w:t>
      </w:r>
      <w:r w:rsidR="00DF4A8E" w:rsidRPr="00696BD2">
        <w:t>imaging cannula</w:t>
      </w:r>
      <w:r w:rsidR="00CE08F7" w:rsidRPr="00696BD2">
        <w:t xml:space="preserve"> </w:t>
      </w:r>
      <w:r w:rsidR="00651B5F" w:rsidRPr="00696BD2">
        <w:t xml:space="preserve">and </w:t>
      </w:r>
      <w:r w:rsidR="008F6EDC" w:rsidRPr="00696BD2">
        <w:t>making it opaque</w:t>
      </w:r>
      <w:r w:rsidR="00CE08F7" w:rsidRPr="00696BD2">
        <w:t>.</w:t>
      </w:r>
      <w:r w:rsidR="008F6EDC" w:rsidRPr="00696BD2">
        <w:t xml:space="preserve"> </w:t>
      </w:r>
      <w:r w:rsidR="00F42B96" w:rsidRPr="00696BD2">
        <w:t>On</w:t>
      </w:r>
      <w:r w:rsidR="008F6EDC" w:rsidRPr="00696BD2">
        <w:t xml:space="preserve"> </w:t>
      </w:r>
      <w:r w:rsidR="00381CDC" w:rsidRPr="00696BD2">
        <w:t xml:space="preserve">the other </w:t>
      </w:r>
      <w:r w:rsidR="008F6EDC" w:rsidRPr="00696BD2">
        <w:t>hand, e</w:t>
      </w:r>
      <w:r w:rsidR="00DF5D3C" w:rsidRPr="00696BD2">
        <w:t xml:space="preserve">xcess optical adhesive </w:t>
      </w:r>
      <w:r w:rsidR="006C2832" w:rsidRPr="00696BD2">
        <w:t xml:space="preserve">can </w:t>
      </w:r>
      <w:r w:rsidR="00E979FA" w:rsidRPr="00696BD2">
        <w:t>result in</w:t>
      </w:r>
      <w:r w:rsidR="00741663" w:rsidRPr="00696BD2">
        <w:t xml:space="preserve"> </w:t>
      </w:r>
      <w:r w:rsidR="00E979FA" w:rsidRPr="00696BD2">
        <w:t xml:space="preserve">the </w:t>
      </w:r>
      <w:r w:rsidR="00F413B3" w:rsidRPr="00696BD2">
        <w:t>decrease</w:t>
      </w:r>
      <w:r w:rsidR="00DF5D3C" w:rsidRPr="00696BD2">
        <w:t>d</w:t>
      </w:r>
      <w:r w:rsidR="00F413B3" w:rsidRPr="00696BD2">
        <w:t xml:space="preserve"> </w:t>
      </w:r>
      <w:r w:rsidR="006C1830" w:rsidRPr="00696BD2">
        <w:t>transparency</w:t>
      </w:r>
      <w:r w:rsidR="00E979FA" w:rsidRPr="00696BD2">
        <w:t xml:space="preserve"> of </w:t>
      </w:r>
      <w:r w:rsidR="00B07C7D" w:rsidRPr="00696BD2">
        <w:t xml:space="preserve">the </w:t>
      </w:r>
      <w:r w:rsidR="004B10DA" w:rsidRPr="00696BD2">
        <w:t>glass</w:t>
      </w:r>
      <w:r w:rsidR="00E979FA" w:rsidRPr="00696BD2">
        <w:t xml:space="preserve"> window</w:t>
      </w:r>
      <w:r w:rsidR="006C1830" w:rsidRPr="00696BD2">
        <w:t>.</w:t>
      </w:r>
      <w:r w:rsidR="0064302D" w:rsidRPr="00696BD2">
        <w:t xml:space="preserve"> </w:t>
      </w:r>
      <w:r w:rsidR="00110042" w:rsidRPr="00696BD2">
        <w:t>Po</w:t>
      </w:r>
      <w:r w:rsidR="00994C72" w:rsidRPr="00696BD2">
        <w:t xml:space="preserve">ssible contamination </w:t>
      </w:r>
      <w:r w:rsidR="00621951" w:rsidRPr="00696BD2">
        <w:t>o</w:t>
      </w:r>
      <w:r w:rsidR="000007FC" w:rsidRPr="00696BD2">
        <w:t>f</w:t>
      </w:r>
      <w:r w:rsidR="00621951" w:rsidRPr="00696BD2">
        <w:t xml:space="preserve"> the </w:t>
      </w:r>
      <w:r w:rsidR="002510A0" w:rsidRPr="00696BD2">
        <w:t>imaging implant</w:t>
      </w:r>
      <w:r w:rsidR="00E34F11" w:rsidRPr="00696BD2">
        <w:t xml:space="preserve"> </w:t>
      </w:r>
      <w:r w:rsidR="00F525C0" w:rsidRPr="00696BD2">
        <w:t>can</w:t>
      </w:r>
      <w:r w:rsidR="00994C72" w:rsidRPr="00696BD2">
        <w:t xml:space="preserve"> </w:t>
      </w:r>
      <w:r w:rsidR="00E66F7E" w:rsidRPr="00696BD2">
        <w:t>cause</w:t>
      </w:r>
      <w:r w:rsidR="00994C72" w:rsidRPr="00696BD2">
        <w:t xml:space="preserve"> </w:t>
      </w:r>
      <w:r w:rsidR="00F572D5" w:rsidRPr="00696BD2">
        <w:t xml:space="preserve">an </w:t>
      </w:r>
      <w:r w:rsidR="00F85368" w:rsidRPr="00696BD2">
        <w:t>active proliferation of connective tissue</w:t>
      </w:r>
      <w:r w:rsidR="00E34F11" w:rsidRPr="00696BD2">
        <w:t xml:space="preserve"> under </w:t>
      </w:r>
      <w:r w:rsidR="00E95FB1" w:rsidRPr="00696BD2">
        <w:t xml:space="preserve">the </w:t>
      </w:r>
      <w:r w:rsidR="00E34F11" w:rsidRPr="00696BD2">
        <w:t>optical window</w:t>
      </w:r>
      <w:r w:rsidR="002510A0" w:rsidRPr="00696BD2">
        <w:t xml:space="preserve"> and/or</w:t>
      </w:r>
      <w:r w:rsidR="00F85368" w:rsidRPr="00696BD2">
        <w:t xml:space="preserve"> severe inflammation</w:t>
      </w:r>
      <w:r w:rsidR="00C95C78" w:rsidRPr="00696BD2">
        <w:t xml:space="preserve">, which will lead to </w:t>
      </w:r>
      <w:r w:rsidR="00A651D8" w:rsidRPr="00696BD2">
        <w:t xml:space="preserve">early </w:t>
      </w:r>
      <w:r w:rsidR="00CB1684" w:rsidRPr="00696BD2">
        <w:t>termination of the experiment</w:t>
      </w:r>
      <w:r w:rsidR="00B17640" w:rsidRPr="00696BD2">
        <w:t>.</w:t>
      </w:r>
      <w:r w:rsidR="000007FC" w:rsidRPr="00696BD2">
        <w:t xml:space="preserve"> Therefore, imaging implant assembling and p</w:t>
      </w:r>
      <w:r w:rsidR="0046695D" w:rsidRPr="00696BD2">
        <w:t xml:space="preserve">reparation before the surgery is almost as important as the </w:t>
      </w:r>
      <w:r w:rsidR="00501704" w:rsidRPr="00696BD2">
        <w:t>surgical procedure</w:t>
      </w:r>
      <w:r w:rsidR="00F572D5" w:rsidRPr="00696BD2">
        <w:t xml:space="preserve"> itself.</w:t>
      </w:r>
    </w:p>
    <w:p w14:paraId="372A28F6" w14:textId="77777777" w:rsidR="00696BD2" w:rsidRPr="00696BD2" w:rsidRDefault="00696BD2" w:rsidP="00696BD2">
      <w:pPr>
        <w:contextualSpacing/>
      </w:pPr>
    </w:p>
    <w:p w14:paraId="1C9F0608" w14:textId="417331F5" w:rsidR="00AC6F71" w:rsidRDefault="001E621C" w:rsidP="00696BD2">
      <w:pPr>
        <w:contextualSpacing/>
      </w:pPr>
      <w:r w:rsidRPr="00696BD2">
        <w:t>During the surgery</w:t>
      </w:r>
      <w:r w:rsidR="00823388" w:rsidRPr="00696BD2">
        <w:t>,</w:t>
      </w:r>
      <w:r w:rsidRPr="00696BD2">
        <w:t xml:space="preserve"> the </w:t>
      </w:r>
      <w:r w:rsidR="00844A1B" w:rsidRPr="00696BD2">
        <w:t>part of the cortex</w:t>
      </w:r>
      <w:r w:rsidRPr="00696BD2">
        <w:t xml:space="preserve"> </w:t>
      </w:r>
      <w:r w:rsidR="0099637C" w:rsidRPr="00696BD2">
        <w:t xml:space="preserve">under </w:t>
      </w:r>
      <w:r w:rsidR="0006477F" w:rsidRPr="00696BD2">
        <w:t xml:space="preserve">craniotomy </w:t>
      </w:r>
      <w:r w:rsidR="0099637C" w:rsidRPr="00696BD2">
        <w:t xml:space="preserve">is ablated </w:t>
      </w:r>
      <w:r w:rsidR="00E85E25" w:rsidRPr="00696BD2">
        <w:t>by gentle aspiration</w:t>
      </w:r>
      <w:r w:rsidR="00FB4779" w:rsidRPr="00696BD2">
        <w:t>, which</w:t>
      </w:r>
      <w:r w:rsidR="00E85E25" w:rsidRPr="00696BD2">
        <w:t xml:space="preserve"> </w:t>
      </w:r>
      <w:r w:rsidR="00823388" w:rsidRPr="00696BD2">
        <w:t>r</w:t>
      </w:r>
      <w:r w:rsidR="00371751" w:rsidRPr="00696BD2">
        <w:t>esu</w:t>
      </w:r>
      <w:r w:rsidR="00823388" w:rsidRPr="00696BD2">
        <w:t>lt</w:t>
      </w:r>
      <w:r w:rsidR="00FB4779" w:rsidRPr="00696BD2">
        <w:t>s</w:t>
      </w:r>
      <w:r w:rsidR="00823388" w:rsidRPr="00696BD2">
        <w:t xml:space="preserve"> in</w:t>
      </w:r>
      <w:r w:rsidR="00844A1B" w:rsidRPr="00696BD2">
        <w:t xml:space="preserve"> </w:t>
      </w:r>
      <w:r w:rsidR="00074BF2" w:rsidRPr="00696BD2">
        <w:t>inevitable bleeding</w:t>
      </w:r>
      <w:r w:rsidR="00EB55CE" w:rsidRPr="00696BD2">
        <w:t>. Blood</w:t>
      </w:r>
      <w:r w:rsidR="00E14652" w:rsidRPr="00696BD2">
        <w:t xml:space="preserve"> </w:t>
      </w:r>
      <w:r w:rsidR="00882F88" w:rsidRPr="00696BD2">
        <w:t xml:space="preserve">at the surgical site significantly reduces </w:t>
      </w:r>
      <w:r w:rsidR="00381CDC" w:rsidRPr="00696BD2">
        <w:t xml:space="preserve">the </w:t>
      </w:r>
      <w:r w:rsidR="0099558F" w:rsidRPr="00696BD2">
        <w:t xml:space="preserve">visibility of the brain tissue that </w:t>
      </w:r>
      <w:r w:rsidR="00696BD2" w:rsidRPr="00696BD2">
        <w:t>must</w:t>
      </w:r>
      <w:r w:rsidR="0099558F" w:rsidRPr="00696BD2">
        <w:t xml:space="preserve"> be removed</w:t>
      </w:r>
      <w:r w:rsidR="000F4D38" w:rsidRPr="00696BD2">
        <w:t xml:space="preserve">. </w:t>
      </w:r>
      <w:r w:rsidR="00C31B87" w:rsidRPr="00696BD2">
        <w:t xml:space="preserve">This complicates </w:t>
      </w:r>
      <w:r w:rsidR="00240DD7" w:rsidRPr="00696BD2">
        <w:t xml:space="preserve">the </w:t>
      </w:r>
      <w:r w:rsidR="00797A60" w:rsidRPr="00696BD2">
        <w:t xml:space="preserve">precise assessment of the </w:t>
      </w:r>
      <w:r w:rsidR="006D5119" w:rsidRPr="00696BD2">
        <w:t xml:space="preserve">required depth of tissue ablation. </w:t>
      </w:r>
      <w:r w:rsidR="00422388" w:rsidRPr="00696BD2">
        <w:t xml:space="preserve">Careful </w:t>
      </w:r>
      <w:r w:rsidR="00BE0FC8" w:rsidRPr="00696BD2">
        <w:t xml:space="preserve">flushing of the surgical site with PBS </w:t>
      </w:r>
      <w:r w:rsidR="00B1291C" w:rsidRPr="00696BD2">
        <w:t xml:space="preserve">every time before applying suction to remove </w:t>
      </w:r>
      <w:r w:rsidR="00605A96" w:rsidRPr="00696BD2">
        <w:t xml:space="preserve">the </w:t>
      </w:r>
      <w:r w:rsidR="00B1291C" w:rsidRPr="00696BD2">
        <w:t xml:space="preserve">next portion of </w:t>
      </w:r>
      <w:r w:rsidR="00CA79CD" w:rsidRPr="00696BD2">
        <w:t>tissue provide</w:t>
      </w:r>
      <w:r w:rsidR="00EF32F2" w:rsidRPr="00696BD2">
        <w:t>s</w:t>
      </w:r>
      <w:r w:rsidR="00CA79CD" w:rsidRPr="00696BD2">
        <w:t xml:space="preserve"> better control</w:t>
      </w:r>
      <w:r w:rsidR="00BB7C6B" w:rsidRPr="00696BD2">
        <w:t xml:space="preserve"> of depth. The brain tissue should </w:t>
      </w:r>
      <w:r w:rsidR="006B7CE7" w:rsidRPr="00696BD2">
        <w:t xml:space="preserve">always </w:t>
      </w:r>
      <w:r w:rsidR="00BB7C6B" w:rsidRPr="00696BD2">
        <w:t>be removed in small portion</w:t>
      </w:r>
      <w:r w:rsidR="008A1FF8" w:rsidRPr="00696BD2">
        <w:t>s step-by-step</w:t>
      </w:r>
      <w:r w:rsidR="00E45715" w:rsidRPr="00696BD2">
        <w:t xml:space="preserve"> </w:t>
      </w:r>
      <w:r w:rsidR="00415CE3" w:rsidRPr="00696BD2">
        <w:t xml:space="preserve">confirming the depth of ablated </w:t>
      </w:r>
      <w:r w:rsidR="00194FE5" w:rsidRPr="00696BD2">
        <w:t xml:space="preserve">tissue before </w:t>
      </w:r>
      <w:r w:rsidR="00985EDE" w:rsidRPr="00696BD2">
        <w:t>proceeding with more suction</w:t>
      </w:r>
      <w:r w:rsidR="008A1FF8" w:rsidRPr="00696BD2">
        <w:t xml:space="preserve">. </w:t>
      </w:r>
      <w:r w:rsidR="00464BB7" w:rsidRPr="00696BD2">
        <w:t>F</w:t>
      </w:r>
      <w:r w:rsidR="009A109A" w:rsidRPr="00696BD2">
        <w:t xml:space="preserve">iner control of suction </w:t>
      </w:r>
      <w:r w:rsidR="008F7392" w:rsidRPr="00696BD2">
        <w:t xml:space="preserve">can </w:t>
      </w:r>
      <w:r w:rsidR="00381CDC" w:rsidRPr="00696BD2">
        <w:t>also be</w:t>
      </w:r>
      <w:r w:rsidR="008F7392" w:rsidRPr="00696BD2">
        <w:t xml:space="preserve"> achieved with </w:t>
      </w:r>
      <w:r w:rsidR="00537432" w:rsidRPr="00696BD2">
        <w:t xml:space="preserve">a </w:t>
      </w:r>
      <w:r w:rsidR="008F7392" w:rsidRPr="00696BD2">
        <w:t>thi</w:t>
      </w:r>
      <w:r w:rsidR="00537432" w:rsidRPr="00696BD2">
        <w:t xml:space="preserve">nner </w:t>
      </w:r>
      <w:r w:rsidR="001153C6" w:rsidRPr="00696BD2">
        <w:t xml:space="preserve">blunt </w:t>
      </w:r>
      <w:r w:rsidR="00537432" w:rsidRPr="00696BD2">
        <w:t>needle</w:t>
      </w:r>
      <w:r w:rsidR="00381CDC" w:rsidRPr="00696BD2">
        <w:t>. W</w:t>
      </w:r>
      <w:r w:rsidR="0007406C" w:rsidRPr="00696BD2">
        <w:t xml:space="preserve">e suggest </w:t>
      </w:r>
      <w:r w:rsidR="00E9082F" w:rsidRPr="00696BD2">
        <w:t>using</w:t>
      </w:r>
      <w:r w:rsidR="0007406C" w:rsidRPr="00696BD2">
        <w:t xml:space="preserve"> </w:t>
      </w:r>
      <w:r w:rsidR="00381CDC" w:rsidRPr="00696BD2">
        <w:t xml:space="preserve">a </w:t>
      </w:r>
      <w:r w:rsidR="00537432" w:rsidRPr="00696BD2">
        <w:t>26</w:t>
      </w:r>
      <w:r w:rsidR="00696BD2">
        <w:t xml:space="preserve"> </w:t>
      </w:r>
      <w:r w:rsidR="00537432" w:rsidRPr="00696BD2">
        <w:t>G</w:t>
      </w:r>
      <w:r w:rsidR="00E9082F" w:rsidRPr="00696BD2">
        <w:t xml:space="preserve"> needle</w:t>
      </w:r>
      <w:r w:rsidR="00537432" w:rsidRPr="00696BD2">
        <w:t xml:space="preserve">, </w:t>
      </w:r>
      <w:r w:rsidR="00464BB7" w:rsidRPr="00696BD2">
        <w:t xml:space="preserve">however, </w:t>
      </w:r>
      <w:r w:rsidR="005F7134" w:rsidRPr="00696BD2">
        <w:t>smaller</w:t>
      </w:r>
      <w:r w:rsidR="00464BB7" w:rsidRPr="00696BD2">
        <w:t xml:space="preserve"> than 26</w:t>
      </w:r>
      <w:r w:rsidR="00696BD2">
        <w:t xml:space="preserve"> </w:t>
      </w:r>
      <w:r w:rsidR="00464BB7" w:rsidRPr="00696BD2">
        <w:t>G</w:t>
      </w:r>
      <w:r w:rsidR="005F7134" w:rsidRPr="00696BD2">
        <w:t xml:space="preserve"> diameter is more prone to clogging.</w:t>
      </w:r>
      <w:r w:rsidR="009D2492" w:rsidRPr="00696BD2">
        <w:t xml:space="preserve"> </w:t>
      </w:r>
      <w:r w:rsidR="001D26CF" w:rsidRPr="00696BD2">
        <w:t>Furthermore, it</w:t>
      </w:r>
      <w:r w:rsidR="00370A49" w:rsidRPr="00696BD2">
        <w:t xml:space="preserve"> usually takes lots of practice to </w:t>
      </w:r>
      <w:r w:rsidR="00CE6188" w:rsidRPr="00696BD2">
        <w:t>determine</w:t>
      </w:r>
      <w:r w:rsidR="004D3A4D" w:rsidRPr="00696BD2">
        <w:t xml:space="preserve"> the</w:t>
      </w:r>
      <w:r w:rsidR="00CE6188" w:rsidRPr="00696BD2">
        <w:t xml:space="preserve"> precise</w:t>
      </w:r>
      <w:r w:rsidR="004D3A4D" w:rsidRPr="00696BD2">
        <w:t xml:space="preserve"> depth of aspiration</w:t>
      </w:r>
      <w:r w:rsidR="00CE6188" w:rsidRPr="00696BD2">
        <w:t xml:space="preserve"> require</w:t>
      </w:r>
      <w:r w:rsidR="007854F3" w:rsidRPr="00696BD2">
        <w:t>d</w:t>
      </w:r>
      <w:r w:rsidR="00CE6188" w:rsidRPr="00696BD2">
        <w:t xml:space="preserve"> for each animal</w:t>
      </w:r>
      <w:r w:rsidR="004D3A4D" w:rsidRPr="00696BD2">
        <w:t xml:space="preserve">, as </w:t>
      </w:r>
      <w:r w:rsidR="0071522E" w:rsidRPr="00696BD2">
        <w:t xml:space="preserve">the </w:t>
      </w:r>
      <w:r w:rsidR="004D3A4D" w:rsidRPr="00696BD2">
        <w:t xml:space="preserve">color of </w:t>
      </w:r>
      <w:r w:rsidR="000F4D38" w:rsidRPr="00696BD2">
        <w:t xml:space="preserve">the </w:t>
      </w:r>
      <w:r w:rsidR="004D3A4D" w:rsidRPr="00696BD2">
        <w:t xml:space="preserve">cortex, </w:t>
      </w:r>
      <w:r w:rsidR="006C39F3" w:rsidRPr="00696BD2">
        <w:t>corpus c</w:t>
      </w:r>
      <w:r w:rsidR="000F4D38" w:rsidRPr="00696BD2">
        <w:t>a</w:t>
      </w:r>
      <w:r w:rsidR="006C39F3" w:rsidRPr="00696BD2">
        <w:t>llosum</w:t>
      </w:r>
      <w:r w:rsidR="000F4D38" w:rsidRPr="00696BD2">
        <w:t>,</w:t>
      </w:r>
      <w:r w:rsidR="006C39F3" w:rsidRPr="00696BD2">
        <w:t xml:space="preserve"> and hippocampus </w:t>
      </w:r>
      <w:r w:rsidR="003E0685" w:rsidRPr="00696BD2">
        <w:t xml:space="preserve">may </w:t>
      </w:r>
      <w:r w:rsidR="00EE6750" w:rsidRPr="00696BD2">
        <w:t xml:space="preserve">vary </w:t>
      </w:r>
      <w:r w:rsidR="003E0685" w:rsidRPr="00696BD2">
        <w:t>from mouse to mouse</w:t>
      </w:r>
      <w:r w:rsidR="0089771A" w:rsidRPr="00696BD2">
        <w:t xml:space="preserve"> (</w:t>
      </w:r>
      <w:r w:rsidR="0089771A" w:rsidRPr="00696BD2">
        <w:rPr>
          <w:b/>
          <w:bCs/>
        </w:rPr>
        <w:t xml:space="preserve">Figure </w:t>
      </w:r>
      <w:r w:rsidR="00885767" w:rsidRPr="00696BD2">
        <w:rPr>
          <w:b/>
          <w:bCs/>
        </w:rPr>
        <w:t>3</w:t>
      </w:r>
      <w:r w:rsidR="0089771A" w:rsidRPr="00696BD2">
        <w:t>)</w:t>
      </w:r>
      <w:r w:rsidR="003C3EC5" w:rsidRPr="00696BD2">
        <w:t>.</w:t>
      </w:r>
    </w:p>
    <w:p w14:paraId="42568C25" w14:textId="77777777" w:rsidR="00696BD2" w:rsidRPr="00696BD2" w:rsidRDefault="00696BD2" w:rsidP="00696BD2">
      <w:pPr>
        <w:contextualSpacing/>
      </w:pPr>
    </w:p>
    <w:p w14:paraId="380F44C9" w14:textId="2E202C1A" w:rsidR="00FA4D95" w:rsidRDefault="0048467C" w:rsidP="00696BD2">
      <w:pPr>
        <w:contextualSpacing/>
      </w:pPr>
      <w:r w:rsidRPr="00696BD2">
        <w:t xml:space="preserve">Insertion and </w:t>
      </w:r>
      <w:r w:rsidR="004F69E3" w:rsidRPr="00696BD2">
        <w:t xml:space="preserve">securing of the imaging implant </w:t>
      </w:r>
      <w:r w:rsidR="008E2714" w:rsidRPr="00696BD2">
        <w:t>should</w:t>
      </w:r>
      <w:r w:rsidR="004F69E3" w:rsidRPr="00696BD2">
        <w:t xml:space="preserve"> be done very precisely to ensure </w:t>
      </w:r>
      <w:r w:rsidR="00F01B25" w:rsidRPr="00696BD2">
        <w:t xml:space="preserve">the closest possible </w:t>
      </w:r>
      <w:r w:rsidR="0026724D" w:rsidRPr="00696BD2">
        <w:t>posi</w:t>
      </w:r>
      <w:r w:rsidR="009F7663" w:rsidRPr="00696BD2">
        <w:t xml:space="preserve">tion of the imaging window </w:t>
      </w:r>
      <w:r w:rsidR="00226B5D" w:rsidRPr="00696BD2">
        <w:t xml:space="preserve">to </w:t>
      </w:r>
      <w:r w:rsidR="00FA6D65" w:rsidRPr="00696BD2">
        <w:t xml:space="preserve">the </w:t>
      </w:r>
      <w:r w:rsidR="009F7663" w:rsidRPr="00696BD2">
        <w:t xml:space="preserve">dorsal surface of </w:t>
      </w:r>
      <w:r w:rsidR="00381CDC" w:rsidRPr="00696BD2">
        <w:t xml:space="preserve">the </w:t>
      </w:r>
      <w:r w:rsidR="00D81544" w:rsidRPr="00696BD2">
        <w:t xml:space="preserve">hippocampus. </w:t>
      </w:r>
      <w:r w:rsidR="00381CDC" w:rsidRPr="00696BD2">
        <w:t xml:space="preserve">The size </w:t>
      </w:r>
      <w:r w:rsidR="00E464E0" w:rsidRPr="00696BD2">
        <w:t xml:space="preserve">of </w:t>
      </w:r>
      <w:r w:rsidR="00226B5D" w:rsidRPr="00696BD2">
        <w:t xml:space="preserve">the </w:t>
      </w:r>
      <w:r w:rsidR="00E464E0" w:rsidRPr="00696BD2">
        <w:t xml:space="preserve">prepared craniotomy should </w:t>
      </w:r>
      <w:r w:rsidR="00A71F45" w:rsidRPr="00696BD2">
        <w:t xml:space="preserve">closely </w:t>
      </w:r>
      <w:r w:rsidR="00E464E0" w:rsidRPr="00696BD2">
        <w:t xml:space="preserve">match the implant </w:t>
      </w:r>
      <w:r w:rsidR="003970BA" w:rsidRPr="00696BD2">
        <w:t>and allow its insertion without significant resistance</w:t>
      </w:r>
      <w:r w:rsidR="00181025" w:rsidRPr="00696BD2">
        <w:t>. At the same time</w:t>
      </w:r>
      <w:r w:rsidR="00A60817" w:rsidRPr="00696BD2">
        <w:t>,</w:t>
      </w:r>
      <w:r w:rsidR="00181025" w:rsidRPr="00696BD2">
        <w:t xml:space="preserve"> there should be no </w:t>
      </w:r>
      <w:r w:rsidR="00532DCD" w:rsidRPr="00696BD2">
        <w:t>visible gap between the sku</w:t>
      </w:r>
      <w:r w:rsidR="00196A7F" w:rsidRPr="00696BD2">
        <w:t>l</w:t>
      </w:r>
      <w:r w:rsidR="00532DCD" w:rsidRPr="00696BD2">
        <w:t xml:space="preserve">l and the implant to </w:t>
      </w:r>
      <w:r w:rsidR="00196A7F" w:rsidRPr="00696BD2">
        <w:t xml:space="preserve">ensure proper sealing </w:t>
      </w:r>
      <w:r w:rsidR="00A71F45" w:rsidRPr="00696BD2">
        <w:t xml:space="preserve">and </w:t>
      </w:r>
      <w:r w:rsidR="00196A7F" w:rsidRPr="00696BD2">
        <w:t>avoid</w:t>
      </w:r>
      <w:r w:rsidR="00B438AB" w:rsidRPr="00696BD2">
        <w:t xml:space="preserve"> brain </w:t>
      </w:r>
      <w:r w:rsidR="00EA47C8" w:rsidRPr="00696BD2">
        <w:t xml:space="preserve">tissue </w:t>
      </w:r>
      <w:r w:rsidR="00B438AB" w:rsidRPr="00696BD2">
        <w:t xml:space="preserve">exposure. Gentle </w:t>
      </w:r>
      <w:r w:rsidR="003F1586" w:rsidRPr="00696BD2">
        <w:t xml:space="preserve">and stable </w:t>
      </w:r>
      <w:r w:rsidR="00B438AB" w:rsidRPr="00696BD2">
        <w:t xml:space="preserve">pressure should be applied </w:t>
      </w:r>
      <w:r w:rsidR="00A60817" w:rsidRPr="00696BD2">
        <w:t>to</w:t>
      </w:r>
      <w:r w:rsidR="003F1586" w:rsidRPr="00696BD2">
        <w:t xml:space="preserve"> the top of the implant during its sealing to the skull.</w:t>
      </w:r>
      <w:r w:rsidR="00EA47C8" w:rsidRPr="00696BD2">
        <w:t xml:space="preserve"> It is almost </w:t>
      </w:r>
      <w:r w:rsidR="00B70DCF" w:rsidRPr="00696BD2">
        <w:t>unavoidable to have blood under the imaging window during the implant installation</w:t>
      </w:r>
      <w:r w:rsidR="00704209" w:rsidRPr="00696BD2">
        <w:t>. If the surgical procedure is done properly</w:t>
      </w:r>
      <w:r w:rsidR="00381CDC" w:rsidRPr="00696BD2">
        <w:t>,</w:t>
      </w:r>
      <w:r w:rsidR="00704209" w:rsidRPr="00696BD2">
        <w:t xml:space="preserve"> </w:t>
      </w:r>
      <w:r w:rsidR="00DB6255" w:rsidRPr="00696BD2">
        <w:t xml:space="preserve">the window should clear out in </w:t>
      </w:r>
      <w:r w:rsidR="00A7774F" w:rsidRPr="00696BD2">
        <w:t>3-7 days</w:t>
      </w:r>
      <w:r w:rsidR="00381CDC" w:rsidRPr="00696BD2">
        <w:t>,</w:t>
      </w:r>
      <w:r w:rsidR="00A7774F" w:rsidRPr="00696BD2">
        <w:t xml:space="preserve"> and </w:t>
      </w:r>
      <w:r w:rsidR="004913F8" w:rsidRPr="00696BD2">
        <w:t xml:space="preserve">brain vasculature becomes clearly </w:t>
      </w:r>
      <w:r w:rsidR="004913F8" w:rsidRPr="00696BD2">
        <w:lastRenderedPageBreak/>
        <w:t>visible.</w:t>
      </w:r>
      <w:r w:rsidR="00C909EE" w:rsidRPr="00696BD2">
        <w:t xml:space="preserve"> It is also important to ensure</w:t>
      </w:r>
      <w:r w:rsidR="00A63004" w:rsidRPr="00696BD2">
        <w:t xml:space="preserve"> that </w:t>
      </w:r>
      <w:r w:rsidR="00AA6748" w:rsidRPr="00696BD2">
        <w:t xml:space="preserve">virus </w:t>
      </w:r>
      <w:r w:rsidR="00A63004" w:rsidRPr="00696BD2">
        <w:t xml:space="preserve">is </w:t>
      </w:r>
      <w:r w:rsidR="00AA6748" w:rsidRPr="00696BD2">
        <w:t>properly injected</w:t>
      </w:r>
      <w:r w:rsidR="00531050" w:rsidRPr="00696BD2">
        <w:t xml:space="preserve"> </w:t>
      </w:r>
      <w:r w:rsidR="00B50727" w:rsidRPr="00696BD2">
        <w:t xml:space="preserve">under </w:t>
      </w:r>
      <w:r w:rsidR="009F46E2" w:rsidRPr="00696BD2">
        <w:t xml:space="preserve">the </w:t>
      </w:r>
      <w:r w:rsidR="009402BE" w:rsidRPr="00696BD2">
        <w:t>window</w:t>
      </w:r>
      <w:r w:rsidR="00AA6748" w:rsidRPr="00696BD2">
        <w:t>.</w:t>
      </w:r>
      <w:r w:rsidR="00503749" w:rsidRPr="00696BD2">
        <w:t xml:space="preserve"> </w:t>
      </w:r>
      <w:r w:rsidR="00E121F6" w:rsidRPr="00696BD2">
        <w:t xml:space="preserve">In the case of </w:t>
      </w:r>
      <w:r w:rsidR="00487967" w:rsidRPr="00696BD2">
        <w:t>failed expression, virus can be rei</w:t>
      </w:r>
      <w:r w:rsidR="00485F58" w:rsidRPr="00696BD2">
        <w:t>njected multiple times</w:t>
      </w:r>
      <w:r w:rsidR="006C25FB" w:rsidRPr="00696BD2">
        <w:t xml:space="preserve">. </w:t>
      </w:r>
    </w:p>
    <w:p w14:paraId="2348BE82" w14:textId="77777777" w:rsidR="00D76352" w:rsidRPr="00696BD2" w:rsidRDefault="00D76352" w:rsidP="00696BD2">
      <w:pPr>
        <w:contextualSpacing/>
      </w:pPr>
    </w:p>
    <w:p w14:paraId="60F53824" w14:textId="5DCF9340" w:rsidR="00FA4D95" w:rsidRDefault="00EF2BC4" w:rsidP="00696BD2">
      <w:pPr>
        <w:contextualSpacing/>
      </w:pPr>
      <w:r w:rsidRPr="00696BD2">
        <w:t xml:space="preserve">The major </w:t>
      </w:r>
      <w:r w:rsidR="00877135" w:rsidRPr="00696BD2">
        <w:t>complication</w:t>
      </w:r>
      <w:r w:rsidR="00567FA0" w:rsidRPr="00696BD2">
        <w:t xml:space="preserve"> </w:t>
      </w:r>
      <w:r w:rsidR="00C24684" w:rsidRPr="00696BD2">
        <w:t>we encountered</w:t>
      </w:r>
      <w:r w:rsidRPr="00696BD2">
        <w:t xml:space="preserve"> </w:t>
      </w:r>
      <w:r w:rsidR="00250CC0" w:rsidRPr="00696BD2">
        <w:t xml:space="preserve">in some cases </w:t>
      </w:r>
      <w:r w:rsidR="00261265" w:rsidRPr="00696BD2">
        <w:t xml:space="preserve">is reduced visibility of the imaging window. There are several possible reasons </w:t>
      </w:r>
      <w:r w:rsidR="003871DF" w:rsidRPr="00696BD2">
        <w:t xml:space="preserve">for poor imaging quality: </w:t>
      </w:r>
      <w:proofErr w:type="spellStart"/>
      <w:r w:rsidR="003871DF" w:rsidRPr="00696BD2">
        <w:t>i</w:t>
      </w:r>
      <w:proofErr w:type="spellEnd"/>
      <w:r w:rsidR="003871DF" w:rsidRPr="00696BD2">
        <w:t xml:space="preserve">) ongoing </w:t>
      </w:r>
      <w:r w:rsidR="006318F6" w:rsidRPr="00696BD2">
        <w:t>inflammation</w:t>
      </w:r>
      <w:r w:rsidR="004C1296" w:rsidRPr="00696BD2">
        <w:t>;</w:t>
      </w:r>
      <w:r w:rsidR="003871DF" w:rsidRPr="00696BD2">
        <w:t xml:space="preserve"> ii) </w:t>
      </w:r>
      <w:r w:rsidR="00CB254A" w:rsidRPr="00696BD2">
        <w:t>outgrowth of connecti</w:t>
      </w:r>
      <w:r w:rsidR="004C1296" w:rsidRPr="00696BD2">
        <w:t>ve</w:t>
      </w:r>
      <w:r w:rsidR="00CB254A" w:rsidRPr="00696BD2">
        <w:t xml:space="preserve"> tissue on the glass</w:t>
      </w:r>
      <w:r w:rsidR="004C1296" w:rsidRPr="00696BD2">
        <w:t xml:space="preserve">; iii) big gap between </w:t>
      </w:r>
      <w:r w:rsidR="003E78D9" w:rsidRPr="00696BD2">
        <w:t xml:space="preserve">the window and hippocampus. </w:t>
      </w:r>
      <w:r w:rsidR="003D304B" w:rsidRPr="00696BD2">
        <w:t xml:space="preserve">Inflammation </w:t>
      </w:r>
      <w:r w:rsidR="00F55A68" w:rsidRPr="00696BD2">
        <w:t>is usually caused b</w:t>
      </w:r>
      <w:r w:rsidR="00622594" w:rsidRPr="00696BD2">
        <w:t>y</w:t>
      </w:r>
      <w:r w:rsidR="00F55A68" w:rsidRPr="00696BD2">
        <w:t xml:space="preserve"> </w:t>
      </w:r>
      <w:r w:rsidR="00C83479" w:rsidRPr="00696BD2">
        <w:t>con</w:t>
      </w:r>
      <w:r w:rsidR="00264F5E" w:rsidRPr="00696BD2">
        <w:t xml:space="preserve">tamination during </w:t>
      </w:r>
      <w:r w:rsidR="00FD07EC" w:rsidRPr="00696BD2">
        <w:t xml:space="preserve">surgery or </w:t>
      </w:r>
      <w:r w:rsidR="00981426" w:rsidRPr="00696BD2">
        <w:t>by</w:t>
      </w:r>
      <w:r w:rsidR="00FD07EC" w:rsidRPr="00696BD2">
        <w:t xml:space="preserve"> not properly sterilized</w:t>
      </w:r>
      <w:r w:rsidR="00981426" w:rsidRPr="00696BD2">
        <w:t xml:space="preserve"> </w:t>
      </w:r>
      <w:r w:rsidR="00FD07EC" w:rsidRPr="00696BD2">
        <w:t xml:space="preserve">imaging implant. </w:t>
      </w:r>
      <w:r w:rsidR="00077FC6" w:rsidRPr="00696BD2">
        <w:t xml:space="preserve">We suggest </w:t>
      </w:r>
      <w:r w:rsidR="00EC6259" w:rsidRPr="00696BD2">
        <w:t>autoclaving</w:t>
      </w:r>
      <w:r w:rsidR="00C516C1" w:rsidRPr="00696BD2">
        <w:t xml:space="preserve"> </w:t>
      </w:r>
      <w:r w:rsidR="00077FC6" w:rsidRPr="00696BD2">
        <w:t xml:space="preserve">the surgical instruments before and after </w:t>
      </w:r>
      <w:r w:rsidR="00EC6259" w:rsidRPr="00696BD2">
        <w:t>each</w:t>
      </w:r>
      <w:r w:rsidR="00077FC6" w:rsidRPr="00696BD2">
        <w:t xml:space="preserve"> surgery</w:t>
      </w:r>
      <w:r w:rsidR="00F84460" w:rsidRPr="00696BD2">
        <w:t>, disinfect the surgery area right before the procedure</w:t>
      </w:r>
      <w:r w:rsidR="00616213" w:rsidRPr="00696BD2">
        <w:t xml:space="preserve">, </w:t>
      </w:r>
      <w:r w:rsidR="00B73539" w:rsidRPr="00696BD2">
        <w:t xml:space="preserve">and </w:t>
      </w:r>
      <w:r w:rsidR="00616213" w:rsidRPr="00696BD2">
        <w:t xml:space="preserve">wear </w:t>
      </w:r>
      <w:r w:rsidR="000538E4" w:rsidRPr="00696BD2">
        <w:t xml:space="preserve">clean </w:t>
      </w:r>
      <w:r w:rsidR="00616213" w:rsidRPr="00696BD2">
        <w:t>personal protective equipment during surgery</w:t>
      </w:r>
      <w:r w:rsidR="00B73539" w:rsidRPr="00696BD2">
        <w:t>.</w:t>
      </w:r>
      <w:r w:rsidR="00073E52" w:rsidRPr="00696BD2">
        <w:t xml:space="preserve"> </w:t>
      </w:r>
      <w:r w:rsidR="0027281F" w:rsidRPr="00696BD2">
        <w:t xml:space="preserve">Imaging implants should be </w:t>
      </w:r>
      <w:r w:rsidR="00300624" w:rsidRPr="00696BD2">
        <w:t>cleaned</w:t>
      </w:r>
      <w:r w:rsidR="0027281F" w:rsidRPr="00696BD2">
        <w:t xml:space="preserve"> after assembli</w:t>
      </w:r>
      <w:r w:rsidR="00FF1701" w:rsidRPr="00696BD2">
        <w:t xml:space="preserve">ng, </w:t>
      </w:r>
      <w:r w:rsidR="00683FD9" w:rsidRPr="00696BD2">
        <w:t>sterilized</w:t>
      </w:r>
      <w:r w:rsidR="00FF1701" w:rsidRPr="00696BD2">
        <w:t xml:space="preserve">, and stored in sterile conditions. </w:t>
      </w:r>
      <w:r w:rsidR="00381CDC" w:rsidRPr="00696BD2">
        <w:t xml:space="preserve">The outgrowth </w:t>
      </w:r>
      <w:r w:rsidR="00073E52" w:rsidRPr="00696BD2">
        <w:t xml:space="preserve">of connective tissue </w:t>
      </w:r>
      <w:r w:rsidR="005F3518" w:rsidRPr="00696BD2">
        <w:t xml:space="preserve">on the glass of </w:t>
      </w:r>
      <w:r w:rsidR="00512C81" w:rsidRPr="00696BD2">
        <w:t xml:space="preserve">imaging implant can be due to </w:t>
      </w:r>
      <w:r w:rsidR="00AD4BB4" w:rsidRPr="00696BD2">
        <w:t xml:space="preserve">mechanical contamination on the surface of the glass or excessive trauma of the brain tissue during cortex ablation. </w:t>
      </w:r>
      <w:r w:rsidR="00DB6841" w:rsidRPr="00696BD2">
        <w:t xml:space="preserve">After assembling the </w:t>
      </w:r>
      <w:r w:rsidR="00E54E84" w:rsidRPr="00696BD2">
        <w:t>implant,</w:t>
      </w:r>
      <w:r w:rsidR="00DB6841" w:rsidRPr="00696BD2">
        <w:t xml:space="preserve"> it is important to confirm the </w:t>
      </w:r>
      <w:r w:rsidR="00E54E84" w:rsidRPr="00696BD2">
        <w:t xml:space="preserve">glass surface is clean and smooth. Also, </w:t>
      </w:r>
      <w:r w:rsidR="00C2759A" w:rsidRPr="00696BD2">
        <w:t xml:space="preserve">all pieces of </w:t>
      </w:r>
      <w:r w:rsidR="00AC11A3" w:rsidRPr="00696BD2">
        <w:t>damaged brain tissue</w:t>
      </w:r>
      <w:r w:rsidR="00C2759A" w:rsidRPr="00696BD2">
        <w:t xml:space="preserve"> </w:t>
      </w:r>
      <w:r w:rsidR="00D76352" w:rsidRPr="00696BD2">
        <w:t>must</w:t>
      </w:r>
      <w:r w:rsidR="00C2759A" w:rsidRPr="00696BD2">
        <w:t xml:space="preserve"> be carefully removed </w:t>
      </w:r>
      <w:r w:rsidR="0062339E" w:rsidRPr="00696BD2">
        <w:t>before inserting imaging implant into the craniotomy. In certain cases</w:t>
      </w:r>
      <w:r w:rsidR="00900756" w:rsidRPr="00696BD2">
        <w:t xml:space="preserve">, </w:t>
      </w:r>
      <w:r w:rsidR="00381CDC" w:rsidRPr="00696BD2">
        <w:t xml:space="preserve">the </w:t>
      </w:r>
      <w:r w:rsidR="003730B2" w:rsidRPr="00696BD2">
        <w:t xml:space="preserve">gap between </w:t>
      </w:r>
      <w:r w:rsidR="00E52D52" w:rsidRPr="00696BD2">
        <w:t>the</w:t>
      </w:r>
      <w:r w:rsidR="003730B2" w:rsidRPr="00696BD2">
        <w:t xml:space="preserve"> glass window and hippocampus results in </w:t>
      </w:r>
      <w:r w:rsidR="00381CDC" w:rsidRPr="00696BD2">
        <w:t xml:space="preserve">the </w:t>
      </w:r>
      <w:r w:rsidR="00665E05" w:rsidRPr="00696BD2">
        <w:t xml:space="preserve">accumulation of </w:t>
      </w:r>
      <w:r w:rsidR="003F6464" w:rsidRPr="00696BD2">
        <w:t>cerebrospinal fluid</w:t>
      </w:r>
      <w:r w:rsidR="00381CDC" w:rsidRPr="00696BD2">
        <w:t>,</w:t>
      </w:r>
      <w:r w:rsidR="00E26527" w:rsidRPr="00696BD2">
        <w:t xml:space="preserve"> reducing </w:t>
      </w:r>
      <w:r w:rsidR="00082C81" w:rsidRPr="00696BD2">
        <w:t xml:space="preserve">the </w:t>
      </w:r>
      <w:r w:rsidR="00E26527" w:rsidRPr="00696BD2">
        <w:t xml:space="preserve">quality of imaging. </w:t>
      </w:r>
      <w:r w:rsidR="00A019D5" w:rsidRPr="00696BD2">
        <w:t>Therefore, during implant installation</w:t>
      </w:r>
      <w:r w:rsidR="00082C81" w:rsidRPr="00696BD2">
        <w:t>,</w:t>
      </w:r>
      <w:r w:rsidR="00A019D5" w:rsidRPr="00696BD2">
        <w:t xml:space="preserve"> it is crucial to </w:t>
      </w:r>
      <w:r w:rsidR="00BC32DE" w:rsidRPr="00696BD2">
        <w:t xml:space="preserve">insert it all the way in ensuring </w:t>
      </w:r>
      <w:r w:rsidR="00950977" w:rsidRPr="00696BD2">
        <w:t xml:space="preserve">good contact </w:t>
      </w:r>
      <w:r w:rsidR="00083240" w:rsidRPr="00696BD2">
        <w:t>between hippocampus and glass window</w:t>
      </w:r>
      <w:r w:rsidR="00F0338C" w:rsidRPr="00696BD2">
        <w:t xml:space="preserve">. </w:t>
      </w:r>
      <w:r w:rsidR="00083240" w:rsidRPr="00696BD2">
        <w:t xml:space="preserve">Sometimes, it is difficult to identify </w:t>
      </w:r>
      <w:r w:rsidR="009F2FB1" w:rsidRPr="00696BD2">
        <w:t xml:space="preserve">the </w:t>
      </w:r>
      <w:r w:rsidR="00083240" w:rsidRPr="00696BD2">
        <w:t xml:space="preserve">exact reason for </w:t>
      </w:r>
      <w:r w:rsidR="004D6847" w:rsidRPr="00696BD2">
        <w:t xml:space="preserve">opaque imaging window. </w:t>
      </w:r>
      <w:r w:rsidR="00CE0DDA" w:rsidRPr="00696BD2">
        <w:t xml:space="preserve">We suggest </w:t>
      </w:r>
      <w:r w:rsidR="009F2FB1" w:rsidRPr="00696BD2">
        <w:t>performing</w:t>
      </w:r>
      <w:r w:rsidR="00CE0DDA" w:rsidRPr="00696BD2">
        <w:t xml:space="preserve"> </w:t>
      </w:r>
      <w:r w:rsidR="0007297E" w:rsidRPr="00696BD2">
        <w:t>p</w:t>
      </w:r>
      <w:r w:rsidR="00CE0DDA" w:rsidRPr="00696BD2">
        <w:t xml:space="preserve">ost-mortem analysis to reveal </w:t>
      </w:r>
      <w:r w:rsidR="00553290" w:rsidRPr="00696BD2">
        <w:t xml:space="preserve">conditions under </w:t>
      </w:r>
      <w:r w:rsidR="00381CDC" w:rsidRPr="00696BD2">
        <w:t xml:space="preserve">the </w:t>
      </w:r>
      <w:r w:rsidR="00D956D4" w:rsidRPr="00696BD2">
        <w:t xml:space="preserve">optical window and </w:t>
      </w:r>
      <w:r w:rsidR="004A53E1" w:rsidRPr="00696BD2">
        <w:t xml:space="preserve">correspondingly adjust subsequent </w:t>
      </w:r>
      <w:r w:rsidR="008278C0" w:rsidRPr="00696BD2">
        <w:t>surgeries.</w:t>
      </w:r>
    </w:p>
    <w:p w14:paraId="7F50DE3B" w14:textId="77777777" w:rsidR="00D76352" w:rsidRPr="00696BD2" w:rsidRDefault="00D76352" w:rsidP="00696BD2">
      <w:pPr>
        <w:contextualSpacing/>
      </w:pPr>
    </w:p>
    <w:p w14:paraId="7FD67271" w14:textId="43D891F6" w:rsidR="007F3A7F" w:rsidRDefault="00490F19" w:rsidP="00696BD2">
      <w:pPr>
        <w:contextualSpacing/>
      </w:pPr>
      <w:r w:rsidRPr="00696BD2">
        <w:t xml:space="preserve">The </w:t>
      </w:r>
      <w:r w:rsidR="00AF29A7" w:rsidRPr="00696BD2">
        <w:t xml:space="preserve">method has several </w:t>
      </w:r>
      <w:r w:rsidR="0061089F" w:rsidRPr="00696BD2">
        <w:t>fun</w:t>
      </w:r>
      <w:r w:rsidR="0035010C" w:rsidRPr="00696BD2">
        <w:t xml:space="preserve">damental and technical </w:t>
      </w:r>
      <w:r w:rsidR="00AF29A7" w:rsidRPr="00696BD2">
        <w:t xml:space="preserve">limitations that </w:t>
      </w:r>
      <w:r w:rsidR="00B14DDE" w:rsidRPr="00696BD2">
        <w:t>should</w:t>
      </w:r>
      <w:r w:rsidR="00AF29A7" w:rsidRPr="00696BD2">
        <w:t xml:space="preserve"> be </w:t>
      </w:r>
      <w:proofErr w:type="gramStart"/>
      <w:r w:rsidR="00AF29A7" w:rsidRPr="00696BD2">
        <w:t>taken into account</w:t>
      </w:r>
      <w:proofErr w:type="gramEnd"/>
      <w:r w:rsidR="00AF29A7" w:rsidRPr="00696BD2">
        <w:t xml:space="preserve"> before and during </w:t>
      </w:r>
      <w:r w:rsidR="00886C09" w:rsidRPr="00696BD2">
        <w:rPr>
          <w:i/>
        </w:rPr>
        <w:t>in vivo</w:t>
      </w:r>
      <w:r w:rsidR="00886C09" w:rsidRPr="00696BD2">
        <w:t xml:space="preserve"> imaging. </w:t>
      </w:r>
      <w:r w:rsidR="00A369FC" w:rsidRPr="00696BD2">
        <w:t xml:space="preserve">One of the </w:t>
      </w:r>
      <w:r w:rsidR="000647EF" w:rsidRPr="00696BD2">
        <w:t>major limitation</w:t>
      </w:r>
      <w:r w:rsidR="00A369FC" w:rsidRPr="00696BD2">
        <w:t>s</w:t>
      </w:r>
      <w:r w:rsidR="000647EF" w:rsidRPr="00696BD2">
        <w:t xml:space="preserve"> is </w:t>
      </w:r>
      <w:r w:rsidR="0095681D" w:rsidRPr="00696BD2">
        <w:t>cortex ablation</w:t>
      </w:r>
      <w:r w:rsidR="000D4E37" w:rsidRPr="00696BD2">
        <w:t xml:space="preserve">. </w:t>
      </w:r>
      <w:r w:rsidR="001176CA" w:rsidRPr="00696BD2">
        <w:t xml:space="preserve">Part of </w:t>
      </w:r>
      <w:r w:rsidR="00A421E2" w:rsidRPr="00696BD2">
        <w:t>the</w:t>
      </w:r>
      <w:r w:rsidR="001176CA" w:rsidRPr="00696BD2">
        <w:t xml:space="preserve"> visual and sensory cortex is removed </w:t>
      </w:r>
      <w:r w:rsidR="00A252A6" w:rsidRPr="00696BD2">
        <w:t>during the surgery</w:t>
      </w:r>
      <w:r w:rsidR="00574397" w:rsidRPr="00696BD2">
        <w:t xml:space="preserve">. While it is hard to precisely evaluate </w:t>
      </w:r>
      <w:r w:rsidR="00381CDC" w:rsidRPr="00696BD2">
        <w:t xml:space="preserve">the </w:t>
      </w:r>
      <w:r w:rsidR="00574397" w:rsidRPr="00696BD2">
        <w:t>impact of cortex ablation</w:t>
      </w:r>
      <w:r w:rsidR="001A6707" w:rsidRPr="00696BD2">
        <w:t xml:space="preserve">, as </w:t>
      </w:r>
      <w:r w:rsidR="009E06B2" w:rsidRPr="00696BD2">
        <w:t xml:space="preserve">removed </w:t>
      </w:r>
      <w:r w:rsidR="000C3C77" w:rsidRPr="00696BD2">
        <w:t>brain tissue</w:t>
      </w:r>
      <w:r w:rsidR="001A6707" w:rsidRPr="00696BD2">
        <w:t xml:space="preserve"> does not directly project </w:t>
      </w:r>
      <w:r w:rsidR="009E06B2" w:rsidRPr="00696BD2">
        <w:t>onto hippocampus</w:t>
      </w:r>
      <w:r w:rsidR="00574397" w:rsidRPr="00696BD2">
        <w:t xml:space="preserve">, </w:t>
      </w:r>
      <w:r w:rsidR="003B7AE0" w:rsidRPr="00696BD2">
        <w:t xml:space="preserve">several studies </w:t>
      </w:r>
      <w:r w:rsidR="001F565F" w:rsidRPr="00696BD2">
        <w:t xml:space="preserve">demonstrated no </w:t>
      </w:r>
      <w:r w:rsidR="004F5951" w:rsidRPr="00696BD2">
        <w:t>noticeable</w:t>
      </w:r>
      <w:r w:rsidR="001F565F" w:rsidRPr="00696BD2">
        <w:t xml:space="preserve"> </w:t>
      </w:r>
      <w:r w:rsidR="002E29D0" w:rsidRPr="00696BD2">
        <w:t xml:space="preserve">impairment of hippocampal-dependent learning </w:t>
      </w:r>
      <w:r w:rsidR="005F4CE6" w:rsidRPr="00696BD2">
        <w:t xml:space="preserve">or other </w:t>
      </w:r>
      <w:r w:rsidR="00E21A67" w:rsidRPr="00696BD2">
        <w:t xml:space="preserve">relevant </w:t>
      </w:r>
      <w:r w:rsidR="005F4CE6" w:rsidRPr="00696BD2">
        <w:t>hippocampus functions</w:t>
      </w:r>
      <w:r w:rsidR="00244F2A" w:rsidRPr="00696BD2">
        <w:fldChar w:fldCharType="begin"/>
      </w:r>
      <w:r w:rsidR="00244F2A" w:rsidRPr="00696BD2">
        <w:instrText xml:space="preserve"> ADDIN EN.CITE &lt;EndNote&gt;&lt;Cite&gt;&lt;Author&gt;Kaifosh&lt;/Author&gt;&lt;Year&gt;2013&lt;/Year&gt;&lt;RecNum&gt;54&lt;/RecNum&gt;&lt;DisplayText&gt;&lt;style face="superscript"&gt;15&lt;/style&gt;&lt;/DisplayText&gt;&lt;record&gt;&lt;rec-number&gt;54&lt;/rec-number&gt;&lt;foreign-keys&gt;&lt;key app="EN" db-id="ftvrrvr56xv9txef50bpdfx6tdeweszpev0a" timestamp="1604570890"&gt;54&lt;/key&gt;&lt;/foreign-keys&gt;&lt;ref-type name="Journal Article"&gt;17&lt;/ref-type&gt;&lt;contributors&gt;&lt;authors&gt;&lt;author&gt;Kaifosh, Patrick&lt;/author&gt;&lt;author&gt;Lovett-Barron, Matthew&lt;/author&gt;&lt;author&gt;Turi, Gergely F.&lt;/author&gt;&lt;author&gt;Reardon, Thomas R.&lt;/author&gt;&lt;author&gt;Losonczy, Attila&lt;/author&gt;&lt;/authors&gt;&lt;/contributors&gt;&lt;titles&gt;&lt;title&gt;Septo-hippocampal GABAergic signaling across multiple modalities in awake mice&lt;/title&gt;&lt;secondary-title&gt;Nature Neuroscience&lt;/secondary-title&gt;&lt;/titles&gt;&lt;periodical&gt;&lt;full-title&gt;Nature Neuroscience&lt;/full-title&gt;&lt;/periodical&gt;&lt;pages&gt;1182-1184&lt;/pages&gt;&lt;volume&gt;16&lt;/volume&gt;&lt;number&gt;9&lt;/number&gt;&lt;dates&gt;&lt;year&gt;2013&lt;/year&gt;&lt;pub-dates&gt;&lt;date&gt;2013/09/01&lt;/date&gt;&lt;/pub-dates&gt;&lt;/dates&gt;&lt;isbn&gt;1546-1726&lt;/isbn&gt;&lt;urls&gt;&lt;related-urls&gt;&lt;url&gt;https://doi.org/10.1038/nn.3482&lt;/url&gt;&lt;/related-urls&gt;&lt;/urls&gt;&lt;electronic-resource-num&gt;10.1038/nn.3482&lt;/electronic-resource-num&gt;&lt;/record&gt;&lt;/Cite&gt;&lt;/EndNote&gt;</w:instrText>
      </w:r>
      <w:r w:rsidR="00244F2A" w:rsidRPr="00696BD2">
        <w:fldChar w:fldCharType="separate"/>
      </w:r>
      <w:r w:rsidR="00244F2A" w:rsidRPr="00696BD2">
        <w:rPr>
          <w:noProof/>
          <w:vertAlign w:val="superscript"/>
        </w:rPr>
        <w:t>15</w:t>
      </w:r>
      <w:r w:rsidR="00244F2A" w:rsidRPr="00696BD2">
        <w:fldChar w:fldCharType="end"/>
      </w:r>
      <w:r w:rsidR="00013CFE" w:rsidRPr="00696BD2">
        <w:rPr>
          <w:vertAlign w:val="superscript"/>
        </w:rPr>
        <w:t>,</w:t>
      </w:r>
      <w:r w:rsidR="009B3489" w:rsidRPr="00696BD2">
        <w:fldChar w:fldCharType="begin"/>
      </w:r>
      <w:r w:rsidR="009B3489" w:rsidRPr="00696BD2">
        <w:instrText xml:space="preserve"> ADDIN EN.CITE &lt;EndNote&gt;&lt;Cite&gt;&lt;Author&gt;Dombeck&lt;/Author&gt;&lt;Year&gt;2010&lt;/Year&gt;&lt;RecNum&gt;55&lt;/RecNum&gt;&lt;DisplayText&gt;&lt;style face="superscript"&gt;16&lt;/style&gt;&lt;/DisplayText&gt;&lt;record&gt;&lt;rec-number&gt;55&lt;/rec-number&gt;&lt;foreign-keys&gt;&lt;key app="EN" db-id="ftvrrvr56xv9txef50bpdfx6tdeweszpev0a" timestamp="1604570996"&gt;55&lt;/key&gt;&lt;/foreign-keys&gt;&lt;ref-type name="Journal Article"&gt;17&lt;/ref-type&gt;&lt;contributors&gt;&lt;authors&gt;&lt;author&gt;Dombeck, Daniel A.&lt;/author&gt;&lt;author&gt;Harvey, Christopher D.&lt;/author&gt;&lt;author&gt;Tian, Lin&lt;/author&gt;&lt;author&gt;Looger, Loren L.&lt;/author&gt;&lt;author&gt;Tank, David W.&lt;/author&gt;&lt;/authors&gt;&lt;/contributors&gt;&lt;titles&gt;&lt;title&gt;Functional imaging of hippocampal place cells at cellular resolution during virtual navigation&lt;/title&gt;&lt;secondary-title&gt;Nature Neuroscience&lt;/secondary-title&gt;&lt;/titles&gt;&lt;periodical&gt;&lt;full-title&gt;Nature Neuroscience&lt;/full-title&gt;&lt;/periodical&gt;&lt;pages&gt;1433-1440&lt;/pages&gt;&lt;volume&gt;13&lt;/volume&gt;&lt;number&gt;11&lt;/number&gt;&lt;dates&gt;&lt;year&gt;2010&lt;/year&gt;&lt;pub-dates&gt;&lt;date&gt;2010/11/01&lt;/date&gt;&lt;/pub-dates&gt;&lt;/dates&gt;&lt;isbn&gt;1546-1726&lt;/isbn&gt;&lt;urls&gt;&lt;related-urls&gt;&lt;url&gt;https://doi.org/10.1038/nn.2648&lt;/url&gt;&lt;/related-urls&gt;&lt;/urls&gt;&lt;electronic-resource-num&gt;10.1038/nn.2648&lt;/electronic-resource-num&gt;&lt;/record&gt;&lt;/Cite&gt;&lt;/EndNote&gt;</w:instrText>
      </w:r>
      <w:r w:rsidR="009B3489" w:rsidRPr="00696BD2">
        <w:fldChar w:fldCharType="separate"/>
      </w:r>
      <w:r w:rsidR="009B3489" w:rsidRPr="00696BD2">
        <w:rPr>
          <w:noProof/>
          <w:vertAlign w:val="superscript"/>
        </w:rPr>
        <w:t>16</w:t>
      </w:r>
      <w:r w:rsidR="009B3489" w:rsidRPr="00696BD2">
        <w:fldChar w:fldCharType="end"/>
      </w:r>
      <w:r w:rsidR="005A588D" w:rsidRPr="00696BD2">
        <w:t xml:space="preserve">. </w:t>
      </w:r>
      <w:r w:rsidR="002D62E0" w:rsidRPr="00696BD2">
        <w:t xml:space="preserve">The optical limitations </w:t>
      </w:r>
      <w:r w:rsidR="00522681" w:rsidRPr="00696BD2">
        <w:t xml:space="preserve">should </w:t>
      </w:r>
      <w:r w:rsidR="00381CDC" w:rsidRPr="00696BD2">
        <w:t>also be</w:t>
      </w:r>
      <w:r w:rsidR="00522681" w:rsidRPr="00696BD2">
        <w:t xml:space="preserve"> considered</w:t>
      </w:r>
      <w:r w:rsidR="00381CDC" w:rsidRPr="00696BD2">
        <w:t>,</w:t>
      </w:r>
      <w:r w:rsidR="00522681" w:rsidRPr="00696BD2">
        <w:t xml:space="preserve"> </w:t>
      </w:r>
      <w:r w:rsidR="00595568" w:rsidRPr="00696BD2">
        <w:t>especially when high NA objective lenses are used.</w:t>
      </w:r>
      <w:r w:rsidR="005C4A26" w:rsidRPr="00696BD2">
        <w:t xml:space="preserve"> For example, in this study</w:t>
      </w:r>
      <w:r w:rsidR="00A421E2" w:rsidRPr="00696BD2">
        <w:t>,</w:t>
      </w:r>
      <w:r w:rsidR="005C4A26" w:rsidRPr="00696BD2">
        <w:t xml:space="preserve"> we used </w:t>
      </w:r>
      <w:r w:rsidR="00D85CCA" w:rsidRPr="00696BD2">
        <w:t xml:space="preserve">a </w:t>
      </w:r>
      <w:r w:rsidR="00F20D66" w:rsidRPr="00696BD2">
        <w:t xml:space="preserve">1.75 mm long cannula with </w:t>
      </w:r>
      <w:r w:rsidR="00A421E2" w:rsidRPr="00696BD2">
        <w:t xml:space="preserve">a </w:t>
      </w:r>
      <w:r w:rsidR="00F20D66" w:rsidRPr="00696BD2">
        <w:t>1.9 mm inner diameter</w:t>
      </w:r>
      <w:r w:rsidR="009C6124" w:rsidRPr="00696BD2">
        <w:t xml:space="preserve">. </w:t>
      </w:r>
      <w:r w:rsidR="00614001" w:rsidRPr="00696BD2">
        <w:t>Th</w:t>
      </w:r>
      <w:r w:rsidR="005A7D8D" w:rsidRPr="00696BD2">
        <w:t xml:space="preserve">e geometry of this cannula </w:t>
      </w:r>
      <w:r w:rsidR="00855BD4" w:rsidRPr="00696BD2">
        <w:t xml:space="preserve">will </w:t>
      </w:r>
      <w:r w:rsidR="00B02E33" w:rsidRPr="00696BD2">
        <w:t>no</w:t>
      </w:r>
      <w:r w:rsidR="000D137B" w:rsidRPr="00696BD2">
        <w:t>t</w:t>
      </w:r>
      <w:r w:rsidR="00B02E33" w:rsidRPr="00696BD2">
        <w:t xml:space="preserve"> preserve the full NA</w:t>
      </w:r>
      <w:r w:rsidR="00855BD4" w:rsidRPr="00696BD2">
        <w:t xml:space="preserve"> </w:t>
      </w:r>
      <w:r w:rsidR="006752DC" w:rsidRPr="00696BD2">
        <w:t>of</w:t>
      </w:r>
      <w:r w:rsidR="009E6271" w:rsidRPr="00696BD2">
        <w:t xml:space="preserve"> </w:t>
      </w:r>
      <w:r w:rsidR="001A0562" w:rsidRPr="00696BD2">
        <w:t xml:space="preserve">air objective with NA more than ~0.5 </w:t>
      </w:r>
      <w:r w:rsidR="0021462E" w:rsidRPr="00696BD2">
        <w:t xml:space="preserve">or water objective with NA more than </w:t>
      </w:r>
      <w:r w:rsidR="007C2174" w:rsidRPr="00696BD2">
        <w:t>~0.6</w:t>
      </w:r>
      <w:r w:rsidR="0005032E" w:rsidRPr="00696BD2">
        <w:t xml:space="preserve"> as it will clip some of light</w:t>
      </w:r>
      <w:r w:rsidR="007C2174" w:rsidRPr="00696BD2">
        <w:t>.</w:t>
      </w:r>
      <w:r w:rsidR="00595568" w:rsidRPr="00696BD2">
        <w:t xml:space="preserve"> </w:t>
      </w:r>
      <w:r w:rsidR="00AC7A18" w:rsidRPr="00696BD2">
        <w:t>Another limitation, common for all brain imaging implants, is that part of the brain is getting exposed</w:t>
      </w:r>
      <w:r w:rsidR="00381CDC" w:rsidRPr="00696BD2">
        <w:t>,</w:t>
      </w:r>
      <w:r w:rsidR="00AC7A18" w:rsidRPr="00696BD2">
        <w:t xml:space="preserve"> </w:t>
      </w:r>
      <w:r w:rsidR="00355DF9" w:rsidRPr="00696BD2">
        <w:t xml:space="preserve">thus </w:t>
      </w:r>
      <w:r w:rsidR="000132C2" w:rsidRPr="00696BD2">
        <w:t>promoting h</w:t>
      </w:r>
      <w:r w:rsidR="008C69A3" w:rsidRPr="00696BD2">
        <w:t>eat loss</w:t>
      </w:r>
      <w:r w:rsidR="00880B3D" w:rsidRPr="00696BD2">
        <w:fldChar w:fldCharType="begin">
          <w:fldData xml:space="preserve">PEVuZE5vdGU+PENpdGU+PEF1dGhvcj5LYWxtYmFjaDwvQXV0aG9yPjxZZWFyPjIwMTI8L1llYXI+
PFJlY051bT41MjwvUmVjTnVtPjxEaXNwbGF5VGV4dD48c3R5bGUgZmFjZT0ic3VwZXJzY3JpcHQi
PjE3LDE4PC9zdHlsZT48L0Rpc3BsYXlUZXh0PjxyZWNvcmQ+PHJlYy1udW1iZXI+NTI8L3JlYy1u
dW1iZXI+PGZvcmVpZ24ta2V5cz48a2V5IGFwcD0iRU4iIGRiLWlkPSJmdHZycnZyNTZ4djl0eGVm
NTBicGRmeDZ0ZGV3ZXN6cGV2MGEiIHRpbWVzdGFtcD0iMTYwNDMyNzExMCI+NTI8L2tleT48L2Zv
cmVpZ24ta2V5cz48cmVmLXR5cGUgbmFtZT0iSm91cm5hbCBBcnRpY2xlIj4xNzwvcmVmLXR5cGU+
PGNvbnRyaWJ1dG9ycz48YXV0aG9ycz48YXV0aG9yPkthbG1iYWNoLCBBYmlnYWlsIFMuPC9hdXRo
b3I+PGF1dGhvcj5XYXRlcnMsIEphY2s8L2F1dGhvcj48L2F1dGhvcnM+PC9jb250cmlidXRvcnM+
PHRpdGxlcz48dGl0bGU+QnJhaW4gc3VyZmFjZSB0ZW1wZXJhdHVyZSB1bmRlciBhIGNyYW5pb3Rv
bXk8L3RpdGxlPjxzZWNvbmRhcnktdGl0bGU+Sm91cm5hbCBvZiBuZXVyb3BoeXNpb2xvZ3k8L3Nl
Y29uZGFyeS10aXRsZT48YWx0LXRpdGxlPkogTmV1cm9waHlzaW9sPC9hbHQtdGl0bGU+PC90aXRs
ZXM+PHBlcmlvZGljYWw+PGZ1bGwtdGl0bGU+Sm91cm5hbCBvZiBuZXVyb3BoeXNpb2xvZ3k8L2Z1
bGwtdGl0bGU+PGFiYnItMT5KIE5ldXJvcGh5c2lvbDwvYWJici0xPjwvcGVyaW9kaWNhbD48YWx0
LXBlcmlvZGljYWw+PGZ1bGwtdGl0bGU+Sm91cm5hbCBvZiBuZXVyb3BoeXNpb2xvZ3k8L2Z1bGwt
dGl0bGU+PGFiYnItMT5KIE5ldXJvcGh5c2lvbDwvYWJici0xPjwvYWx0LXBlcmlvZGljYWw+PHBh
Z2VzPjMxMzgtMzE0NjwvcGFnZXM+PHZvbHVtZT4xMDg8L3ZvbHVtZT48bnVtYmVyPjExPC9udW1i
ZXI+PGVkaXRpb24+MjAxMi8wOS8xMjwvZWRpdGlvbj48a2V5d29yZHM+PGtleXdvcmQ+QW5pbWFs
czwva2V5d29yZD48a2V5d29yZD5Cb2R5IFRlbXBlcmF0dXJlLypwaHlzaW9sb2d5PC9rZXl3b3Jk
PjxrZXl3b3JkPkJyYWluIFdhdmVzPC9rZXl3b3JkPjxrZXl3b3JkPkNvbGQgVGVtcGVyYXR1cmU8
L2tleXdvcmQ+PGtleXdvcmQ+Q3JhbmlvdG9teS8qbWV0aG9kczwva2V5d29yZD48a2V5d29yZD5N
aWNlPC9rZXl3b3JkPjxrZXl3b3JkPk1pY2UsIEluYnJlZCBDNTdCTDwva2V5d29yZD48a2V5d29y
ZD5OZW9jb3J0ZXgvKnBoeXNpb2xvZ3k8L2tleXdvcmQ+PGtleXdvcmQ+UGVyZnVzaW9uPC9rZXl3
b3JkPjxrZXl3b3JkPlB5cmFtaWRhbCBDZWxscy9waHlzaW9sb2d5PC9rZXl3b3JkPjwva2V5d29y
ZHM+PGRhdGVzPjx5ZWFyPjIwMTI8L3llYXI+PC9kYXRlcz48cHVibGlzaGVyPkFtZXJpY2FuIFBo
eXNpb2xvZ2ljYWwgU29jaWV0eTwvcHVibGlzaGVyPjxpc2JuPjE1MjItMTU5OCYjeEQ7MDAyMi0z
MDc3PC9pc2JuPjxhY2Nlc3Npb24tbnVtPjIyOTcyOTUzPC9hY2Nlc3Npb24tbnVtPjx1cmxzPjxy
ZWxhdGVkLXVybHM+PHVybD5odHRwczovL3B1Ym1lZC5uY2JpLm5sbS5uaWguZ292LzIyOTcyOTUz
PC91cmw+PHVybD5odHRwczovL3d3dy5uY2JpLm5sbS5uaWguZ292L3BtYy9hcnRpY2xlcy9QTUMz
NTQ0ODY0LzwvdXJsPjwvcmVsYXRlZC11cmxzPjwvdXJscz48ZWxlY3Ryb25pYy1yZXNvdXJjZS1u
dW0+MTAuMTE1Mi9qbi4wMDU1Ny4yMDEyPC9lbGVjdHJvbmljLXJlc291cmNlLW51bT48cmVtb3Rl
LWRhdGFiYXNlLW5hbWU+UHViTWVkPC9yZW1vdGUtZGF0YWJhc2UtbmFtZT48bGFuZ3VhZ2U+ZW5n
PC9sYW5ndWFnZT48L3JlY29yZD48L0NpdGU+PENpdGU+PEF1dGhvcj5Sb2NoZTwvQXV0aG9yPjxZ
ZWFyPjIwMTk8L1llYXI+PFJlY051bT41MzwvUmVjTnVtPjxyZWNvcmQ+PHJlYy1udW1iZXI+NTM8
L3JlYy1udW1iZXI+PGZvcmVpZ24ta2V5cz48a2V5IGFwcD0iRU4iIGRiLWlkPSJmdHZycnZyNTZ4
djl0eGVmNTBicGRmeDZ0ZGV3ZXN6cGV2MGEiIHRpbWVzdGFtcD0iMTYwNDMyNzE5MCI+NTM8L2tl
eT48L2ZvcmVpZ24ta2V5cz48cmVmLXR5cGUgbmFtZT0iSm91cm5hbCBBcnRpY2xlIj4xNzwvcmVm
LXR5cGU+PGNvbnRyaWJ1dG9ycz48YXV0aG9ycz48YXV0aG9yPlJvY2hlLCBNb3JnYW5lPC9hdXRo
b3I+PGF1dGhvcj5DaGFpZ25lYXUsIEVtbWFudWVsbGU8L2F1dGhvcj48YXV0aG9yPlJ1bmd0YSwg
UmF2aSBMLjwvYXV0aG9yPjxhdXRob3I+Qm9pZG8sIERhdmlkZTwvYXV0aG9yPjxhdXRob3I+V2Vi
ZXIsIEJydW5vPC9hdXRob3I+PGF1dGhvcj5DaGFycGFrLCBTZXJnZTwvYXV0aG9yPjwvYXV0aG9y
cz48c2Vjb25kYXJ5LWF1dGhvcnM+PGF1dGhvcj5LbGVpbmZlbGQsIERhdmlkPC9hdXRob3I+PGF1
dGhvcj5CZWhyZW5zLCBUaW1vdGh5IEUuPC9hdXRob3I+PGF1dGhvcj5MaW5uaW5nZXIsIEFuZHJl
YXM8L2F1dGhvcj48L3NlY29uZGFyeS1hdXRob3JzPjwvY29udHJpYnV0b3JzPjx0aXRsZXM+PHRp
dGxlPkluIHZpdm8gaW1hZ2luZyB3aXRoIGEgd2F0ZXIgaW1tZXJzaW9uIG9iamVjdGl2ZSBhZmZl
Y3RzIGJyYWluIHRlbXBlcmF0dXJlLCBibG9vZCBmbG93IGFuZCBveHlnZW5hdGlvbjwvdGl0bGU+
PHNlY29uZGFyeS10aXRsZT5lTGlmZTwvc2Vjb25kYXJ5LXRpdGxlPjwvdGl0bGVzPjxwZXJpb2Rp
Y2FsPjxmdWxsLXRpdGxlPmVMaWZlPC9mdWxsLXRpdGxlPjwvcGVyaW9kaWNhbD48cGFnZXM+ZTQ3
MzI0PC9wYWdlcz48dm9sdW1lPjg8L3ZvbHVtZT48a2V5d29yZHM+PGtleXdvcmQ+bW91c2U8L2tl
eXdvcmQ+PGtleXdvcmQ+dHdvLXBob3RvbiBtaWNyb3Njb3B5PC9rZXl3b3JkPjxrZXl3b3JkPnRl
bXBlcmF0dXJlPC9rZXl3b3JkPjwva2V5d29yZHM+PGRhdGVzPjx5ZWFyPjIwMTk8L3llYXI+PHB1
Yi1kYXRlcz48ZGF0ZT4yMDE5LzA4LzA5PC9kYXRlPjwvcHViLWRhdGVzPjwvZGF0ZXM+PHB1Ymxp
c2hlcj5lTGlmZSBTY2llbmNlcyBQdWJsaWNhdGlvbnMsIEx0ZDwvcHVibGlzaGVyPjxpc2JuPjIw
NTAtMDg0WDwvaXNibj48dXJscz48cmVsYXRlZC11cmxzPjx1cmw+aHR0cHM6Ly9kb2kub3JnLzEw
Ljc1NTQvZUxpZmUuNDczMjQ8L3VybD48L3JlbGF0ZWQtdXJscz48L3VybHM+PGN1c3RvbTE+ZUxp
ZmUgMjAxOTs4OmU0NzMyNDwvY3VzdG9tMT48ZWxlY3Ryb25pYy1yZXNvdXJjZS1udW0+MTAuNzU1
NC9lTGlmZS40NzMyNDwvZWxlY3Ryb25pYy1yZXNvdXJjZS1udW0+PC9yZWNvcmQ+PC9DaXRlPjwv
RW5kTm90ZT5=
</w:fldData>
        </w:fldChar>
      </w:r>
      <w:r w:rsidR="00154459" w:rsidRPr="00696BD2">
        <w:instrText xml:space="preserve"> ADDIN EN.CITE </w:instrText>
      </w:r>
      <w:r w:rsidR="00154459" w:rsidRPr="00696BD2">
        <w:fldChar w:fldCharType="begin">
          <w:fldData xml:space="preserve">PEVuZE5vdGU+PENpdGU+PEF1dGhvcj5LYWxtYmFjaDwvQXV0aG9yPjxZZWFyPjIwMTI8L1llYXI+
PFJlY051bT41MjwvUmVjTnVtPjxEaXNwbGF5VGV4dD48c3R5bGUgZmFjZT0ic3VwZXJzY3JpcHQi
PjE3LDE4PC9zdHlsZT48L0Rpc3BsYXlUZXh0PjxyZWNvcmQ+PHJlYy1udW1iZXI+NTI8L3JlYy1u
dW1iZXI+PGZvcmVpZ24ta2V5cz48a2V5IGFwcD0iRU4iIGRiLWlkPSJmdHZycnZyNTZ4djl0eGVm
NTBicGRmeDZ0ZGV3ZXN6cGV2MGEiIHRpbWVzdGFtcD0iMTYwNDMyNzExMCI+NTI8L2tleT48L2Zv
cmVpZ24ta2V5cz48cmVmLXR5cGUgbmFtZT0iSm91cm5hbCBBcnRpY2xlIj4xNzwvcmVmLXR5cGU+
PGNvbnRyaWJ1dG9ycz48YXV0aG9ycz48YXV0aG9yPkthbG1iYWNoLCBBYmlnYWlsIFMuPC9hdXRo
b3I+PGF1dGhvcj5XYXRlcnMsIEphY2s8L2F1dGhvcj48L2F1dGhvcnM+PC9jb250cmlidXRvcnM+
PHRpdGxlcz48dGl0bGU+QnJhaW4gc3VyZmFjZSB0ZW1wZXJhdHVyZSB1bmRlciBhIGNyYW5pb3Rv
bXk8L3RpdGxlPjxzZWNvbmRhcnktdGl0bGU+Sm91cm5hbCBvZiBuZXVyb3BoeXNpb2xvZ3k8L3Nl
Y29uZGFyeS10aXRsZT48YWx0LXRpdGxlPkogTmV1cm9waHlzaW9sPC9hbHQtdGl0bGU+PC90aXRs
ZXM+PHBlcmlvZGljYWw+PGZ1bGwtdGl0bGU+Sm91cm5hbCBvZiBuZXVyb3BoeXNpb2xvZ3k8L2Z1
bGwtdGl0bGU+PGFiYnItMT5KIE5ldXJvcGh5c2lvbDwvYWJici0xPjwvcGVyaW9kaWNhbD48YWx0
LXBlcmlvZGljYWw+PGZ1bGwtdGl0bGU+Sm91cm5hbCBvZiBuZXVyb3BoeXNpb2xvZ3k8L2Z1bGwt
dGl0bGU+PGFiYnItMT5KIE5ldXJvcGh5c2lvbDwvYWJici0xPjwvYWx0LXBlcmlvZGljYWw+PHBh
Z2VzPjMxMzgtMzE0NjwvcGFnZXM+PHZvbHVtZT4xMDg8L3ZvbHVtZT48bnVtYmVyPjExPC9udW1i
ZXI+PGVkaXRpb24+MjAxMi8wOS8xMjwvZWRpdGlvbj48a2V5d29yZHM+PGtleXdvcmQ+QW5pbWFs
czwva2V5d29yZD48a2V5d29yZD5Cb2R5IFRlbXBlcmF0dXJlLypwaHlzaW9sb2d5PC9rZXl3b3Jk
PjxrZXl3b3JkPkJyYWluIFdhdmVzPC9rZXl3b3JkPjxrZXl3b3JkPkNvbGQgVGVtcGVyYXR1cmU8
L2tleXdvcmQ+PGtleXdvcmQ+Q3JhbmlvdG9teS8qbWV0aG9kczwva2V5d29yZD48a2V5d29yZD5N
aWNlPC9rZXl3b3JkPjxrZXl3b3JkPk1pY2UsIEluYnJlZCBDNTdCTDwva2V5d29yZD48a2V5d29y
ZD5OZW9jb3J0ZXgvKnBoeXNpb2xvZ3k8L2tleXdvcmQ+PGtleXdvcmQ+UGVyZnVzaW9uPC9rZXl3
b3JkPjxrZXl3b3JkPlB5cmFtaWRhbCBDZWxscy9waHlzaW9sb2d5PC9rZXl3b3JkPjwva2V5d29y
ZHM+PGRhdGVzPjx5ZWFyPjIwMTI8L3llYXI+PC9kYXRlcz48cHVibGlzaGVyPkFtZXJpY2FuIFBo
eXNpb2xvZ2ljYWwgU29jaWV0eTwvcHVibGlzaGVyPjxpc2JuPjE1MjItMTU5OCYjeEQ7MDAyMi0z
MDc3PC9pc2JuPjxhY2Nlc3Npb24tbnVtPjIyOTcyOTUzPC9hY2Nlc3Npb24tbnVtPjx1cmxzPjxy
ZWxhdGVkLXVybHM+PHVybD5odHRwczovL3B1Ym1lZC5uY2JpLm5sbS5uaWguZ292LzIyOTcyOTUz
PC91cmw+PHVybD5odHRwczovL3d3dy5uY2JpLm5sbS5uaWguZ292L3BtYy9hcnRpY2xlcy9QTUMz
NTQ0ODY0LzwvdXJsPjwvcmVsYXRlZC11cmxzPjwvdXJscz48ZWxlY3Ryb25pYy1yZXNvdXJjZS1u
dW0+MTAuMTE1Mi9qbi4wMDU1Ny4yMDEyPC9lbGVjdHJvbmljLXJlc291cmNlLW51bT48cmVtb3Rl
LWRhdGFiYXNlLW5hbWU+UHViTWVkPC9yZW1vdGUtZGF0YWJhc2UtbmFtZT48bGFuZ3VhZ2U+ZW5n
PC9sYW5ndWFnZT48L3JlY29yZD48L0NpdGU+PENpdGU+PEF1dGhvcj5Sb2NoZTwvQXV0aG9yPjxZ
ZWFyPjIwMTk8L1llYXI+PFJlY051bT41MzwvUmVjTnVtPjxyZWNvcmQ+PHJlYy1udW1iZXI+NTM8
L3JlYy1udW1iZXI+PGZvcmVpZ24ta2V5cz48a2V5IGFwcD0iRU4iIGRiLWlkPSJmdHZycnZyNTZ4
djl0eGVmNTBicGRmeDZ0ZGV3ZXN6cGV2MGEiIHRpbWVzdGFtcD0iMTYwNDMyNzE5MCI+NTM8L2tl
eT48L2ZvcmVpZ24ta2V5cz48cmVmLXR5cGUgbmFtZT0iSm91cm5hbCBBcnRpY2xlIj4xNzwvcmVm
LXR5cGU+PGNvbnRyaWJ1dG9ycz48YXV0aG9ycz48YXV0aG9yPlJvY2hlLCBNb3JnYW5lPC9hdXRo
b3I+PGF1dGhvcj5DaGFpZ25lYXUsIEVtbWFudWVsbGU8L2F1dGhvcj48YXV0aG9yPlJ1bmd0YSwg
UmF2aSBMLjwvYXV0aG9yPjxhdXRob3I+Qm9pZG8sIERhdmlkZTwvYXV0aG9yPjxhdXRob3I+V2Vi
ZXIsIEJydW5vPC9hdXRob3I+PGF1dGhvcj5DaGFycGFrLCBTZXJnZTwvYXV0aG9yPjwvYXV0aG9y
cz48c2Vjb25kYXJ5LWF1dGhvcnM+PGF1dGhvcj5LbGVpbmZlbGQsIERhdmlkPC9hdXRob3I+PGF1
dGhvcj5CZWhyZW5zLCBUaW1vdGh5IEUuPC9hdXRob3I+PGF1dGhvcj5MaW5uaW5nZXIsIEFuZHJl
YXM8L2F1dGhvcj48L3NlY29uZGFyeS1hdXRob3JzPjwvY29udHJpYnV0b3JzPjx0aXRsZXM+PHRp
dGxlPkluIHZpdm8gaW1hZ2luZyB3aXRoIGEgd2F0ZXIgaW1tZXJzaW9uIG9iamVjdGl2ZSBhZmZl
Y3RzIGJyYWluIHRlbXBlcmF0dXJlLCBibG9vZCBmbG93IGFuZCBveHlnZW5hdGlvbjwvdGl0bGU+
PHNlY29uZGFyeS10aXRsZT5lTGlmZTwvc2Vjb25kYXJ5LXRpdGxlPjwvdGl0bGVzPjxwZXJpb2Rp
Y2FsPjxmdWxsLXRpdGxlPmVMaWZlPC9mdWxsLXRpdGxlPjwvcGVyaW9kaWNhbD48cGFnZXM+ZTQ3
MzI0PC9wYWdlcz48dm9sdW1lPjg8L3ZvbHVtZT48a2V5d29yZHM+PGtleXdvcmQ+bW91c2U8L2tl
eXdvcmQ+PGtleXdvcmQ+dHdvLXBob3RvbiBtaWNyb3Njb3B5PC9rZXl3b3JkPjxrZXl3b3JkPnRl
bXBlcmF0dXJlPC9rZXl3b3JkPjwva2V5d29yZHM+PGRhdGVzPjx5ZWFyPjIwMTk8L3llYXI+PHB1
Yi1kYXRlcz48ZGF0ZT4yMDE5LzA4LzA5PC9kYXRlPjwvcHViLWRhdGVzPjwvZGF0ZXM+PHB1Ymxp
c2hlcj5lTGlmZSBTY2llbmNlcyBQdWJsaWNhdGlvbnMsIEx0ZDwvcHVibGlzaGVyPjxpc2JuPjIw
NTAtMDg0WDwvaXNibj48dXJscz48cmVsYXRlZC11cmxzPjx1cmw+aHR0cHM6Ly9kb2kub3JnLzEw
Ljc1NTQvZUxpZmUuNDczMjQ8L3VybD48L3JlbGF0ZWQtdXJscz48L3VybHM+PGN1c3RvbTE+ZUxp
ZmUgMjAxOTs4OmU0NzMyNDwvY3VzdG9tMT48ZWxlY3Ryb25pYy1yZXNvdXJjZS1udW0+MTAuNzU1
NC9lTGlmZS40NzMyNDwvZWxlY3Ryb25pYy1yZXNvdXJjZS1udW0+PC9yZWNvcmQ+PC9DaXRlPjwv
RW5kTm90ZT5=
</w:fldData>
        </w:fldChar>
      </w:r>
      <w:r w:rsidR="00154459" w:rsidRPr="00696BD2">
        <w:instrText xml:space="preserve"> ADDIN EN.CITE.DATA </w:instrText>
      </w:r>
      <w:r w:rsidR="00154459" w:rsidRPr="00696BD2">
        <w:fldChar w:fldCharType="end"/>
      </w:r>
      <w:r w:rsidR="00880B3D" w:rsidRPr="00696BD2">
        <w:fldChar w:fldCharType="separate"/>
      </w:r>
      <w:r w:rsidR="009B3489" w:rsidRPr="00696BD2">
        <w:rPr>
          <w:noProof/>
          <w:vertAlign w:val="superscript"/>
        </w:rPr>
        <w:t>17,18</w:t>
      </w:r>
      <w:r w:rsidR="00880B3D" w:rsidRPr="00696BD2">
        <w:fldChar w:fldCharType="end"/>
      </w:r>
      <w:r w:rsidR="008C69A3" w:rsidRPr="00696BD2">
        <w:t xml:space="preserve">. </w:t>
      </w:r>
      <w:r w:rsidR="008C60F2" w:rsidRPr="00696BD2">
        <w:t xml:space="preserve">However, </w:t>
      </w:r>
      <w:r w:rsidR="00E2623D" w:rsidRPr="00696BD2">
        <w:t xml:space="preserve">physiological </w:t>
      </w:r>
      <w:r w:rsidR="00187FBD" w:rsidRPr="00696BD2">
        <w:t xml:space="preserve">brain temperature can be easily </w:t>
      </w:r>
      <w:r w:rsidR="0030017C" w:rsidRPr="00696BD2">
        <w:t xml:space="preserve">restored during imaging </w:t>
      </w:r>
      <w:r w:rsidR="00C968D0" w:rsidRPr="00696BD2">
        <w:t>by</w:t>
      </w:r>
      <w:r w:rsidR="0030017C" w:rsidRPr="00696BD2">
        <w:t xml:space="preserve"> </w:t>
      </w:r>
      <w:r w:rsidR="00BF2416" w:rsidRPr="00696BD2">
        <w:t xml:space="preserve">perfusion of </w:t>
      </w:r>
      <w:r w:rsidR="006A5905" w:rsidRPr="00696BD2">
        <w:t xml:space="preserve">a </w:t>
      </w:r>
      <w:r w:rsidR="00BF2416" w:rsidRPr="00696BD2">
        <w:t>warm buffer</w:t>
      </w:r>
      <w:r w:rsidR="00D15D66" w:rsidRPr="00696BD2">
        <w:t>.</w:t>
      </w:r>
    </w:p>
    <w:p w14:paraId="666452E5" w14:textId="77777777" w:rsidR="00D76352" w:rsidRPr="00696BD2" w:rsidRDefault="00D76352" w:rsidP="00696BD2">
      <w:pPr>
        <w:contextualSpacing/>
      </w:pPr>
    </w:p>
    <w:p w14:paraId="14328A77" w14:textId="30768377" w:rsidR="009B77CA" w:rsidRDefault="009B77CA" w:rsidP="00696BD2">
      <w:pPr>
        <w:contextualSpacing/>
      </w:pPr>
      <w:r w:rsidRPr="00696BD2">
        <w:t xml:space="preserve">The described </w:t>
      </w:r>
      <w:r w:rsidR="00683782" w:rsidRPr="00696BD2">
        <w:t>method</w:t>
      </w:r>
      <w:r w:rsidRPr="00696BD2">
        <w:t xml:space="preserve"> can be </w:t>
      </w:r>
      <w:r w:rsidR="00683782" w:rsidRPr="00696BD2">
        <w:t xml:space="preserve">easily modified </w:t>
      </w:r>
      <w:r w:rsidR="00A44BC4" w:rsidRPr="00696BD2">
        <w:t>or adjusted for other applications. For example, the</w:t>
      </w:r>
      <w:r w:rsidRPr="00696BD2">
        <w:t xml:space="preserve"> preparation can be </w:t>
      </w:r>
      <w:r w:rsidR="0034586B" w:rsidRPr="00696BD2">
        <w:t>ad</w:t>
      </w:r>
      <w:r w:rsidR="002D0E82" w:rsidRPr="00696BD2">
        <w:t>apted</w:t>
      </w:r>
      <w:r w:rsidRPr="00696BD2">
        <w:t xml:space="preserve"> for imaging of striatum</w:t>
      </w:r>
      <w:r w:rsidR="009019B5" w:rsidRPr="00696BD2">
        <w:fldChar w:fldCharType="begin"/>
      </w:r>
      <w:r w:rsidR="00154459" w:rsidRPr="00696BD2">
        <w:instrText xml:space="preserve"> ADDIN EN.CITE &lt;EndNote&gt;&lt;Cite&gt;&lt;Author&gt;Piatkevich&lt;/Author&gt;&lt;Year&gt;2019&lt;/Year&gt;&lt;RecNum&gt;4&lt;/RecNum&gt;&lt;DisplayText&gt;&lt;style face="superscript"&gt;7&lt;/style&gt;&lt;/DisplayText&gt;&lt;record&gt;&lt;rec-number&gt;4&lt;/rec-number&gt;&lt;foreign-keys&gt;&lt;key app="EN" db-id="ftvrrvr56xv9txef50bpdfx6tdeweszpev0a" timestamp="1603790479"&gt;4&lt;/key&gt;&lt;/foreign-keys&gt;&lt;ref-type name="Journal Article"&gt;17&lt;/ref-type&gt;&lt;contributors&gt;&lt;authors&gt;&lt;author&gt;Piatkevich, Kiryl D.&lt;/author&gt;&lt;author&gt;Bensussen, Seth&lt;/author&gt;&lt;author&gt;Tseng, Hua-an&lt;/author&gt;&lt;author&gt;Shroff, Sanaya N.&lt;/author&gt;&lt;author&gt;Lopez-Huerta, Violeta Gisselle&lt;/author&gt;&lt;author&gt;Park, Demian&lt;/author&gt;&lt;author&gt;Jung, Erica E.&lt;/author&gt;&lt;author&gt;Shemesh, Or A.&lt;/author&gt;&lt;author&gt;Straub, Christoph&lt;/author&gt;&lt;author&gt;Gritton, Howard J.&lt;/author&gt;&lt;author&gt;Romano, Michael F.&lt;/author&gt;&lt;author&gt;Costa, Emma&lt;/author&gt;&lt;author&gt;Sabatini, Bernardo L.&lt;/author&gt;&lt;author&gt;Fu, Zhanyan&lt;/author&gt;&lt;author&gt;Boyden, Edward S.&lt;/author&gt;&lt;author&gt;Han, Xue&lt;/author&gt;&lt;/authors&gt;&lt;/contributors&gt;&lt;titles&gt;&lt;title&gt;Population imaging of neural activity in awake behaving mice&lt;/title&gt;&lt;secondary-title&gt;Nature&lt;/secondary-title&gt;&lt;/titles&gt;&lt;periodical&gt;&lt;full-title&gt;Nature&lt;/full-title&gt;&lt;/periodical&gt;&lt;pages&gt;413-417&lt;/pages&gt;&lt;volume&gt;574&lt;/volume&gt;&lt;number&gt;7778&lt;/number&gt;&lt;dates&gt;&lt;year&gt;2019&lt;/year&gt;&lt;pub-dates&gt;&lt;date&gt;2019/10/01&lt;/date&gt;&lt;/pub-dates&gt;&lt;/dates&gt;&lt;isbn&gt;1476-4687&lt;/isbn&gt;&lt;urls&gt;&lt;related-urls&gt;&lt;url&gt;https://doi.org/10.1038/s41586-019-1641-1&lt;/url&gt;&lt;/related-urls&gt;&lt;/urls&gt;&lt;electronic-resource-num&gt;10.1038/s41586-019-1641-1&lt;/electronic-resource-num&gt;&lt;/record&gt;&lt;/Cite&gt;&lt;/EndNote&gt;</w:instrText>
      </w:r>
      <w:r w:rsidR="009019B5" w:rsidRPr="00696BD2">
        <w:fldChar w:fldCharType="separate"/>
      </w:r>
      <w:r w:rsidR="009019B5" w:rsidRPr="00696BD2">
        <w:rPr>
          <w:noProof/>
          <w:vertAlign w:val="superscript"/>
        </w:rPr>
        <w:t>7</w:t>
      </w:r>
      <w:r w:rsidR="009019B5" w:rsidRPr="00696BD2">
        <w:fldChar w:fldCharType="end"/>
      </w:r>
      <w:r w:rsidRPr="00696BD2">
        <w:t xml:space="preserve">. As </w:t>
      </w:r>
      <w:r w:rsidR="00381CDC" w:rsidRPr="00696BD2">
        <w:t xml:space="preserve">the </w:t>
      </w:r>
      <w:r w:rsidRPr="00696BD2">
        <w:t xml:space="preserve">striatum lays slightly deeper than cortex, the longer imaging cannula should be used for assembling imaging implant. We suggest using 2.0 mm imaging cannula. The coordinates of the craniotomy should be adjusted correspondingly (AP: +0.8 mm, ML: −1.8 mm). </w:t>
      </w:r>
      <w:r w:rsidR="005E6D9B" w:rsidRPr="00696BD2">
        <w:t>In addition,</w:t>
      </w:r>
      <w:r w:rsidR="00C008DB" w:rsidRPr="00696BD2">
        <w:t xml:space="preserve"> virus injection via in</w:t>
      </w:r>
      <w:r w:rsidR="002B0E44" w:rsidRPr="00696BD2">
        <w:t xml:space="preserve">fusion cannula allows </w:t>
      </w:r>
      <w:r w:rsidR="00984B82" w:rsidRPr="00696BD2">
        <w:t>achieving</w:t>
      </w:r>
      <w:r w:rsidR="002B0E44" w:rsidRPr="00696BD2">
        <w:t xml:space="preserve"> </w:t>
      </w:r>
      <w:r w:rsidR="005E6D9B" w:rsidRPr="00696BD2">
        <w:t xml:space="preserve">the expression of a transgene </w:t>
      </w:r>
      <w:r w:rsidR="002B0E44" w:rsidRPr="00696BD2">
        <w:t>i</w:t>
      </w:r>
      <w:r w:rsidR="005E6D9B" w:rsidRPr="00696BD2">
        <w:t>n a thin layer of neurons</w:t>
      </w:r>
      <w:r w:rsidR="003D4750" w:rsidRPr="00696BD2">
        <w:t xml:space="preserve"> when</w:t>
      </w:r>
      <w:r w:rsidR="00056C9C" w:rsidRPr="00696BD2">
        <w:t xml:space="preserve"> using AAV serotype with </w:t>
      </w:r>
      <w:r w:rsidR="00DE3A09" w:rsidRPr="00696BD2">
        <w:t>restricted spread</w:t>
      </w:r>
      <w:r w:rsidR="000217FA" w:rsidRPr="00696BD2">
        <w:fldChar w:fldCharType="begin">
          <w:fldData xml:space="preserve">PEVuZE5vdGU+PENpdGU+PEF1dGhvcj5XYXRha2FiZTwvQXV0aG9yPjxZZWFyPjIwMTU8L1llYXI+
PFJlY051bT42MDwvUmVjTnVtPjxEaXNwbGF5VGV4dD48c3R5bGUgZmFjZT0ic3VwZXJzY3JpcHQi
PjE5LDIwPC9zdHlsZT48L0Rpc3BsYXlUZXh0PjxyZWNvcmQ+PHJlYy1udW1iZXI+NjA8L3JlYy1u
dW1iZXI+PGZvcmVpZ24ta2V5cz48a2V5IGFwcD0iRU4iIGRiLWlkPSJmdHZycnZyNTZ4djl0eGVm
NTBicGRmeDZ0ZGV3ZXN6cGV2MGEiIHRpbWVzdGFtcD0iMTYxNTMwNDAwNiI+NjA8L2tleT48L2Zv
cmVpZ24ta2V5cz48cmVmLXR5cGUgbmFtZT0iSm91cm5hbCBBcnRpY2xlIj4xNzwvcmVmLXR5cGU+
PGNvbnRyaWJ1dG9ycz48YXV0aG9ycz48YXV0aG9yPldhdGFrYWJlLCBBa2l5YTwvYXV0aG9yPjxh
dXRob3I+T2h0c3VrYSwgTWFzYW5hcmk8L2F1dGhvcj48YXV0aG9yPktpbm9zaGl0YSwgTWFzYWhh
cnU8L2F1dGhvcj48YXV0aG9yPlRha2FqaSwgTWFzYWZ1bWk8L2F1dGhvcj48YXV0aG9yPklzYSwg
S2FvcnU8L2F1dGhvcj48YXV0aG9yPk1penVrYW1pLCBIaXJvYWtpPC9hdXRob3I+PGF1dGhvcj5P
emF3YSwgS2VpeWE8L2F1dGhvcj48YXV0aG9yPklzYSwgVGFkYXNoaTwvYXV0aG9yPjxhdXRob3I+
WWFtYW1vcmksIFRldHN1bzwvYXV0aG9yPjwvYXV0aG9ycz48L2NvbnRyaWJ1dG9ycz48dGl0bGVz
Pjx0aXRsZT5Db21wYXJhdGl2ZSBhbmFseXNlcyBvZiBhZGVuby1hc3NvY2lhdGVkIHZpcmFsIHZl
Y3RvciBzZXJvdHlwZXMgMSwgMiwgNSwgOCBhbmQgOSBpbiBtYXJtb3NldCwgbW91c2UgYW5kIG1h
Y2FxdWUgY2VyZWJyYWwgY29ydGV4PC90aXRsZT48c2Vjb25kYXJ5LXRpdGxlPk5ldXJvc2NpZW5j
ZSBSZXNlYXJjaDwvc2Vjb25kYXJ5LXRpdGxlPjwvdGl0bGVzPjxwZXJpb2RpY2FsPjxmdWxsLXRp
dGxlPk5ldXJvc2NpZW5jZSBSZXNlYXJjaDwvZnVsbC10aXRsZT48L3BlcmlvZGljYWw+PHBhZ2Vz
PjE0NC0xNTc8L3BhZ2VzPjx2b2x1bWU+OTM8L3ZvbHVtZT48a2V5d29yZHM+PGtleXdvcmQ+ckFB
Vjwva2V5d29yZD48a2V5d29yZD5Ucm9waXNtPC9rZXl3b3JkPjxrZXl3b3JkPlZpcmFsIHZlY3Rv
cjwva2V5d29yZD48a2V5d29yZD5Nb25rZXk8L2tleXdvcmQ+PGtleXdvcmQ+Tm9uLWh1bWFuIHBy
aW1hdGU8L2tleXdvcmQ+PGtleXdvcmQ+TmV1cm9uPC9rZXl3b3JkPjwva2V5d29yZHM+PGRhdGVz
Pjx5ZWFyPjIwMTU8L3llYXI+PHB1Yi1kYXRlcz48ZGF0ZT4yMDE1LzA0LzAxLzwvZGF0ZT48L3B1
Yi1kYXRlcz48L2RhdGVzPjxpc2JuPjAxNjgtMDEwMjwvaXNibj48dXJscz48cmVsYXRlZC11cmxz
Pjx1cmw+aHR0cHM6Ly93d3cuc2NpZW5jZWRpcmVjdC5jb20vc2NpZW5jZS9hcnRpY2xlL3BpaS9T
MDE2ODAxMDIxNDAwMjEzMjwvdXJsPjwvcmVsYXRlZC11cmxzPjwvdXJscz48ZWxlY3Ryb25pYy1y
ZXNvdXJjZS1udW0+aHR0cHM6Ly9kb2kub3JnLzEwLjEwMTYvai5uZXVyZXMuMjAxNC4wOS4wMDI8
L2VsZWN0cm9uaWMtcmVzb3VyY2UtbnVtPjwvcmVjb3JkPjwvQ2l0ZT48Q2l0ZT48QXV0aG9yPkNh
c3RsZTwvQXV0aG9yPjxZZWFyPjIwMTY8L1llYXI+PFJlY051bT42MTwvUmVjTnVtPjxyZWNvcmQ+
PHJlYy1udW1iZXI+NjE8L3JlYy1udW1iZXI+PGZvcmVpZ24ta2V5cz48a2V5IGFwcD0iRU4iIGRi
LWlkPSJmdHZycnZyNTZ4djl0eGVmNTBicGRmeDZ0ZGV3ZXN6cGV2MGEiIHRpbWVzdGFtcD0iMTYx
NTMwNDA3MyI+NjE8L2tleT48L2ZvcmVpZ24ta2V5cz48cmVmLXR5cGUgbmFtZT0iQm9vayBTZWN0
aW9uIj41PC9yZWYtdHlwZT48Y29udHJpYnV0b3JzPjxhdXRob3JzPjxhdXRob3I+Q2FzdGxlLCBN
aWNoYWVsIEouPC9hdXRob3I+PGF1dGhvcj5UdXJ1bmVuLCBIZWlra2kgVC48L2F1dGhvcj48YXV0
aG9yPlZhbmRlbmJlcmdoZSwgTHVrIEguPC9hdXRob3I+PGF1dGhvcj5Xb2xmZSwgSm9obiBILjwv
YXV0aG9yPjwvYXV0aG9ycz48c2Vjb25kYXJ5LWF1dGhvcnM+PGF1dGhvcj5NYW5mcmVkc3Nvbiwg
RnJlZHJpYyBQLjwvYXV0aG9yPjwvc2Vjb25kYXJ5LWF1dGhvcnM+PC9jb250cmlidXRvcnM+PHRp
dGxlcz48dGl0bGU+Q29udHJvbGxpbmcgQUFWIFRyb3Bpc20gaW4gdGhlIE5lcnZvdXMgU3lzdGVt
IHdpdGggTmF0dXJhbCBhbmQgRW5naW5lZXJlZCBDYXBzaWRzPC90aXRsZT48c2Vjb25kYXJ5LXRp
dGxlPkdlbmUgVGhlcmFweSBmb3IgTmV1cm9sb2dpY2FsIERpc29yZGVyczogTWV0aG9kcyBhbmQg
UHJvdG9jb2xzPC9zZWNvbmRhcnktdGl0bGU+PC90aXRsZXM+PHBhZ2VzPjEzMy0xNDk8L3BhZ2Vz
PjxkYXRlcz48eWVhcj4yMDE2PC95ZWFyPjxwdWItZGF0ZXM+PGRhdGU+MjAxNi8vPC9kYXRlPjwv
cHViLWRhdGVzPjwvZGF0ZXM+PHB1Yi1sb2NhdGlvbj5OZXcgWW9yaywgTlk8L3B1Yi1sb2NhdGlv
bj48cHVibGlzaGVyPlNwcmluZ2VyIE5ldyBZb3JrPC9wdWJsaXNoZXI+PGlzYm4+OTc4LTEtNDkz
OS0zMjcxLTk8L2lzYm4+PHVybHM+PHJlbGF0ZWQtdXJscz48dXJsPmh0dHBzOi8vZG9pLm9yZy8x
MC4xMDA3Lzk3OC0xLTQ5MzktMzI3MS05XzEwPC91cmw+PC9yZWxhdGVkLXVybHM+PC91cmxzPjxl
bGVjdHJvbmljLXJlc291cmNlLW51bT4xMC4xMDA3Lzk3OC0xLTQ5MzktMzI3MS05XzEwPC9lbGVj
dHJvbmljLXJlc291cmNlLW51bT48L3JlY29yZD48L0NpdGU+PC9FbmROb3RlPn==
</w:fldData>
        </w:fldChar>
      </w:r>
      <w:r w:rsidR="000217FA" w:rsidRPr="00696BD2">
        <w:instrText xml:space="preserve"> ADDIN EN.CITE </w:instrText>
      </w:r>
      <w:r w:rsidR="000217FA" w:rsidRPr="00696BD2">
        <w:fldChar w:fldCharType="begin">
          <w:fldData xml:space="preserve">PEVuZE5vdGU+PENpdGU+PEF1dGhvcj5XYXRha2FiZTwvQXV0aG9yPjxZZWFyPjIwMTU8L1llYXI+
PFJlY051bT42MDwvUmVjTnVtPjxEaXNwbGF5VGV4dD48c3R5bGUgZmFjZT0ic3VwZXJzY3JpcHQi
PjE5LDIwPC9zdHlsZT48L0Rpc3BsYXlUZXh0PjxyZWNvcmQ+PHJlYy1udW1iZXI+NjA8L3JlYy1u
dW1iZXI+PGZvcmVpZ24ta2V5cz48a2V5IGFwcD0iRU4iIGRiLWlkPSJmdHZycnZyNTZ4djl0eGVm
NTBicGRmeDZ0ZGV3ZXN6cGV2MGEiIHRpbWVzdGFtcD0iMTYxNTMwNDAwNiI+NjA8L2tleT48L2Zv
cmVpZ24ta2V5cz48cmVmLXR5cGUgbmFtZT0iSm91cm5hbCBBcnRpY2xlIj4xNzwvcmVmLXR5cGU+
PGNvbnRyaWJ1dG9ycz48YXV0aG9ycz48YXV0aG9yPldhdGFrYWJlLCBBa2l5YTwvYXV0aG9yPjxh
dXRob3I+T2h0c3VrYSwgTWFzYW5hcmk8L2F1dGhvcj48YXV0aG9yPktpbm9zaGl0YSwgTWFzYWhh
cnU8L2F1dGhvcj48YXV0aG9yPlRha2FqaSwgTWFzYWZ1bWk8L2F1dGhvcj48YXV0aG9yPklzYSwg
S2FvcnU8L2F1dGhvcj48YXV0aG9yPk1penVrYW1pLCBIaXJvYWtpPC9hdXRob3I+PGF1dGhvcj5P
emF3YSwgS2VpeWE8L2F1dGhvcj48YXV0aG9yPklzYSwgVGFkYXNoaTwvYXV0aG9yPjxhdXRob3I+
WWFtYW1vcmksIFRldHN1bzwvYXV0aG9yPjwvYXV0aG9ycz48L2NvbnRyaWJ1dG9ycz48dGl0bGVz
Pjx0aXRsZT5Db21wYXJhdGl2ZSBhbmFseXNlcyBvZiBhZGVuby1hc3NvY2lhdGVkIHZpcmFsIHZl
Y3RvciBzZXJvdHlwZXMgMSwgMiwgNSwgOCBhbmQgOSBpbiBtYXJtb3NldCwgbW91c2UgYW5kIG1h
Y2FxdWUgY2VyZWJyYWwgY29ydGV4PC90aXRsZT48c2Vjb25kYXJ5LXRpdGxlPk5ldXJvc2NpZW5j
ZSBSZXNlYXJjaDwvc2Vjb25kYXJ5LXRpdGxlPjwvdGl0bGVzPjxwZXJpb2RpY2FsPjxmdWxsLXRp
dGxlPk5ldXJvc2NpZW5jZSBSZXNlYXJjaDwvZnVsbC10aXRsZT48L3BlcmlvZGljYWw+PHBhZ2Vz
PjE0NC0xNTc8L3BhZ2VzPjx2b2x1bWU+OTM8L3ZvbHVtZT48a2V5d29yZHM+PGtleXdvcmQ+ckFB
Vjwva2V5d29yZD48a2V5d29yZD5Ucm9waXNtPC9rZXl3b3JkPjxrZXl3b3JkPlZpcmFsIHZlY3Rv
cjwva2V5d29yZD48a2V5d29yZD5Nb25rZXk8L2tleXdvcmQ+PGtleXdvcmQ+Tm9uLWh1bWFuIHBy
aW1hdGU8L2tleXdvcmQ+PGtleXdvcmQ+TmV1cm9uPC9rZXl3b3JkPjwva2V5d29yZHM+PGRhdGVz
Pjx5ZWFyPjIwMTU8L3llYXI+PHB1Yi1kYXRlcz48ZGF0ZT4yMDE1LzA0LzAxLzwvZGF0ZT48L3B1
Yi1kYXRlcz48L2RhdGVzPjxpc2JuPjAxNjgtMDEwMjwvaXNibj48dXJscz48cmVsYXRlZC11cmxz
Pjx1cmw+aHR0cHM6Ly93d3cuc2NpZW5jZWRpcmVjdC5jb20vc2NpZW5jZS9hcnRpY2xlL3BpaS9T
MDE2ODAxMDIxNDAwMjEzMjwvdXJsPjwvcmVsYXRlZC11cmxzPjwvdXJscz48ZWxlY3Ryb25pYy1y
ZXNvdXJjZS1udW0+aHR0cHM6Ly9kb2kub3JnLzEwLjEwMTYvai5uZXVyZXMuMjAxNC4wOS4wMDI8
L2VsZWN0cm9uaWMtcmVzb3VyY2UtbnVtPjwvcmVjb3JkPjwvQ2l0ZT48Q2l0ZT48QXV0aG9yPkNh
c3RsZTwvQXV0aG9yPjxZZWFyPjIwMTY8L1llYXI+PFJlY051bT42MTwvUmVjTnVtPjxyZWNvcmQ+
PHJlYy1udW1iZXI+NjE8L3JlYy1udW1iZXI+PGZvcmVpZ24ta2V5cz48a2V5IGFwcD0iRU4iIGRi
LWlkPSJmdHZycnZyNTZ4djl0eGVmNTBicGRmeDZ0ZGV3ZXN6cGV2MGEiIHRpbWVzdGFtcD0iMTYx
NTMwNDA3MyI+NjE8L2tleT48L2ZvcmVpZ24ta2V5cz48cmVmLXR5cGUgbmFtZT0iQm9vayBTZWN0
aW9uIj41PC9yZWYtdHlwZT48Y29udHJpYnV0b3JzPjxhdXRob3JzPjxhdXRob3I+Q2FzdGxlLCBN
aWNoYWVsIEouPC9hdXRob3I+PGF1dGhvcj5UdXJ1bmVuLCBIZWlra2kgVC48L2F1dGhvcj48YXV0
aG9yPlZhbmRlbmJlcmdoZSwgTHVrIEguPC9hdXRob3I+PGF1dGhvcj5Xb2xmZSwgSm9obiBILjwv
YXV0aG9yPjwvYXV0aG9ycz48c2Vjb25kYXJ5LWF1dGhvcnM+PGF1dGhvcj5NYW5mcmVkc3Nvbiwg
RnJlZHJpYyBQLjwvYXV0aG9yPjwvc2Vjb25kYXJ5LWF1dGhvcnM+PC9jb250cmlidXRvcnM+PHRp
dGxlcz48dGl0bGU+Q29udHJvbGxpbmcgQUFWIFRyb3Bpc20gaW4gdGhlIE5lcnZvdXMgU3lzdGVt
IHdpdGggTmF0dXJhbCBhbmQgRW5naW5lZXJlZCBDYXBzaWRzPC90aXRsZT48c2Vjb25kYXJ5LXRp
dGxlPkdlbmUgVGhlcmFweSBmb3IgTmV1cm9sb2dpY2FsIERpc29yZGVyczogTWV0aG9kcyBhbmQg
UHJvdG9jb2xzPC9zZWNvbmRhcnktdGl0bGU+PC90aXRsZXM+PHBhZ2VzPjEzMy0xNDk8L3BhZ2Vz
PjxkYXRlcz48eWVhcj4yMDE2PC95ZWFyPjxwdWItZGF0ZXM+PGRhdGU+MjAxNi8vPC9kYXRlPjwv
cHViLWRhdGVzPjwvZGF0ZXM+PHB1Yi1sb2NhdGlvbj5OZXcgWW9yaywgTlk8L3B1Yi1sb2NhdGlv
bj48cHVibGlzaGVyPlNwcmluZ2VyIE5ldyBZb3JrPC9wdWJsaXNoZXI+PGlzYm4+OTc4LTEtNDkz
OS0zMjcxLTk8L2lzYm4+PHVybHM+PHJlbGF0ZWQtdXJscz48dXJsPmh0dHBzOi8vZG9pLm9yZy8x
MC4xMDA3Lzk3OC0xLTQ5MzktMzI3MS05XzEwPC91cmw+PC9yZWxhdGVkLXVybHM+PC91cmxzPjxl
bGVjdHJvbmljLXJlc291cmNlLW51bT4xMC4xMDA3Lzk3OC0xLTQ5MzktMzI3MS05XzEwPC9lbGVj
dHJvbmljLXJlc291cmNlLW51bT48L3JlY29yZD48L0NpdGU+PC9FbmROb3RlPn==
</w:fldData>
        </w:fldChar>
      </w:r>
      <w:r w:rsidR="000217FA" w:rsidRPr="00696BD2">
        <w:instrText xml:space="preserve"> ADDIN EN.CITE.DATA </w:instrText>
      </w:r>
      <w:r w:rsidR="000217FA" w:rsidRPr="00696BD2">
        <w:fldChar w:fldCharType="end"/>
      </w:r>
      <w:r w:rsidR="000217FA" w:rsidRPr="00696BD2">
        <w:fldChar w:fldCharType="separate"/>
      </w:r>
      <w:r w:rsidR="000217FA" w:rsidRPr="00696BD2">
        <w:rPr>
          <w:noProof/>
          <w:vertAlign w:val="superscript"/>
        </w:rPr>
        <w:t>19,20</w:t>
      </w:r>
      <w:r w:rsidR="000217FA" w:rsidRPr="00696BD2">
        <w:fldChar w:fldCharType="end"/>
      </w:r>
      <w:r w:rsidR="000217FA" w:rsidRPr="00696BD2">
        <w:t>.</w:t>
      </w:r>
      <w:r w:rsidR="00DE3A09" w:rsidRPr="00696BD2">
        <w:t xml:space="preserve"> </w:t>
      </w:r>
      <w:r w:rsidR="005E6D9B" w:rsidRPr="00696BD2">
        <w:t>It is particularly beneficial for one-photon imaging due to reduced out-of-focus fluorescence from deeper layers and</w:t>
      </w:r>
      <w:r w:rsidR="00381CDC" w:rsidRPr="00696BD2">
        <w:t>,</w:t>
      </w:r>
      <w:r w:rsidR="005E6D9B" w:rsidRPr="00696BD2">
        <w:t xml:space="preserve"> as a result, improved single-cell resolution imaging. </w:t>
      </w:r>
      <w:r w:rsidR="001C6808" w:rsidRPr="00696BD2">
        <w:t>Furthermore</w:t>
      </w:r>
      <w:r w:rsidRPr="00696BD2">
        <w:t xml:space="preserve">, injection cannula can </w:t>
      </w:r>
      <w:r w:rsidR="00381CDC" w:rsidRPr="00696BD2">
        <w:t>also be</w:t>
      </w:r>
      <w:r w:rsidRPr="00696BD2">
        <w:t xml:space="preserve"> used during functional imaging for </w:t>
      </w:r>
      <w:r w:rsidR="00381CDC" w:rsidRPr="00696BD2">
        <w:t xml:space="preserve">the </w:t>
      </w:r>
      <w:r w:rsidRPr="00696BD2">
        <w:t xml:space="preserve">administration </w:t>
      </w:r>
      <w:r w:rsidRPr="00696BD2">
        <w:lastRenderedPageBreak/>
        <w:t>of drugs or other chemicals directly onto the neurons in FOV</w:t>
      </w:r>
      <w:r w:rsidR="003A71CD" w:rsidRPr="00696BD2">
        <w:t xml:space="preserve"> </w:t>
      </w:r>
      <w:r w:rsidR="007A2FDB" w:rsidRPr="00696BD2">
        <w:t>(</w:t>
      </w:r>
      <w:r w:rsidR="007A2FDB" w:rsidRPr="00696BD2">
        <w:rPr>
          <w:b/>
          <w:bCs/>
        </w:rPr>
        <w:t xml:space="preserve">Figure </w:t>
      </w:r>
      <w:r w:rsidR="00885767" w:rsidRPr="00696BD2">
        <w:rPr>
          <w:b/>
          <w:bCs/>
        </w:rPr>
        <w:t>5</w:t>
      </w:r>
      <w:r w:rsidR="007A2FDB" w:rsidRPr="00696BD2">
        <w:rPr>
          <w:b/>
          <w:bCs/>
        </w:rPr>
        <w:t>B</w:t>
      </w:r>
      <w:r w:rsidR="007A2FDB" w:rsidRPr="00696BD2">
        <w:t>).</w:t>
      </w:r>
      <w:r w:rsidRPr="00696BD2">
        <w:t xml:space="preserve"> Overall infusion cannula adds useful functionalities to the imaging implant</w:t>
      </w:r>
      <w:r w:rsidR="00381CDC" w:rsidRPr="00696BD2">
        <w:t>,</w:t>
      </w:r>
      <w:r w:rsidRPr="00696BD2">
        <w:t xml:space="preserve"> improving imaging quality due to the targeted viral expression and enabling pharmacological stimulation of neurons in FOV.</w:t>
      </w:r>
      <w:r w:rsidR="0045300A" w:rsidRPr="00696BD2">
        <w:t xml:space="preserve"> The</w:t>
      </w:r>
      <w:r w:rsidR="00AF77FA" w:rsidRPr="00696BD2">
        <w:t xml:space="preserve"> used head plate provide</w:t>
      </w:r>
      <w:r w:rsidR="006F233A" w:rsidRPr="00696BD2">
        <w:t>s</w:t>
      </w:r>
      <w:r w:rsidR="00AF77FA" w:rsidRPr="00696BD2">
        <w:t xml:space="preserve"> extraordinary stability </w:t>
      </w:r>
      <w:r w:rsidR="00CD2C31" w:rsidRPr="00696BD2">
        <w:t>of imaging implant minimizing motion artifacts even in actively moving animals</w:t>
      </w:r>
      <w:r w:rsidR="006F233A" w:rsidRPr="00696BD2">
        <w:t xml:space="preserve"> on </w:t>
      </w:r>
      <w:r w:rsidR="00381CDC" w:rsidRPr="00696BD2">
        <w:t xml:space="preserve">a </w:t>
      </w:r>
      <w:r w:rsidR="006F233A" w:rsidRPr="00696BD2">
        <w:t xml:space="preserve">treadmill. The </w:t>
      </w:r>
      <w:r w:rsidR="0034736C" w:rsidRPr="00696BD2">
        <w:t>head plate is small and light</w:t>
      </w:r>
      <w:r w:rsidR="00381CDC" w:rsidRPr="00696BD2">
        <w:t>,</w:t>
      </w:r>
      <w:r w:rsidR="0034736C" w:rsidRPr="00696BD2">
        <w:t xml:space="preserve"> </w:t>
      </w:r>
      <w:r w:rsidR="00024436" w:rsidRPr="00696BD2">
        <w:t>causing minimal</w:t>
      </w:r>
      <w:r w:rsidR="00D33426" w:rsidRPr="00696BD2">
        <w:t xml:space="preserve"> discomfort to animals</w:t>
      </w:r>
      <w:r w:rsidR="00381CDC" w:rsidRPr="00696BD2">
        <w:t>,</w:t>
      </w:r>
      <w:r w:rsidR="00D33426" w:rsidRPr="00696BD2">
        <w:t xml:space="preserve"> and </w:t>
      </w:r>
      <w:r w:rsidR="00415D84" w:rsidRPr="00696BD2">
        <w:t xml:space="preserve">remains stable for </w:t>
      </w:r>
      <w:r w:rsidR="002F18A5" w:rsidRPr="00696BD2">
        <w:t xml:space="preserve">several </w:t>
      </w:r>
      <w:r w:rsidR="00415D84" w:rsidRPr="00696BD2">
        <w:t>months</w:t>
      </w:r>
      <w:r w:rsidR="00097BBE" w:rsidRPr="00696BD2">
        <w:t xml:space="preserve"> after installation</w:t>
      </w:r>
      <w:r w:rsidR="002F18A5" w:rsidRPr="00696BD2">
        <w:t>.</w:t>
      </w:r>
      <w:r w:rsidR="00024436" w:rsidRPr="00696BD2">
        <w:t xml:space="preserve"> </w:t>
      </w:r>
      <w:r w:rsidR="0042131E" w:rsidRPr="00696BD2">
        <w:t>The imaging implant is also compatible with multiphoton imaging</w:t>
      </w:r>
      <w:r w:rsidR="0042131E" w:rsidRPr="00696BD2">
        <w:fldChar w:fldCharType="begin">
          <w:fldData xml:space="preserve">PEVuZE5vdGU+PENpdGU+PEF1dGhvcj5LYWlmb3NoPC9BdXRob3I+PFllYXI+MjAxMzwvWWVhcj48
UmVjTnVtPjU0PC9SZWNOdW0+PERpc3BsYXlUZXh0PjxzdHlsZSBmYWNlPSJzdXBlcnNjcmlwdCI+
MTUsMTYsMjE8L3N0eWxlPjwvRGlzcGxheVRleHQ+PHJlY29yZD48cmVjLW51bWJlcj41NDwvcmVj
LW51bWJlcj48Zm9yZWlnbi1rZXlzPjxrZXkgYXBwPSJFTiIgZGItaWQ9ImZ0dnJydnI1Nnh2OXR4
ZWY1MGJwZGZ4NnRkZXdlc3pwZXYwYSIgdGltZXN0YW1wPSIxNjA0NTcwODkwIj41NDwva2V5Pjwv
Zm9yZWlnbi1rZXlzPjxyZWYtdHlwZSBuYW1lPSJKb3VybmFsIEFydGljbGUiPjE3PC9yZWYtdHlw
ZT48Y29udHJpYnV0b3JzPjxhdXRob3JzPjxhdXRob3I+S2FpZm9zaCwgUGF0cmljazwvYXV0aG9y
PjxhdXRob3I+TG92ZXR0LUJhcnJvbiwgTWF0dGhldzwvYXV0aG9yPjxhdXRob3I+VHVyaSwgR2Vy
Z2VseSBGLjwvYXV0aG9yPjxhdXRob3I+UmVhcmRvbiwgVGhvbWFzIFIuPC9hdXRob3I+PGF1dGhv
cj5Mb3NvbmN6eSwgQXR0aWxhPC9hdXRob3I+PC9hdXRob3JzPjwvY29udHJpYnV0b3JzPjx0aXRs
ZXM+PHRpdGxlPlNlcHRvLWhpcHBvY2FtcGFsIEdBQkFlcmdpYyBzaWduYWxpbmcgYWNyb3NzIG11
bHRpcGxlIG1vZGFsaXRpZXMgaW4gYXdha2UgbWljZTwvdGl0bGU+PHNlY29uZGFyeS10aXRsZT5O
YXR1cmUgTmV1cm9zY2llbmNlPC9zZWNvbmRhcnktdGl0bGU+PC90aXRsZXM+PHBlcmlvZGljYWw+
PGZ1bGwtdGl0bGU+TmF0dXJlIE5ldXJvc2NpZW5jZTwvZnVsbC10aXRsZT48L3BlcmlvZGljYWw+
PHBhZ2VzPjExODItMTE4NDwvcGFnZXM+PHZvbHVtZT4xNjwvdm9sdW1lPjxudW1iZXI+OTwvbnVt
YmVyPjxkYXRlcz48eWVhcj4yMDEzPC95ZWFyPjxwdWItZGF0ZXM+PGRhdGU+MjAxMy8wOS8wMTwv
ZGF0ZT48L3B1Yi1kYXRlcz48L2RhdGVzPjxpc2JuPjE1NDYtMTcyNjwvaXNibj48dXJscz48cmVs
YXRlZC11cmxzPjx1cmw+aHR0cHM6Ly9kb2kub3JnLzEwLjEwMzgvbm4uMzQ4MjwvdXJsPjwvcmVs
YXRlZC11cmxzPjwvdXJscz48ZWxlY3Ryb25pYy1yZXNvdXJjZS1udW0+MTAuMTAzOC9ubi4zNDgy
PC9lbGVjdHJvbmljLXJlc291cmNlLW51bT48L3JlY29yZD48L0NpdGU+PENpdGU+PEF1dGhvcj5E
b21iZWNrPC9BdXRob3I+PFllYXI+MjAxMDwvWWVhcj48UmVjTnVtPjU1PC9SZWNOdW0+PHJlY29y
ZD48cmVjLW51bWJlcj41NTwvcmVjLW51bWJlcj48Zm9yZWlnbi1rZXlzPjxrZXkgYXBwPSJFTiIg
ZGItaWQ9ImZ0dnJydnI1Nnh2OXR4ZWY1MGJwZGZ4NnRkZXdlc3pwZXYwYSIgdGltZXN0YW1wPSIx
NjA0NTcwOTk2Ij41NTwva2V5PjwvZm9yZWlnbi1rZXlzPjxyZWYtdHlwZSBuYW1lPSJKb3VybmFs
IEFydGljbGUiPjE3PC9yZWYtdHlwZT48Y29udHJpYnV0b3JzPjxhdXRob3JzPjxhdXRob3I+RG9t
YmVjaywgRGFuaWVsIEEuPC9hdXRob3I+PGF1dGhvcj5IYXJ2ZXksIENocmlzdG9waGVyIEQuPC9h
dXRob3I+PGF1dGhvcj5UaWFuLCBMaW48L2F1dGhvcj48YXV0aG9yPkxvb2dlciwgTG9yZW4gTC48
L2F1dGhvcj48YXV0aG9yPlRhbmssIERhdmlkIFcuPC9hdXRob3I+PC9hdXRob3JzPjwvY29udHJp
YnV0b3JzPjx0aXRsZXM+PHRpdGxlPkZ1bmN0aW9uYWwgaW1hZ2luZyBvZiBoaXBwb2NhbXBhbCBw
bGFjZSBjZWxscyBhdCBjZWxsdWxhciByZXNvbHV0aW9uIGR1cmluZyB2aXJ0dWFsIG5hdmlnYXRp
b248L3RpdGxlPjxzZWNvbmRhcnktdGl0bGU+TmF0dXJlIE5ldXJvc2NpZW5jZTwvc2Vjb25kYXJ5
LXRpdGxlPjwvdGl0bGVzPjxwZXJpb2RpY2FsPjxmdWxsLXRpdGxlPk5hdHVyZSBOZXVyb3NjaWVu
Y2U8L2Z1bGwtdGl0bGU+PC9wZXJpb2RpY2FsPjxwYWdlcz4xNDMzLTE0NDA8L3BhZ2VzPjx2b2x1
bWU+MTM8L3ZvbHVtZT48bnVtYmVyPjExPC9udW1iZXI+PGRhdGVzPjx5ZWFyPjIwMTA8L3llYXI+
PHB1Yi1kYXRlcz48ZGF0ZT4yMDEwLzExLzAxPC9kYXRlPjwvcHViLWRhdGVzPjwvZGF0ZXM+PGlz
Ym4+MTU0Ni0xNzI2PC9pc2JuPjx1cmxzPjxyZWxhdGVkLXVybHM+PHVybD5odHRwczovL2RvaS5v
cmcvMTAuMTAzOC9ubi4yNjQ4PC91cmw+PC9yZWxhdGVkLXVybHM+PC91cmxzPjxlbGVjdHJvbmlj
LXJlc291cmNlLW51bT4xMC4xMDM4L25uLjI2NDg8L2VsZWN0cm9uaWMtcmVzb3VyY2UtbnVtPjwv
cmVjb3JkPjwvQ2l0ZT48Q2l0ZT48QXV0aG9yPkJhc3U8L0F1dGhvcj48WWVhcj4yMDE2PC9ZZWFy
PjxSZWNOdW0+NTc8L1JlY051bT48cmVjb3JkPjxyZWMtbnVtYmVyPjU3PC9yZWMtbnVtYmVyPjxm
b3JlaWduLWtleXM+PGtleSBhcHA9IkVOIiBkYi1pZD0iZnR2cnJ2cjU2eHY5dHhlZjUwYnBkZng2
dGRld2VzenBldjBhIiB0aW1lc3RhbXA9IjE2MDQ1NzEzODYiPjU3PC9rZXk+PC9mb3JlaWduLWtl
eXM+PHJlZi10eXBlIG5hbWU9IkpvdXJuYWwgQXJ0aWNsZSI+MTc8L3JlZi10eXBlPjxjb250cmli
dXRvcnM+PGF1dGhvcnM+PGF1dGhvcj5CYXN1LCBKYXllZXRhPC9hdXRob3I+PGF1dGhvcj5aYXJl
bWJhLCBKZWZmcmV5IEQuPC9hdXRob3I+PGF1dGhvcj5DaGV1bmcsIFN0ZXBoYW5pZSBLLjwvYXV0
aG9yPjxhdXRob3I+SGl0dGksIEZyZWRlcmljayBMLjwvYXV0aG9yPjxhdXRob3I+WmVtZWxtYW4s
IEJvcmlzIFYuPC9hdXRob3I+PGF1dGhvcj5Mb3NvbmN6eSwgQXR0aWxhPC9hdXRob3I+PGF1dGhv
cj5TaWVnZWxiYXVtLCBTdGV2ZW4gQS48L2F1dGhvcj48L2F1dGhvcnM+PC9jb250cmlidXRvcnM+
PHRpdGxlcz48dGl0bGU+R2F0aW5nIG9mIGhpcHBvY2FtcGFsIGFjdGl2aXR5LCBwbGFzdGljaXR5
LCBhbmQgbWVtb3J5IGJ5IGVudG9yaGluYWwgY29ydGV4IGxvbmctcmFuZ2UgaW5oaWJpdGlvbjwv
dGl0bGU+PHNlY29uZGFyeS10aXRsZT5TY2llbmNlPC9zZWNvbmRhcnktdGl0bGU+PC90aXRsZXM+
PHBlcmlvZGljYWw+PGZ1bGwtdGl0bGU+U2NpZW5jZTwvZnVsbC10aXRsZT48L3BlcmlvZGljYWw+
PHBhZ2VzPmFhYTU2OTQ8L3BhZ2VzPjx2b2x1bWU+MzUxPC92b2x1bWU+PG51bWJlcj42MjY5PC9u
dW1iZXI+PGRhdGVzPjx5ZWFyPjIwMTY8L3llYXI+PC9kYXRlcz48dXJscz48cmVsYXRlZC11cmxz
Pjx1cmw+aHR0cHM6Ly9zY2llbmNlLnNjaWVuY2VtYWcub3JnL2NvbnRlbnQvc2NpLzM1MS82MjY5
L2FhYTU2OTQuZnVsbC5wZGY8L3VybD48L3JlbGF0ZWQtdXJscz48L3VybHM+PGVsZWN0cm9uaWMt
cmVzb3VyY2UtbnVtPjEwLjExMjYvc2NpZW5jZS5hYWE1Njk0PC9lbGVjdHJvbmljLXJlc291cmNl
LW51bT48L3JlY29yZD48L0NpdGU+PC9FbmROb3RlPn==
</w:fldData>
        </w:fldChar>
      </w:r>
      <w:r w:rsidR="000217FA" w:rsidRPr="00696BD2">
        <w:instrText xml:space="preserve"> ADDIN EN.CITE </w:instrText>
      </w:r>
      <w:r w:rsidR="000217FA" w:rsidRPr="00696BD2">
        <w:fldChar w:fldCharType="begin">
          <w:fldData xml:space="preserve">PEVuZE5vdGU+PENpdGU+PEF1dGhvcj5LYWlmb3NoPC9BdXRob3I+PFllYXI+MjAxMzwvWWVhcj48
UmVjTnVtPjU0PC9SZWNOdW0+PERpc3BsYXlUZXh0PjxzdHlsZSBmYWNlPSJzdXBlcnNjcmlwdCI+
MTUsMTYsMjE8L3N0eWxlPjwvRGlzcGxheVRleHQ+PHJlY29yZD48cmVjLW51bWJlcj41NDwvcmVj
LW51bWJlcj48Zm9yZWlnbi1rZXlzPjxrZXkgYXBwPSJFTiIgZGItaWQ9ImZ0dnJydnI1Nnh2OXR4
ZWY1MGJwZGZ4NnRkZXdlc3pwZXYwYSIgdGltZXN0YW1wPSIxNjA0NTcwODkwIj41NDwva2V5Pjwv
Zm9yZWlnbi1rZXlzPjxyZWYtdHlwZSBuYW1lPSJKb3VybmFsIEFydGljbGUiPjE3PC9yZWYtdHlw
ZT48Y29udHJpYnV0b3JzPjxhdXRob3JzPjxhdXRob3I+S2FpZm9zaCwgUGF0cmljazwvYXV0aG9y
PjxhdXRob3I+TG92ZXR0LUJhcnJvbiwgTWF0dGhldzwvYXV0aG9yPjxhdXRob3I+VHVyaSwgR2Vy
Z2VseSBGLjwvYXV0aG9yPjxhdXRob3I+UmVhcmRvbiwgVGhvbWFzIFIuPC9hdXRob3I+PGF1dGhv
cj5Mb3NvbmN6eSwgQXR0aWxhPC9hdXRob3I+PC9hdXRob3JzPjwvY29udHJpYnV0b3JzPjx0aXRs
ZXM+PHRpdGxlPlNlcHRvLWhpcHBvY2FtcGFsIEdBQkFlcmdpYyBzaWduYWxpbmcgYWNyb3NzIG11
bHRpcGxlIG1vZGFsaXRpZXMgaW4gYXdha2UgbWljZTwvdGl0bGU+PHNlY29uZGFyeS10aXRsZT5O
YXR1cmUgTmV1cm9zY2llbmNlPC9zZWNvbmRhcnktdGl0bGU+PC90aXRsZXM+PHBlcmlvZGljYWw+
PGZ1bGwtdGl0bGU+TmF0dXJlIE5ldXJvc2NpZW5jZTwvZnVsbC10aXRsZT48L3BlcmlvZGljYWw+
PHBhZ2VzPjExODItMTE4NDwvcGFnZXM+PHZvbHVtZT4xNjwvdm9sdW1lPjxudW1iZXI+OTwvbnVt
YmVyPjxkYXRlcz48eWVhcj4yMDEzPC95ZWFyPjxwdWItZGF0ZXM+PGRhdGU+MjAxMy8wOS8wMTwv
ZGF0ZT48L3B1Yi1kYXRlcz48L2RhdGVzPjxpc2JuPjE1NDYtMTcyNjwvaXNibj48dXJscz48cmVs
YXRlZC11cmxzPjx1cmw+aHR0cHM6Ly9kb2kub3JnLzEwLjEwMzgvbm4uMzQ4MjwvdXJsPjwvcmVs
YXRlZC11cmxzPjwvdXJscz48ZWxlY3Ryb25pYy1yZXNvdXJjZS1udW0+MTAuMTAzOC9ubi4zNDgy
PC9lbGVjdHJvbmljLXJlc291cmNlLW51bT48L3JlY29yZD48L0NpdGU+PENpdGU+PEF1dGhvcj5E
b21iZWNrPC9BdXRob3I+PFllYXI+MjAxMDwvWWVhcj48UmVjTnVtPjU1PC9SZWNOdW0+PHJlY29y
ZD48cmVjLW51bWJlcj41NTwvcmVjLW51bWJlcj48Zm9yZWlnbi1rZXlzPjxrZXkgYXBwPSJFTiIg
ZGItaWQ9ImZ0dnJydnI1Nnh2OXR4ZWY1MGJwZGZ4NnRkZXdlc3pwZXYwYSIgdGltZXN0YW1wPSIx
NjA0NTcwOTk2Ij41NTwva2V5PjwvZm9yZWlnbi1rZXlzPjxyZWYtdHlwZSBuYW1lPSJKb3VybmFs
IEFydGljbGUiPjE3PC9yZWYtdHlwZT48Y29udHJpYnV0b3JzPjxhdXRob3JzPjxhdXRob3I+RG9t
YmVjaywgRGFuaWVsIEEuPC9hdXRob3I+PGF1dGhvcj5IYXJ2ZXksIENocmlzdG9waGVyIEQuPC9h
dXRob3I+PGF1dGhvcj5UaWFuLCBMaW48L2F1dGhvcj48YXV0aG9yPkxvb2dlciwgTG9yZW4gTC48
L2F1dGhvcj48YXV0aG9yPlRhbmssIERhdmlkIFcuPC9hdXRob3I+PC9hdXRob3JzPjwvY29udHJp
YnV0b3JzPjx0aXRsZXM+PHRpdGxlPkZ1bmN0aW9uYWwgaW1hZ2luZyBvZiBoaXBwb2NhbXBhbCBw
bGFjZSBjZWxscyBhdCBjZWxsdWxhciByZXNvbHV0aW9uIGR1cmluZyB2aXJ0dWFsIG5hdmlnYXRp
b248L3RpdGxlPjxzZWNvbmRhcnktdGl0bGU+TmF0dXJlIE5ldXJvc2NpZW5jZTwvc2Vjb25kYXJ5
LXRpdGxlPjwvdGl0bGVzPjxwZXJpb2RpY2FsPjxmdWxsLXRpdGxlPk5hdHVyZSBOZXVyb3NjaWVu
Y2U8L2Z1bGwtdGl0bGU+PC9wZXJpb2RpY2FsPjxwYWdlcz4xNDMzLTE0NDA8L3BhZ2VzPjx2b2x1
bWU+MTM8L3ZvbHVtZT48bnVtYmVyPjExPC9udW1iZXI+PGRhdGVzPjx5ZWFyPjIwMTA8L3llYXI+
PHB1Yi1kYXRlcz48ZGF0ZT4yMDEwLzExLzAxPC9kYXRlPjwvcHViLWRhdGVzPjwvZGF0ZXM+PGlz
Ym4+MTU0Ni0xNzI2PC9pc2JuPjx1cmxzPjxyZWxhdGVkLXVybHM+PHVybD5odHRwczovL2RvaS5v
cmcvMTAuMTAzOC9ubi4yNjQ4PC91cmw+PC9yZWxhdGVkLXVybHM+PC91cmxzPjxlbGVjdHJvbmlj
LXJlc291cmNlLW51bT4xMC4xMDM4L25uLjI2NDg8L2VsZWN0cm9uaWMtcmVzb3VyY2UtbnVtPjwv
cmVjb3JkPjwvQ2l0ZT48Q2l0ZT48QXV0aG9yPkJhc3U8L0F1dGhvcj48WWVhcj4yMDE2PC9ZZWFy
PjxSZWNOdW0+NTc8L1JlY051bT48cmVjb3JkPjxyZWMtbnVtYmVyPjU3PC9yZWMtbnVtYmVyPjxm
b3JlaWduLWtleXM+PGtleSBhcHA9IkVOIiBkYi1pZD0iZnR2cnJ2cjU2eHY5dHhlZjUwYnBkZng2
dGRld2VzenBldjBhIiB0aW1lc3RhbXA9IjE2MDQ1NzEzODYiPjU3PC9rZXk+PC9mb3JlaWduLWtl
eXM+PHJlZi10eXBlIG5hbWU9IkpvdXJuYWwgQXJ0aWNsZSI+MTc8L3JlZi10eXBlPjxjb250cmli
dXRvcnM+PGF1dGhvcnM+PGF1dGhvcj5CYXN1LCBKYXllZXRhPC9hdXRob3I+PGF1dGhvcj5aYXJl
bWJhLCBKZWZmcmV5IEQuPC9hdXRob3I+PGF1dGhvcj5DaGV1bmcsIFN0ZXBoYW5pZSBLLjwvYXV0
aG9yPjxhdXRob3I+SGl0dGksIEZyZWRlcmljayBMLjwvYXV0aG9yPjxhdXRob3I+WmVtZWxtYW4s
IEJvcmlzIFYuPC9hdXRob3I+PGF1dGhvcj5Mb3NvbmN6eSwgQXR0aWxhPC9hdXRob3I+PGF1dGhv
cj5TaWVnZWxiYXVtLCBTdGV2ZW4gQS48L2F1dGhvcj48L2F1dGhvcnM+PC9jb250cmlidXRvcnM+
PHRpdGxlcz48dGl0bGU+R2F0aW5nIG9mIGhpcHBvY2FtcGFsIGFjdGl2aXR5LCBwbGFzdGljaXR5
LCBhbmQgbWVtb3J5IGJ5IGVudG9yaGluYWwgY29ydGV4IGxvbmctcmFuZ2UgaW5oaWJpdGlvbjwv
dGl0bGU+PHNlY29uZGFyeS10aXRsZT5TY2llbmNlPC9zZWNvbmRhcnktdGl0bGU+PC90aXRsZXM+
PHBlcmlvZGljYWw+PGZ1bGwtdGl0bGU+U2NpZW5jZTwvZnVsbC10aXRsZT48L3BlcmlvZGljYWw+
PHBhZ2VzPmFhYTU2OTQ8L3BhZ2VzPjx2b2x1bWU+MzUxPC92b2x1bWU+PG51bWJlcj42MjY5PC9u
dW1iZXI+PGRhdGVzPjx5ZWFyPjIwMTY8L3llYXI+PC9kYXRlcz48dXJscz48cmVsYXRlZC11cmxz
Pjx1cmw+aHR0cHM6Ly9zY2llbmNlLnNjaWVuY2VtYWcub3JnL2NvbnRlbnQvc2NpLzM1MS82MjY5
L2FhYTU2OTQuZnVsbC5wZGY8L3VybD48L3JlbGF0ZWQtdXJscz48L3VybHM+PGVsZWN0cm9uaWMt
cmVzb3VyY2UtbnVtPjEwLjExMjYvc2NpZW5jZS5hYWE1Njk0PC9lbGVjdHJvbmljLXJlc291cmNl
LW51bT48L3JlY29yZD48L0NpdGU+PC9FbmROb3RlPn==
</w:fldData>
        </w:fldChar>
      </w:r>
      <w:r w:rsidR="000217FA" w:rsidRPr="00696BD2">
        <w:instrText xml:space="preserve"> ADDIN EN.CITE.DATA </w:instrText>
      </w:r>
      <w:r w:rsidR="000217FA" w:rsidRPr="00696BD2">
        <w:fldChar w:fldCharType="end"/>
      </w:r>
      <w:r w:rsidR="0042131E" w:rsidRPr="00696BD2">
        <w:fldChar w:fldCharType="separate"/>
      </w:r>
      <w:r w:rsidR="000217FA" w:rsidRPr="00696BD2">
        <w:rPr>
          <w:noProof/>
          <w:vertAlign w:val="superscript"/>
        </w:rPr>
        <w:t>15,16,21</w:t>
      </w:r>
      <w:r w:rsidR="0042131E" w:rsidRPr="00696BD2">
        <w:fldChar w:fldCharType="end"/>
      </w:r>
      <w:r w:rsidR="0042131E" w:rsidRPr="00696BD2">
        <w:t xml:space="preserve"> and can be combined with micro-endoscopes</w:t>
      </w:r>
      <w:r w:rsidR="0042131E" w:rsidRPr="00696BD2">
        <w:fldChar w:fldCharType="begin">
          <w:fldData xml:space="preserve">PEVuZE5vdGU+PENpdGU+PEF1dGhvcj5ZYXNoaXJvPC9BdXRob3I+PFllYXI+MjAxNzwvWWVhcj48
UmVjTnVtPjU2PC9SZWNOdW0+PERpc3BsYXlUZXh0PjxzdHlsZSBmYWNlPSJzdXBlcnNjcmlwdCI+
MjIsMjM8L3N0eWxlPjwvRGlzcGxheVRleHQ+PHJlY29yZD48cmVjLW51bWJlcj41NjwvcmVjLW51
bWJlcj48Zm9yZWlnbi1rZXlzPjxrZXkgYXBwPSJFTiIgZGItaWQ9ImZ0dnJydnI1Nnh2OXR4ZWY1
MGJwZGZ4NnRkZXdlc3pwZXYwYSIgdGltZXN0YW1wPSIxNjA0NTcxMzQ2Ij41Njwva2V5PjwvZm9y
ZWlnbi1rZXlzPjxyZWYtdHlwZSBuYW1lPSJKb3VybmFsIEFydGljbGUiPjE3PC9yZWYtdHlwZT48
Y29udHJpYnV0b3JzPjxhdXRob3JzPjxhdXRob3I+WWFzaGlybywgSGlkZXRha2E8L2F1dGhvcj48
YXV0aG9yPk5ha2FoYXJhLCBJY2hpcm88L2F1dGhvcj48YXV0aG9yPkZ1bmFiaWtpLCBLYXp1bzwv
YXV0aG9yPjxhdXRob3I+UmlxdWltYXJvdXgsIEhpcm9zaGk8L2F1dGhvcj48L2F1dGhvcnM+PC9j
b250cmlidXRvcnM+PHRpdGxlcz48dGl0bGU+TWljcm8tZW5kb3Njb3BpYyBzeXN0ZW0gZm9yIGZ1
bmN0aW9uYWwgYXNzZXNzbWVudCBvZiBuZXVyYWwgY2lyY3VpdHMgaW4gZGVlcCBicmFpbiByZWdp
b25zOiBTaW11bHRhbmVvdXMgb3B0aWNhbCBhbmQgZWxlY3RyaWNhbCByZWNvcmRpbmdzIG9mIGF1
ZGl0b3J5IHJlc3BvbnNlcyBpbiBtb3VzZeKAmXMgaW5mZXJpb3IgY29sbGljdWx1czwvdGl0bGU+
PHNlY29uZGFyeS10aXRsZT5OZXVyb3NjaWVuY2UgUmVzZWFyY2g8L3NlY29uZGFyeS10aXRsZT48
L3RpdGxlcz48cGVyaW9kaWNhbD48ZnVsbC10aXRsZT5OZXVyb3NjaWVuY2UgUmVzZWFyY2g8L2Z1
bGwtdGl0bGU+PC9wZXJpb2RpY2FsPjxwYWdlcz42MS02OTwvcGFnZXM+PHZvbHVtZT4xMTk8L3Zv
bHVtZT48a2V5d29yZHM+PGtleXdvcmQ+Q2EgaW1hZ2luZzwva2V5d29yZD48a2V5d29yZD5GaWJl
ciBvcHRpY3M8L2tleXdvcmQ+PGtleXdvcmQ+TG9jYWwgZmllbGQgcG90ZW50aWFsPC9rZXl3b3Jk
PjxrZXl3b3JkPk11bHRpLXVuaXQgcmVjb3JkaW5nPC9rZXl3b3JkPjwva2V5d29yZHM+PGRhdGVz
Pjx5ZWFyPjIwMTc8L3llYXI+PHB1Yi1kYXRlcz48ZGF0ZT4yMDE3LzA2LzAxLzwvZGF0ZT48L3B1
Yi1kYXRlcz48L2RhdGVzPjxpc2JuPjAxNjgtMDEwMjwvaXNibj48dXJscz48cmVsYXRlZC11cmxz
Pjx1cmw+aHR0cDovL3d3dy5zY2llbmNlZGlyZWN0LmNvbS9zY2llbmNlL2FydGljbGUvcGlpL1Mw
MTY4MDEwMjE3MzAwMDMyPC91cmw+PC9yZWxhdGVkLXVybHM+PC91cmxzPjxlbGVjdHJvbmljLXJl
c291cmNlLW51bT5odHRwczovL2RvaS5vcmcvMTAuMTAxNi9qLm5ldXJlcy4yMDE3LjAxLjAwMjwv
ZWxlY3Ryb25pYy1yZXNvdXJjZS1udW0+PC9yZWNvcmQ+PC9DaXRlPjxDaXRlPjxBdXRob3I+QXR0
YXJkbzwvQXV0aG9yPjxZZWFyPjIwMTU8L1llYXI+PFJlY051bT41ODwvUmVjTnVtPjxyZWNvcmQ+
PHJlYy1udW1iZXI+NTg8L3JlYy1udW1iZXI+PGZvcmVpZ24ta2V5cz48a2V5IGFwcD0iRU4iIGRi
LWlkPSJmdHZycnZyNTZ4djl0eGVmNTBicGRmeDZ0ZGV3ZXN6cGV2MGEiIHRpbWVzdGFtcD0iMTYw
NDU3MTQ3MiI+NTg8L2tleT48L2ZvcmVpZ24ta2V5cz48cmVmLXR5cGUgbmFtZT0iSm91cm5hbCBB
cnRpY2xlIj4xNzwvcmVmLXR5cGU+PGNvbnRyaWJ1dG9ycz48YXV0aG9ycz48YXV0aG9yPkF0dGFy
ZG8sIEFsZXNzaW88L2F1dGhvcj48YXV0aG9yPkZpdHpnZXJhbGQsIEphbWVzIEUuPC9hdXRob3I+
PGF1dGhvcj5TY2huaXR6ZXIsIE1hcmsgSi48L2F1dGhvcj48L2F1dGhvcnM+PC9jb250cmlidXRv
cnM+PHRpdGxlcz48dGl0bGU+SW1wZXJtYW5lbmNlIG9mIGRlbmRyaXRpYyBzcGluZXMgaW4gbGl2
ZSBhZHVsdCBDQTEgaGlwcG9jYW1wdXM8L3RpdGxlPjxzZWNvbmRhcnktdGl0bGU+TmF0dXJlPC9z
ZWNvbmRhcnktdGl0bGU+PC90aXRsZXM+PHBlcmlvZGljYWw+PGZ1bGwtdGl0bGU+TmF0dXJlPC9m
dWxsLXRpdGxlPjwvcGVyaW9kaWNhbD48cGFnZXM+NTkyLTU5NjwvcGFnZXM+PHZvbHVtZT41MjM8
L3ZvbHVtZT48bnVtYmVyPjc1NjI8L251bWJlcj48ZGF0ZXM+PHllYXI+MjAxNTwveWVhcj48cHVi
LWRhdGVzPjxkYXRlPjIwMTUvMDcvMDE8L2RhdGU+PC9wdWItZGF0ZXM+PC9kYXRlcz48aXNibj4x
NDc2LTQ2ODc8L2lzYm4+PHVybHM+PHJlbGF0ZWQtdXJscz48dXJsPmh0dHBzOi8vZG9pLm9yZy8x
MC4xMDM4L25hdHVyZTE0NDY3PC91cmw+PC9yZWxhdGVkLXVybHM+PC91cmxzPjxlbGVjdHJvbmlj
LXJlc291cmNlLW51bT4xMC4xMDM4L25hdHVyZTE0NDY3PC9lbGVjdHJvbmljLXJlc291cmNlLW51
bT48L3JlY29yZD48L0NpdGU+PC9FbmROb3RlPgB=
</w:fldData>
        </w:fldChar>
      </w:r>
      <w:r w:rsidR="000217FA" w:rsidRPr="00696BD2">
        <w:instrText xml:space="preserve"> ADDIN EN.CITE </w:instrText>
      </w:r>
      <w:r w:rsidR="000217FA" w:rsidRPr="00696BD2">
        <w:fldChar w:fldCharType="begin">
          <w:fldData xml:space="preserve">PEVuZE5vdGU+PENpdGU+PEF1dGhvcj5ZYXNoaXJvPC9BdXRob3I+PFllYXI+MjAxNzwvWWVhcj48
UmVjTnVtPjU2PC9SZWNOdW0+PERpc3BsYXlUZXh0PjxzdHlsZSBmYWNlPSJzdXBlcnNjcmlwdCI+
MjIsMjM8L3N0eWxlPjwvRGlzcGxheVRleHQ+PHJlY29yZD48cmVjLW51bWJlcj41NjwvcmVjLW51
bWJlcj48Zm9yZWlnbi1rZXlzPjxrZXkgYXBwPSJFTiIgZGItaWQ9ImZ0dnJydnI1Nnh2OXR4ZWY1
MGJwZGZ4NnRkZXdlc3pwZXYwYSIgdGltZXN0YW1wPSIxNjA0NTcxMzQ2Ij41Njwva2V5PjwvZm9y
ZWlnbi1rZXlzPjxyZWYtdHlwZSBuYW1lPSJKb3VybmFsIEFydGljbGUiPjE3PC9yZWYtdHlwZT48
Y29udHJpYnV0b3JzPjxhdXRob3JzPjxhdXRob3I+WWFzaGlybywgSGlkZXRha2E8L2F1dGhvcj48
YXV0aG9yPk5ha2FoYXJhLCBJY2hpcm88L2F1dGhvcj48YXV0aG9yPkZ1bmFiaWtpLCBLYXp1bzwv
YXV0aG9yPjxhdXRob3I+UmlxdWltYXJvdXgsIEhpcm9zaGk8L2F1dGhvcj48L2F1dGhvcnM+PC9j
b250cmlidXRvcnM+PHRpdGxlcz48dGl0bGU+TWljcm8tZW5kb3Njb3BpYyBzeXN0ZW0gZm9yIGZ1
bmN0aW9uYWwgYXNzZXNzbWVudCBvZiBuZXVyYWwgY2lyY3VpdHMgaW4gZGVlcCBicmFpbiByZWdp
b25zOiBTaW11bHRhbmVvdXMgb3B0aWNhbCBhbmQgZWxlY3RyaWNhbCByZWNvcmRpbmdzIG9mIGF1
ZGl0b3J5IHJlc3BvbnNlcyBpbiBtb3VzZeKAmXMgaW5mZXJpb3IgY29sbGljdWx1czwvdGl0bGU+
PHNlY29uZGFyeS10aXRsZT5OZXVyb3NjaWVuY2UgUmVzZWFyY2g8L3NlY29uZGFyeS10aXRsZT48
L3RpdGxlcz48cGVyaW9kaWNhbD48ZnVsbC10aXRsZT5OZXVyb3NjaWVuY2UgUmVzZWFyY2g8L2Z1
bGwtdGl0bGU+PC9wZXJpb2RpY2FsPjxwYWdlcz42MS02OTwvcGFnZXM+PHZvbHVtZT4xMTk8L3Zv
bHVtZT48a2V5d29yZHM+PGtleXdvcmQ+Q2EgaW1hZ2luZzwva2V5d29yZD48a2V5d29yZD5GaWJl
ciBvcHRpY3M8L2tleXdvcmQ+PGtleXdvcmQ+TG9jYWwgZmllbGQgcG90ZW50aWFsPC9rZXl3b3Jk
PjxrZXl3b3JkPk11bHRpLXVuaXQgcmVjb3JkaW5nPC9rZXl3b3JkPjwva2V5d29yZHM+PGRhdGVz
Pjx5ZWFyPjIwMTc8L3llYXI+PHB1Yi1kYXRlcz48ZGF0ZT4yMDE3LzA2LzAxLzwvZGF0ZT48L3B1
Yi1kYXRlcz48L2RhdGVzPjxpc2JuPjAxNjgtMDEwMjwvaXNibj48dXJscz48cmVsYXRlZC11cmxz
Pjx1cmw+aHR0cDovL3d3dy5zY2llbmNlZGlyZWN0LmNvbS9zY2llbmNlL2FydGljbGUvcGlpL1Mw
MTY4MDEwMjE3MzAwMDMyPC91cmw+PC9yZWxhdGVkLXVybHM+PC91cmxzPjxlbGVjdHJvbmljLXJl
c291cmNlLW51bT5odHRwczovL2RvaS5vcmcvMTAuMTAxNi9qLm5ldXJlcy4yMDE3LjAxLjAwMjwv
ZWxlY3Ryb25pYy1yZXNvdXJjZS1udW0+PC9yZWNvcmQ+PC9DaXRlPjxDaXRlPjxBdXRob3I+QXR0
YXJkbzwvQXV0aG9yPjxZZWFyPjIwMTU8L1llYXI+PFJlY051bT41ODwvUmVjTnVtPjxyZWNvcmQ+
PHJlYy1udW1iZXI+NTg8L3JlYy1udW1iZXI+PGZvcmVpZ24ta2V5cz48a2V5IGFwcD0iRU4iIGRi
LWlkPSJmdHZycnZyNTZ4djl0eGVmNTBicGRmeDZ0ZGV3ZXN6cGV2MGEiIHRpbWVzdGFtcD0iMTYw
NDU3MTQ3MiI+NTg8L2tleT48L2ZvcmVpZ24ta2V5cz48cmVmLXR5cGUgbmFtZT0iSm91cm5hbCBB
cnRpY2xlIj4xNzwvcmVmLXR5cGU+PGNvbnRyaWJ1dG9ycz48YXV0aG9ycz48YXV0aG9yPkF0dGFy
ZG8sIEFsZXNzaW88L2F1dGhvcj48YXV0aG9yPkZpdHpnZXJhbGQsIEphbWVzIEUuPC9hdXRob3I+
PGF1dGhvcj5TY2huaXR6ZXIsIE1hcmsgSi48L2F1dGhvcj48L2F1dGhvcnM+PC9jb250cmlidXRv
cnM+PHRpdGxlcz48dGl0bGU+SW1wZXJtYW5lbmNlIG9mIGRlbmRyaXRpYyBzcGluZXMgaW4gbGl2
ZSBhZHVsdCBDQTEgaGlwcG9jYW1wdXM8L3RpdGxlPjxzZWNvbmRhcnktdGl0bGU+TmF0dXJlPC9z
ZWNvbmRhcnktdGl0bGU+PC90aXRsZXM+PHBlcmlvZGljYWw+PGZ1bGwtdGl0bGU+TmF0dXJlPC9m
dWxsLXRpdGxlPjwvcGVyaW9kaWNhbD48cGFnZXM+NTkyLTU5NjwvcGFnZXM+PHZvbHVtZT41MjM8
L3ZvbHVtZT48bnVtYmVyPjc1NjI8L251bWJlcj48ZGF0ZXM+PHllYXI+MjAxNTwveWVhcj48cHVi
LWRhdGVzPjxkYXRlPjIwMTUvMDcvMDE8L2RhdGU+PC9wdWItZGF0ZXM+PC9kYXRlcz48aXNibj4x
NDc2LTQ2ODc8L2lzYm4+PHVybHM+PHJlbGF0ZWQtdXJscz48dXJsPmh0dHBzOi8vZG9pLm9yZy8x
MC4xMDM4L25hdHVyZTE0NDY3PC91cmw+PC9yZWxhdGVkLXVybHM+PC91cmxzPjxlbGVjdHJvbmlj
LXJlc291cmNlLW51bT4xMC4xMDM4L25hdHVyZTE0NDY3PC9lbGVjdHJvbmljLXJlc291cmNlLW51
bT48L3JlY29yZD48L0NpdGU+PC9FbmROb3RlPgB=
</w:fldData>
        </w:fldChar>
      </w:r>
      <w:r w:rsidR="000217FA" w:rsidRPr="00696BD2">
        <w:instrText xml:space="preserve"> ADDIN EN.CITE.DATA </w:instrText>
      </w:r>
      <w:r w:rsidR="000217FA" w:rsidRPr="00696BD2">
        <w:fldChar w:fldCharType="end"/>
      </w:r>
      <w:r w:rsidR="0042131E" w:rsidRPr="00696BD2">
        <w:fldChar w:fldCharType="separate"/>
      </w:r>
      <w:r w:rsidR="000217FA" w:rsidRPr="00696BD2">
        <w:rPr>
          <w:noProof/>
          <w:vertAlign w:val="superscript"/>
        </w:rPr>
        <w:t>22,23</w:t>
      </w:r>
      <w:r w:rsidR="0042131E" w:rsidRPr="00696BD2">
        <w:fldChar w:fldCharType="end"/>
      </w:r>
      <w:r w:rsidR="0042131E" w:rsidRPr="00696BD2">
        <w:t xml:space="preserve">. </w:t>
      </w:r>
      <w:r w:rsidR="00E444E8" w:rsidRPr="00696BD2">
        <w:t>A</w:t>
      </w:r>
      <w:r w:rsidR="008C1214" w:rsidRPr="00696BD2">
        <w:t xml:space="preserve"> </w:t>
      </w:r>
      <w:r w:rsidR="00CC77C7" w:rsidRPr="00696BD2">
        <w:t>similar</w:t>
      </w:r>
      <w:r w:rsidR="008C1214" w:rsidRPr="00696BD2">
        <w:t xml:space="preserve"> imaging implant </w:t>
      </w:r>
      <w:r w:rsidR="0042131E" w:rsidRPr="00696BD2">
        <w:t xml:space="preserve">was also used for multiphoton imaging of the deeper </w:t>
      </w:r>
      <w:r w:rsidR="0093089B" w:rsidRPr="00696BD2">
        <w:t>hippocampus structures</w:t>
      </w:r>
      <w:r w:rsidR="00381CDC" w:rsidRPr="00696BD2">
        <w:t>,</w:t>
      </w:r>
      <w:r w:rsidR="0093089B" w:rsidRPr="00696BD2">
        <w:t xml:space="preserve"> </w:t>
      </w:r>
      <w:r w:rsidR="0059285A" w:rsidRPr="00696BD2">
        <w:t>including</w:t>
      </w:r>
      <w:r w:rsidR="008C1214" w:rsidRPr="00696BD2">
        <w:t xml:space="preserve"> stratum </w:t>
      </w:r>
      <w:proofErr w:type="spellStart"/>
      <w:r w:rsidR="008C1214" w:rsidRPr="00696BD2">
        <w:t>radiatum</w:t>
      </w:r>
      <w:proofErr w:type="spellEnd"/>
      <w:r w:rsidR="008C1214" w:rsidRPr="00696BD2">
        <w:t xml:space="preserve">, </w:t>
      </w:r>
      <w:r w:rsidR="0059285A" w:rsidRPr="00696BD2">
        <w:t>stratum lacunos</w:t>
      </w:r>
      <w:r w:rsidR="00381CDC" w:rsidRPr="00696BD2">
        <w:t>e</w:t>
      </w:r>
      <w:r w:rsidR="00CC77C7" w:rsidRPr="00696BD2">
        <w:t>,</w:t>
      </w:r>
      <w:r w:rsidR="0059285A" w:rsidRPr="00696BD2">
        <w:t xml:space="preserve"> and dentate gyrus</w:t>
      </w:r>
      <w:r w:rsidR="000217FA" w:rsidRPr="00696BD2">
        <w:fldChar w:fldCharType="begin">
          <w:fldData xml:space="preserve">PEVuZE5vdGU+PENpdGU+PEF1dGhvcj5Eb21iZWNrPC9BdXRob3I+PFllYXI+MjAxMDwvWWVhcj48
UmVjTnVtPjU1PC9SZWNOdW0+PERpc3BsYXlUZXh0PjxzdHlsZSBmYWNlPSJzdXBlcnNjcmlwdCI+
MTYsMjQtMjc8L3N0eWxlPjwvRGlzcGxheVRleHQ+PHJlY29yZD48cmVjLW51bWJlcj41NTwvcmVj
LW51bWJlcj48Zm9yZWlnbi1rZXlzPjxrZXkgYXBwPSJFTiIgZGItaWQ9ImZ0dnJydnI1Nnh2OXR4
ZWY1MGJwZGZ4NnRkZXdlc3pwZXYwYSIgdGltZXN0YW1wPSIxNjA0NTcwOTk2Ij41NTwva2V5Pjwv
Zm9yZWlnbi1rZXlzPjxyZWYtdHlwZSBuYW1lPSJKb3VybmFsIEFydGljbGUiPjE3PC9yZWYtdHlw
ZT48Y29udHJpYnV0b3JzPjxhdXRob3JzPjxhdXRob3I+RG9tYmVjaywgRGFuaWVsIEEuPC9hdXRo
b3I+PGF1dGhvcj5IYXJ2ZXksIENocmlzdG9waGVyIEQuPC9hdXRob3I+PGF1dGhvcj5UaWFuLCBM
aW48L2F1dGhvcj48YXV0aG9yPkxvb2dlciwgTG9yZW4gTC48L2F1dGhvcj48YXV0aG9yPlRhbmss
IERhdmlkIFcuPC9hdXRob3I+PC9hdXRob3JzPjwvY29udHJpYnV0b3JzPjx0aXRsZXM+PHRpdGxl
PkZ1bmN0aW9uYWwgaW1hZ2luZyBvZiBoaXBwb2NhbXBhbCBwbGFjZSBjZWxscyBhdCBjZWxsdWxh
ciByZXNvbHV0aW9uIGR1cmluZyB2aXJ0dWFsIG5hdmlnYXRpb248L3RpdGxlPjxzZWNvbmRhcnkt
dGl0bGU+TmF0dXJlIE5ldXJvc2NpZW5jZTwvc2Vjb25kYXJ5LXRpdGxlPjwvdGl0bGVzPjxwZXJp
b2RpY2FsPjxmdWxsLXRpdGxlPk5hdHVyZSBOZXVyb3NjaWVuY2U8L2Z1bGwtdGl0bGU+PC9wZXJp
b2RpY2FsPjxwYWdlcz4xNDMzLTE0NDA8L3BhZ2VzPjx2b2x1bWU+MTM8L3ZvbHVtZT48bnVtYmVy
PjExPC9udW1iZXI+PGRhdGVzPjx5ZWFyPjIwMTA8L3llYXI+PHB1Yi1kYXRlcz48ZGF0ZT4yMDEw
LzExLzAxPC9kYXRlPjwvcHViLWRhdGVzPjwvZGF0ZXM+PGlzYm4+MTU0Ni0xNzI2PC9pc2JuPjx1
cmxzPjxyZWxhdGVkLXVybHM+PHVybD5odHRwczovL2RvaS5vcmcvMTAuMTAzOC9ubi4yNjQ4PC91
cmw+PC9yZWxhdGVkLXVybHM+PC91cmxzPjxlbGVjdHJvbmljLXJlc291cmNlLW51bT4xMC4xMDM4
L25uLjI2NDg8L2VsZWN0cm9uaWMtcmVzb3VyY2UtbnVtPjwvcmVjb3JkPjwvQ2l0ZT48Q2l0ZT48
QXV0aG9yPk1penJhaGk8L0F1dGhvcj48WWVhcj4yMDA0PC9ZZWFyPjxSZWNOdW0+NjQ8L1JlY051
bT48cmVjb3JkPjxyZWMtbnVtYmVyPjY0PC9yZWMtbnVtYmVyPjxmb3JlaWduLWtleXM+PGtleSBh
cHA9IkVOIiBkYi1pZD0iZnR2cnJ2cjU2eHY5dHhlZjUwYnBkZng2dGRld2VzenBldjBhIiB0aW1l
c3RhbXA9IjE2MTUzMDUzNDkiPjY0PC9rZXk+PC9mb3JlaWduLWtleXM+PHJlZi10eXBlIG5hbWU9
IkpvdXJuYWwgQXJ0aWNsZSI+MTc8L3JlZi10eXBlPjxjb250cmlidXRvcnM+PGF1dGhvcnM+PGF1
dGhvcj5NaXpyYWhpLCBBZGk8L2F1dGhvcj48YXV0aG9yPkNyb3dsZXksIEp1c3RpbiBDLjwvYXV0
aG9yPjxhdXRob3I+U2h0b3llcm1hbiwgRXJhbjwvYXV0aG9yPjxhdXRob3I+S2F0eiwgTGF3cmVu
Y2UgQy48L2F1dGhvcj48L2F1dGhvcnM+PC9jb250cmlidXRvcnM+PHRpdGxlcz48dGl0bGU+SGln
aC1SZXNvbHV0aW9uICZhbXA7bHQ7ZW0mYW1wO2d0O0luIFZpdm8mYW1wO2x0Oy9lbSZhbXA7Z3Q7
IEltYWdpbmcgb2YgSGlwcG9jYW1wYWwgRGVuZHJpdGVzIGFuZCBTcGluZXM8L3RpdGxlPjxzZWNv
bmRhcnktdGl0bGU+VGhlIEpvdXJuYWwgb2YgTmV1cm9zY2llbmNlPC9zZWNvbmRhcnktdGl0bGU+
PC90aXRsZXM+PHBlcmlvZGljYWw+PGZ1bGwtdGl0bGU+VGhlIEpvdXJuYWwgb2YgTmV1cm9zY2ll
bmNlPC9mdWxsLXRpdGxlPjwvcGVyaW9kaWNhbD48cGFnZXM+MzE0NzwvcGFnZXM+PHZvbHVtZT4y
NDwvdm9sdW1lPjxudW1iZXI+MTM8L251bWJlcj48ZGF0ZXM+PHllYXI+MjAwNDwveWVhcj48L2Rh
dGVzPjx1cmxzPjxyZWxhdGVkLXVybHM+PHVybD5odHRwOi8vd3d3LmpuZXVyb3NjaS5vcmcvY29u
dGVudC8yNC8xMy8zMTQ3LmFic3RyYWN0PC91cmw+PC9yZWxhdGVkLXVybHM+PC91cmxzPjxlbGVj
dHJvbmljLXJlc291cmNlLW51bT4xMC4xNTIzL0pORVVST1NDSS41MjE4LTAzLjIwMDQ8L2VsZWN0
cm9uaWMtcmVzb3VyY2UtbnVtPjwvcmVjb3JkPjwvQ2l0ZT48Q2l0ZT48QXV0aG9yPkJ1c2NoZTwv
QXV0aG9yPjxZZWFyPjIwMTI8L1llYXI+PFJlY051bT42MzwvUmVjTnVtPjxyZWNvcmQ+PHJlYy1u
dW1iZXI+NjM8L3JlYy1udW1iZXI+PGZvcmVpZ24ta2V5cz48a2V5IGFwcD0iRU4iIGRiLWlkPSJm
dHZycnZyNTZ4djl0eGVmNTBicGRmeDZ0ZGV3ZXN6cGV2MGEiIHRpbWVzdGFtcD0iMTYxNTMwNTMw
MCI+NjM8L2tleT48L2ZvcmVpZ24ta2V5cz48cmVmLXR5cGUgbmFtZT0iSm91cm5hbCBBcnRpY2xl
Ij4xNzwvcmVmLXR5cGU+PGNvbnRyaWJ1dG9ycz48YXV0aG9ycz48YXV0aG9yPkJ1c2NoZSwgTWFy
YyBBdXJlbDwvYXV0aG9yPjxhdXRob3I+Q2hlbiwgWGlhb3dlaTwvYXV0aG9yPjxhdXRob3I+SGVu
bmluZywgSG9yc3QgQS48L2F1dGhvcj48YXV0aG9yPlJlaWNod2FsZCwgSnVsaWE8L2F1dGhvcj48
YXV0aG9yPlN0YXVmZW5iaWVsLCBNYXR0aGlhczwvYXV0aG9yPjxhdXRob3I+U2FrbWFubiwgQmVy
dDwvYXV0aG9yPjxhdXRob3I+S29ubmVydGgsIEFydGh1cjwvYXV0aG9yPjwvYXV0aG9ycz48L2Nv
bnRyaWJ1dG9ycz48dGl0bGVzPjx0aXRsZT5Dcml0aWNhbCByb2xlIG9mIHNvbHVibGUgYW15bG9p
ZC3OsiBmb3IgZWFybHkgaGlwcG9jYW1wYWwgaHlwZXJhY3Rpdml0eSBpbiBhIG1vdXNlIG1vZGVs
IG9mIEFsemhlaW1lcuKAmXMgZGlzZWFzZTwvdGl0bGU+PHNlY29uZGFyeS10aXRsZT5Qcm9jZWVk
aW5ncyBvZiB0aGUgTmF0aW9uYWwgQWNhZGVteSBvZiBTY2llbmNlczwvc2Vjb25kYXJ5LXRpdGxl
PjwvdGl0bGVzPjxwZXJpb2RpY2FsPjxmdWxsLXRpdGxlPlByb2NlZWRpbmdzIG9mIHRoZSBOYXRp
b25hbCBBY2FkZW15IG9mIFNjaWVuY2VzPC9mdWxsLXRpdGxlPjwvcGVyaW9kaWNhbD48cGFnZXM+
ODc0MDwvcGFnZXM+PHZvbHVtZT4xMDk8L3ZvbHVtZT48bnVtYmVyPjIyPC9udW1iZXI+PGRhdGVz
Pjx5ZWFyPjIwMTI8L3llYXI+PC9kYXRlcz48dXJscz48cmVsYXRlZC11cmxzPjx1cmw+aHR0cDov
L3d3dy5wbmFzLm9yZy9jb250ZW50LzEwOS8yMi84NzQwLmFic3RyYWN0PC91cmw+PC9yZWxhdGVk
LXVybHM+PC91cmxzPjxlbGVjdHJvbmljLXJlc291cmNlLW51bT4xMC4xMDczL3BuYXMuMTIwNjE3
MTEwOTwvZWxlY3Ryb25pYy1yZXNvdXJjZS1udW0+PC9yZWNvcmQ+PC9DaXRlPjxDaXRlPjxBdXRo
b3I+QXR0YXJkbzwvQXV0aG9yPjxZZWFyPjIwMTg8L1llYXI+PFJlY051bT42NTwvUmVjTnVtPjxy
ZWNvcmQ+PHJlYy1udW1iZXI+NjU8L3JlYy1udW1iZXI+PGZvcmVpZ24ta2V5cz48a2V5IGFwcD0i
RU4iIGRiLWlkPSJmdHZycnZyNTZ4djl0eGVmNTBicGRmeDZ0ZGV3ZXN6cGV2MGEiIHRpbWVzdGFt
cD0iMTYxNTMwNTU2NCI+NjU8L2tleT48L2ZvcmVpZ24ta2V5cz48cmVmLXR5cGUgbmFtZT0iSm91
cm5hbCBBcnRpY2xlIj4xNzwvcmVmLXR5cGU+PGNvbnRyaWJ1dG9ycz48YXV0aG9ycz48YXV0aG9y
PkF0dGFyZG8sIEFsZXNzaW88L2F1dGhvcj48YXV0aG9yPkx1LCBKdTwvYXV0aG9yPjxhdXRob3I+
S2F3YXNoaW1hLCBUYWthc2hpPC9hdXRob3I+PGF1dGhvcj5Pa3VubywgSGlyb3l1a2k8L2F1dGhv
cj48YXV0aG9yPkZpdHpnZXJhbGQsIEphbWVzIEUuPC9hdXRob3I+PGF1dGhvcj5CaXRvLCBIYXJ1
aGlrbzwvYXV0aG9yPjxhdXRob3I+U2Nobml0emVyLCBNYXJrIEouPC9hdXRob3I+PC9hdXRob3Jz
PjwvY29udHJpYnV0b3JzPjx0aXRsZXM+PHRpdGxlPkxvbmctVGVybSBDb25zb2xpZGF0aW9uIG9m
IEVuc2VtYmxlIE5ldXJhbCBQbGFzdGljaXR5IFBhdHRlcm5zIGluIEhpcHBvY2FtcGFsIEFyZWEg
Q0ExPC90aXRsZT48c2Vjb25kYXJ5LXRpdGxlPkNlbGwgUmVwb3J0czwvc2Vjb25kYXJ5LXRpdGxl
PjwvdGl0bGVzPjxwZXJpb2RpY2FsPjxmdWxsLXRpdGxlPkNlbGwgUmVwb3J0czwvZnVsbC10aXRs
ZT48L3BlcmlvZGljYWw+PHBhZ2VzPjY0MC02NTAuZTI8L3BhZ2VzPjx2b2x1bWU+MjU8L3ZvbHVt
ZT48bnVtYmVyPjM8L251bWJlcj48ZGF0ZXM+PHllYXI+MjAxODwveWVhcj48L2RhdGVzPjxwdWJs
aXNoZXI+RWxzZXZpZXI8L3B1Ymxpc2hlcj48aXNibj4yMjExLTEyNDc8L2lzYm4+PHVybHM+PHJl
bGF0ZWQtdXJscz48dXJsPmh0dHBzOi8vZG9pLm9yZy8xMC4xMDE2L2ouY2VscmVwLjIwMTguMDku
MDY0PC91cmw+PC9yZWxhdGVkLXVybHM+PC91cmxzPjxlbGVjdHJvbmljLXJlc291cmNlLW51bT4x
MC4xMDE2L2ouY2VscmVwLjIwMTguMDkuMDY0PC9lbGVjdHJvbmljLXJlc291cmNlLW51bT48YWNj
ZXNzLWRhdGU+MjAyMS8wMy8wOTwvYWNjZXNzLWRhdGU+PC9yZWNvcmQ+PC9DaXRlPjxDaXRlPjxB
dXRob3I+Q2FzdGVsbG8tV2FsZG93PC9BdXRob3I+PFllYXI+MjAyMDwvWWVhcj48UmVjTnVtPjY2
PC9SZWNOdW0+PHJlY29yZD48cmVjLW51bWJlcj42NjwvcmVjLW51bWJlcj48Zm9yZWlnbi1rZXlz
PjxrZXkgYXBwPSJFTiIgZGItaWQ9ImZ0dnJydnI1Nnh2OXR4ZWY1MGJwZGZ4NnRkZXdlc3pwZXYw
YSIgdGltZXN0YW1wPSIxNjE1MzA1NjQ0Ij42Njwva2V5PjwvZm9yZWlnbi1rZXlzPjxyZWYtdHlw
ZSBuYW1lPSJKb3VybmFsIEFydGljbGUiPjE3PC9yZWYtdHlwZT48Y29udHJpYnV0b3JzPjxhdXRo
b3JzPjxhdXRob3I+Q2FzdGVsbG8tV2FsZG93LCBUaW0gUC48L2F1dGhvcj48YXV0aG9yPldlc3Rv
biwgR2hhYmliYTwvYXV0aG9yPjxhdXRob3I+VWxpdmksIEFsZXNzYW5kcm8gRi48L2F1dGhvcj48
YXV0aG9yPkNoZW5hbmksIEFsaXJlemE8L2F1dGhvcj48YXV0aG9yPkxvZXdlbnN0ZWluLCBZb25h
dGFuPC9hdXRob3I+PGF1dGhvcj5DaGVuLCBBbG9uPC9hdXRob3I+PGF1dGhvcj5BdHRhcmRvLCBB
bGVzc2lvPC9hdXRob3I+PC9hdXRob3JzPjwvY29udHJpYnV0b3JzPjx0aXRsZXM+PHRpdGxlPkhp
cHBvY2FtcGFsIG5ldXJvbnMgd2l0aCBzdGFibGUgZXhjaXRhdG9yeSBjb25uZWN0aXZpdHkgYmVj
b21lIHBhcnQgb2YgbmV1cm9uYWwgcmVwcmVzZW50YXRpb25zPC90aXRsZT48c2Vjb25kYXJ5LXRp
dGxlPlBMT1MgQmlvbG9neTwvc2Vjb25kYXJ5LXRpdGxlPjwvdGl0bGVzPjxwZXJpb2RpY2FsPjxm
dWxsLXRpdGxlPlBMT1MgQmlvbG9neTwvZnVsbC10aXRsZT48L3BlcmlvZGljYWw+PHBhZ2VzPmUz
MDAwOTI4PC9wYWdlcz48dm9sdW1lPjE4PC92b2x1bWU+PG51bWJlcj4xMTwvbnVtYmVyPjxkYXRl
cz48eWVhcj4yMDIwPC95ZWFyPjwvZGF0ZXM+PHB1Ymxpc2hlcj5QdWJsaWMgTGlicmFyeSBvZiBT
Y2llbmNlPC9wdWJsaXNoZXI+PHVybHM+PHJlbGF0ZWQtdXJscz48dXJsPmh0dHBzOi8vZG9pLm9y
Zy8xMC4xMzcxL2pvdXJuYWwucGJpby4zMDAwOTI4PC91cmw+PC9yZWxhdGVkLXVybHM+PC91cmxz
PjxlbGVjdHJvbmljLXJlc291cmNlLW51bT4xMC4xMzcxL2pvdXJuYWwucGJpby4zMDAwOTI4PC9l
bGVjdHJvbmljLXJlc291cmNlLW51bT48L3JlY29yZD48L0NpdGU+PC9FbmROb3RlPn==
</w:fldData>
        </w:fldChar>
      </w:r>
      <w:r w:rsidR="00674CE3" w:rsidRPr="00696BD2">
        <w:instrText xml:space="preserve"> ADDIN EN.CITE </w:instrText>
      </w:r>
      <w:r w:rsidR="00674CE3" w:rsidRPr="00696BD2">
        <w:fldChar w:fldCharType="begin">
          <w:fldData xml:space="preserve">PEVuZE5vdGU+PENpdGU+PEF1dGhvcj5Eb21iZWNrPC9BdXRob3I+PFllYXI+MjAxMDwvWWVhcj48
UmVjTnVtPjU1PC9SZWNOdW0+PERpc3BsYXlUZXh0PjxzdHlsZSBmYWNlPSJzdXBlcnNjcmlwdCI+
MTYsMjQtMjc8L3N0eWxlPjwvRGlzcGxheVRleHQ+PHJlY29yZD48cmVjLW51bWJlcj41NTwvcmVj
LW51bWJlcj48Zm9yZWlnbi1rZXlzPjxrZXkgYXBwPSJFTiIgZGItaWQ9ImZ0dnJydnI1Nnh2OXR4
ZWY1MGJwZGZ4NnRkZXdlc3pwZXYwYSIgdGltZXN0YW1wPSIxNjA0NTcwOTk2Ij41NTwva2V5Pjwv
Zm9yZWlnbi1rZXlzPjxyZWYtdHlwZSBuYW1lPSJKb3VybmFsIEFydGljbGUiPjE3PC9yZWYtdHlw
ZT48Y29udHJpYnV0b3JzPjxhdXRob3JzPjxhdXRob3I+RG9tYmVjaywgRGFuaWVsIEEuPC9hdXRo
b3I+PGF1dGhvcj5IYXJ2ZXksIENocmlzdG9waGVyIEQuPC9hdXRob3I+PGF1dGhvcj5UaWFuLCBM
aW48L2F1dGhvcj48YXV0aG9yPkxvb2dlciwgTG9yZW4gTC48L2F1dGhvcj48YXV0aG9yPlRhbmss
IERhdmlkIFcuPC9hdXRob3I+PC9hdXRob3JzPjwvY29udHJpYnV0b3JzPjx0aXRsZXM+PHRpdGxl
PkZ1bmN0aW9uYWwgaW1hZ2luZyBvZiBoaXBwb2NhbXBhbCBwbGFjZSBjZWxscyBhdCBjZWxsdWxh
ciByZXNvbHV0aW9uIGR1cmluZyB2aXJ0dWFsIG5hdmlnYXRpb248L3RpdGxlPjxzZWNvbmRhcnkt
dGl0bGU+TmF0dXJlIE5ldXJvc2NpZW5jZTwvc2Vjb25kYXJ5LXRpdGxlPjwvdGl0bGVzPjxwZXJp
b2RpY2FsPjxmdWxsLXRpdGxlPk5hdHVyZSBOZXVyb3NjaWVuY2U8L2Z1bGwtdGl0bGU+PC9wZXJp
b2RpY2FsPjxwYWdlcz4xNDMzLTE0NDA8L3BhZ2VzPjx2b2x1bWU+MTM8L3ZvbHVtZT48bnVtYmVy
PjExPC9udW1iZXI+PGRhdGVzPjx5ZWFyPjIwMTA8L3llYXI+PHB1Yi1kYXRlcz48ZGF0ZT4yMDEw
LzExLzAxPC9kYXRlPjwvcHViLWRhdGVzPjwvZGF0ZXM+PGlzYm4+MTU0Ni0xNzI2PC9pc2JuPjx1
cmxzPjxyZWxhdGVkLXVybHM+PHVybD5odHRwczovL2RvaS5vcmcvMTAuMTAzOC9ubi4yNjQ4PC91
cmw+PC9yZWxhdGVkLXVybHM+PC91cmxzPjxlbGVjdHJvbmljLXJlc291cmNlLW51bT4xMC4xMDM4
L25uLjI2NDg8L2VsZWN0cm9uaWMtcmVzb3VyY2UtbnVtPjwvcmVjb3JkPjwvQ2l0ZT48Q2l0ZT48
QXV0aG9yPk1penJhaGk8L0F1dGhvcj48WWVhcj4yMDA0PC9ZZWFyPjxSZWNOdW0+NjQ8L1JlY051
bT48cmVjb3JkPjxyZWMtbnVtYmVyPjY0PC9yZWMtbnVtYmVyPjxmb3JlaWduLWtleXM+PGtleSBh
cHA9IkVOIiBkYi1pZD0iZnR2cnJ2cjU2eHY5dHhlZjUwYnBkZng2dGRld2VzenBldjBhIiB0aW1l
c3RhbXA9IjE2MTUzMDUzNDkiPjY0PC9rZXk+PC9mb3JlaWduLWtleXM+PHJlZi10eXBlIG5hbWU9
IkpvdXJuYWwgQXJ0aWNsZSI+MTc8L3JlZi10eXBlPjxjb250cmlidXRvcnM+PGF1dGhvcnM+PGF1
dGhvcj5NaXpyYWhpLCBBZGk8L2F1dGhvcj48YXV0aG9yPkNyb3dsZXksIEp1c3RpbiBDLjwvYXV0
aG9yPjxhdXRob3I+U2h0b3llcm1hbiwgRXJhbjwvYXV0aG9yPjxhdXRob3I+S2F0eiwgTGF3cmVu
Y2UgQy48L2F1dGhvcj48L2F1dGhvcnM+PC9jb250cmlidXRvcnM+PHRpdGxlcz48dGl0bGU+SGln
aC1SZXNvbHV0aW9uICZhbXA7bHQ7ZW0mYW1wO2d0O0luIFZpdm8mYW1wO2x0Oy9lbSZhbXA7Z3Q7
IEltYWdpbmcgb2YgSGlwcG9jYW1wYWwgRGVuZHJpdGVzIGFuZCBTcGluZXM8L3RpdGxlPjxzZWNv
bmRhcnktdGl0bGU+VGhlIEpvdXJuYWwgb2YgTmV1cm9zY2llbmNlPC9zZWNvbmRhcnktdGl0bGU+
PC90aXRsZXM+PHBlcmlvZGljYWw+PGZ1bGwtdGl0bGU+VGhlIEpvdXJuYWwgb2YgTmV1cm9zY2ll
bmNlPC9mdWxsLXRpdGxlPjwvcGVyaW9kaWNhbD48cGFnZXM+MzE0NzwvcGFnZXM+PHZvbHVtZT4y
NDwvdm9sdW1lPjxudW1iZXI+MTM8L251bWJlcj48ZGF0ZXM+PHllYXI+MjAwNDwveWVhcj48L2Rh
dGVzPjx1cmxzPjxyZWxhdGVkLXVybHM+PHVybD5odHRwOi8vd3d3LmpuZXVyb3NjaS5vcmcvY29u
dGVudC8yNC8xMy8zMTQ3LmFic3RyYWN0PC91cmw+PC9yZWxhdGVkLXVybHM+PC91cmxzPjxlbGVj
dHJvbmljLXJlc291cmNlLW51bT4xMC4xNTIzL0pORVVST1NDSS41MjE4LTAzLjIwMDQ8L2VsZWN0
cm9uaWMtcmVzb3VyY2UtbnVtPjwvcmVjb3JkPjwvQ2l0ZT48Q2l0ZT48QXV0aG9yPkJ1c2NoZTwv
QXV0aG9yPjxZZWFyPjIwMTI8L1llYXI+PFJlY051bT42MzwvUmVjTnVtPjxyZWNvcmQ+PHJlYy1u
dW1iZXI+NjM8L3JlYy1udW1iZXI+PGZvcmVpZ24ta2V5cz48a2V5IGFwcD0iRU4iIGRiLWlkPSJm
dHZycnZyNTZ4djl0eGVmNTBicGRmeDZ0ZGV3ZXN6cGV2MGEiIHRpbWVzdGFtcD0iMTYxNTMwNTMw
MCI+NjM8L2tleT48L2ZvcmVpZ24ta2V5cz48cmVmLXR5cGUgbmFtZT0iSm91cm5hbCBBcnRpY2xl
Ij4xNzwvcmVmLXR5cGU+PGNvbnRyaWJ1dG9ycz48YXV0aG9ycz48YXV0aG9yPkJ1c2NoZSwgTWFy
YyBBdXJlbDwvYXV0aG9yPjxhdXRob3I+Q2hlbiwgWGlhb3dlaTwvYXV0aG9yPjxhdXRob3I+SGVu
bmluZywgSG9yc3QgQS48L2F1dGhvcj48YXV0aG9yPlJlaWNod2FsZCwgSnVsaWE8L2F1dGhvcj48
YXV0aG9yPlN0YXVmZW5iaWVsLCBNYXR0aGlhczwvYXV0aG9yPjxhdXRob3I+U2FrbWFubiwgQmVy
dDwvYXV0aG9yPjxhdXRob3I+S29ubmVydGgsIEFydGh1cjwvYXV0aG9yPjwvYXV0aG9ycz48L2Nv
bnRyaWJ1dG9ycz48dGl0bGVzPjx0aXRsZT5Dcml0aWNhbCByb2xlIG9mIHNvbHVibGUgYW15bG9p
ZC3OsiBmb3IgZWFybHkgaGlwcG9jYW1wYWwgaHlwZXJhY3Rpdml0eSBpbiBhIG1vdXNlIG1vZGVs
IG9mIEFsemhlaW1lcuKAmXMgZGlzZWFzZTwvdGl0bGU+PHNlY29uZGFyeS10aXRsZT5Qcm9jZWVk
aW5ncyBvZiB0aGUgTmF0aW9uYWwgQWNhZGVteSBvZiBTY2llbmNlczwvc2Vjb25kYXJ5LXRpdGxl
PjwvdGl0bGVzPjxwZXJpb2RpY2FsPjxmdWxsLXRpdGxlPlByb2NlZWRpbmdzIG9mIHRoZSBOYXRp
b25hbCBBY2FkZW15IG9mIFNjaWVuY2VzPC9mdWxsLXRpdGxlPjwvcGVyaW9kaWNhbD48cGFnZXM+
ODc0MDwvcGFnZXM+PHZvbHVtZT4xMDk8L3ZvbHVtZT48bnVtYmVyPjIyPC9udW1iZXI+PGRhdGVz
Pjx5ZWFyPjIwMTI8L3llYXI+PC9kYXRlcz48dXJscz48cmVsYXRlZC11cmxzPjx1cmw+aHR0cDov
L3d3dy5wbmFzLm9yZy9jb250ZW50LzEwOS8yMi84NzQwLmFic3RyYWN0PC91cmw+PC9yZWxhdGVk
LXVybHM+PC91cmxzPjxlbGVjdHJvbmljLXJlc291cmNlLW51bT4xMC4xMDczL3BuYXMuMTIwNjE3
MTEwOTwvZWxlY3Ryb25pYy1yZXNvdXJjZS1udW0+PC9yZWNvcmQ+PC9DaXRlPjxDaXRlPjxBdXRo
b3I+QXR0YXJkbzwvQXV0aG9yPjxZZWFyPjIwMTg8L1llYXI+PFJlY051bT42NTwvUmVjTnVtPjxy
ZWNvcmQ+PHJlYy1udW1iZXI+NjU8L3JlYy1udW1iZXI+PGZvcmVpZ24ta2V5cz48a2V5IGFwcD0i
RU4iIGRiLWlkPSJmdHZycnZyNTZ4djl0eGVmNTBicGRmeDZ0ZGV3ZXN6cGV2MGEiIHRpbWVzdGFt
cD0iMTYxNTMwNTU2NCI+NjU8L2tleT48L2ZvcmVpZ24ta2V5cz48cmVmLXR5cGUgbmFtZT0iSm91
cm5hbCBBcnRpY2xlIj4xNzwvcmVmLXR5cGU+PGNvbnRyaWJ1dG9ycz48YXV0aG9ycz48YXV0aG9y
PkF0dGFyZG8sIEFsZXNzaW88L2F1dGhvcj48YXV0aG9yPkx1LCBKdTwvYXV0aG9yPjxhdXRob3I+
S2F3YXNoaW1hLCBUYWthc2hpPC9hdXRob3I+PGF1dGhvcj5Pa3VubywgSGlyb3l1a2k8L2F1dGhv
cj48YXV0aG9yPkZpdHpnZXJhbGQsIEphbWVzIEUuPC9hdXRob3I+PGF1dGhvcj5CaXRvLCBIYXJ1
aGlrbzwvYXV0aG9yPjxhdXRob3I+U2Nobml0emVyLCBNYXJrIEouPC9hdXRob3I+PC9hdXRob3Jz
PjwvY29udHJpYnV0b3JzPjx0aXRsZXM+PHRpdGxlPkxvbmctVGVybSBDb25zb2xpZGF0aW9uIG9m
IEVuc2VtYmxlIE5ldXJhbCBQbGFzdGljaXR5IFBhdHRlcm5zIGluIEhpcHBvY2FtcGFsIEFyZWEg
Q0ExPC90aXRsZT48c2Vjb25kYXJ5LXRpdGxlPkNlbGwgUmVwb3J0czwvc2Vjb25kYXJ5LXRpdGxl
PjwvdGl0bGVzPjxwZXJpb2RpY2FsPjxmdWxsLXRpdGxlPkNlbGwgUmVwb3J0czwvZnVsbC10aXRs
ZT48L3BlcmlvZGljYWw+PHBhZ2VzPjY0MC02NTAuZTI8L3BhZ2VzPjx2b2x1bWU+MjU8L3ZvbHVt
ZT48bnVtYmVyPjM8L251bWJlcj48ZGF0ZXM+PHllYXI+MjAxODwveWVhcj48L2RhdGVzPjxwdWJs
aXNoZXI+RWxzZXZpZXI8L3B1Ymxpc2hlcj48aXNibj4yMjExLTEyNDc8L2lzYm4+PHVybHM+PHJl
bGF0ZWQtdXJscz48dXJsPmh0dHBzOi8vZG9pLm9yZy8xMC4xMDE2L2ouY2VscmVwLjIwMTguMDku
MDY0PC91cmw+PC9yZWxhdGVkLXVybHM+PC91cmxzPjxlbGVjdHJvbmljLXJlc291cmNlLW51bT4x
MC4xMDE2L2ouY2VscmVwLjIwMTguMDkuMDY0PC9lbGVjdHJvbmljLXJlc291cmNlLW51bT48YWNj
ZXNzLWRhdGU+MjAyMS8wMy8wOTwvYWNjZXNzLWRhdGU+PC9yZWNvcmQ+PC9DaXRlPjxDaXRlPjxB
dXRob3I+Q2FzdGVsbG8tV2FsZG93PC9BdXRob3I+PFllYXI+MjAyMDwvWWVhcj48UmVjTnVtPjY2
PC9SZWNOdW0+PHJlY29yZD48cmVjLW51bWJlcj42NjwvcmVjLW51bWJlcj48Zm9yZWlnbi1rZXlz
PjxrZXkgYXBwPSJFTiIgZGItaWQ9ImZ0dnJydnI1Nnh2OXR4ZWY1MGJwZGZ4NnRkZXdlc3pwZXYw
YSIgdGltZXN0YW1wPSIxNjE1MzA1NjQ0Ij42Njwva2V5PjwvZm9yZWlnbi1rZXlzPjxyZWYtdHlw
ZSBuYW1lPSJKb3VybmFsIEFydGljbGUiPjE3PC9yZWYtdHlwZT48Y29udHJpYnV0b3JzPjxhdXRo
b3JzPjxhdXRob3I+Q2FzdGVsbG8tV2FsZG93LCBUaW0gUC48L2F1dGhvcj48YXV0aG9yPldlc3Rv
biwgR2hhYmliYTwvYXV0aG9yPjxhdXRob3I+VWxpdmksIEFsZXNzYW5kcm8gRi48L2F1dGhvcj48
YXV0aG9yPkNoZW5hbmksIEFsaXJlemE8L2F1dGhvcj48YXV0aG9yPkxvZXdlbnN0ZWluLCBZb25h
dGFuPC9hdXRob3I+PGF1dGhvcj5DaGVuLCBBbG9uPC9hdXRob3I+PGF1dGhvcj5BdHRhcmRvLCBB
bGVzc2lvPC9hdXRob3I+PC9hdXRob3JzPjwvY29udHJpYnV0b3JzPjx0aXRsZXM+PHRpdGxlPkhp
cHBvY2FtcGFsIG5ldXJvbnMgd2l0aCBzdGFibGUgZXhjaXRhdG9yeSBjb25uZWN0aXZpdHkgYmVj
b21lIHBhcnQgb2YgbmV1cm9uYWwgcmVwcmVzZW50YXRpb25zPC90aXRsZT48c2Vjb25kYXJ5LXRp
dGxlPlBMT1MgQmlvbG9neTwvc2Vjb25kYXJ5LXRpdGxlPjwvdGl0bGVzPjxwZXJpb2RpY2FsPjxm
dWxsLXRpdGxlPlBMT1MgQmlvbG9neTwvZnVsbC10aXRsZT48L3BlcmlvZGljYWw+PHBhZ2VzPmUz
MDAwOTI4PC9wYWdlcz48dm9sdW1lPjE4PC92b2x1bWU+PG51bWJlcj4xMTwvbnVtYmVyPjxkYXRl
cz48eWVhcj4yMDIwPC95ZWFyPjwvZGF0ZXM+PHB1Ymxpc2hlcj5QdWJsaWMgTGlicmFyeSBvZiBT
Y2llbmNlPC9wdWJsaXNoZXI+PHVybHM+PHJlbGF0ZWQtdXJscz48dXJsPmh0dHBzOi8vZG9pLm9y
Zy8xMC4xMzcxL2pvdXJuYWwucGJpby4zMDAwOTI4PC91cmw+PC9yZWxhdGVkLXVybHM+PC91cmxz
PjxlbGVjdHJvbmljLXJlc291cmNlLW51bT4xMC4xMzcxL2pvdXJuYWwucGJpby4zMDAwOTI4PC9l
bGVjdHJvbmljLXJlc291cmNlLW51bT48L3JlY29yZD48L0NpdGU+PC9FbmROb3RlPn==
</w:fldData>
        </w:fldChar>
      </w:r>
      <w:r w:rsidR="00674CE3" w:rsidRPr="00696BD2">
        <w:instrText xml:space="preserve"> ADDIN EN.CITE.DATA </w:instrText>
      </w:r>
      <w:r w:rsidR="00674CE3" w:rsidRPr="00696BD2">
        <w:fldChar w:fldCharType="end"/>
      </w:r>
      <w:r w:rsidR="000217FA" w:rsidRPr="00696BD2">
        <w:fldChar w:fldCharType="separate"/>
      </w:r>
      <w:r w:rsidR="00674CE3" w:rsidRPr="00696BD2">
        <w:rPr>
          <w:noProof/>
          <w:vertAlign w:val="superscript"/>
        </w:rPr>
        <w:t>16,24-27</w:t>
      </w:r>
      <w:r w:rsidR="000217FA" w:rsidRPr="00696BD2">
        <w:fldChar w:fldCharType="end"/>
      </w:r>
      <w:r w:rsidR="008C1214" w:rsidRPr="00696BD2">
        <w:t>.</w:t>
      </w:r>
      <w:r w:rsidR="00CC77C7" w:rsidRPr="00696BD2">
        <w:t xml:space="preserve"> </w:t>
      </w:r>
      <w:r w:rsidR="005A7318" w:rsidRPr="00696BD2">
        <w:t xml:space="preserve">However, targeting </w:t>
      </w:r>
      <w:r w:rsidR="00A66A5F" w:rsidRPr="00696BD2">
        <w:t xml:space="preserve">the deeper hippocampus structures with AAVs via infusion cannula may require further optimization of the </w:t>
      </w:r>
      <w:r w:rsidR="0047748E" w:rsidRPr="00696BD2">
        <w:t>AAV serotype and volume</w:t>
      </w:r>
      <w:r w:rsidR="00674CE3" w:rsidRPr="00696BD2">
        <w:fldChar w:fldCharType="begin"/>
      </w:r>
      <w:r w:rsidR="00674CE3" w:rsidRPr="00696BD2">
        <w:instrText xml:space="preserve"> ADDIN EN.CITE &lt;EndNote&gt;&lt;Cite&gt;&lt;Author&gt;Watakabe&lt;/Author&gt;&lt;Year&gt;2015&lt;/Year&gt;&lt;RecNum&gt;60&lt;/RecNum&gt;&lt;DisplayText&gt;&lt;style face="superscript"&gt;19&lt;/style&gt;&lt;/DisplayText&gt;&lt;record&gt;&lt;rec-number&gt;60&lt;/rec-number&gt;&lt;foreign-keys&gt;&lt;key app="EN" db-id="ftvrrvr56xv9txef50bpdfx6tdeweszpev0a" timestamp="1615304006"&gt;60&lt;/key&gt;&lt;/foreign-keys&gt;&lt;ref-type name="Journal Article"&gt;17&lt;/ref-type&gt;&lt;contributors&gt;&lt;authors&gt;&lt;author&gt;Watakabe, Akiya&lt;/author&gt;&lt;author&gt;Ohtsuka, Masanari&lt;/author&gt;&lt;author&gt;Kinoshita, Masaharu&lt;/author&gt;&lt;author&gt;Takaji, Masafumi&lt;/author&gt;&lt;author&gt;Isa, Kaoru&lt;/author&gt;&lt;author&gt;Mizukami, Hiroaki&lt;/author&gt;&lt;author&gt;Ozawa, Keiya&lt;/author&gt;&lt;author&gt;Isa, Tadashi&lt;/author&gt;&lt;author&gt;Yamamori, Tetsuo&lt;/author&gt;&lt;/authors&gt;&lt;/contributors&gt;&lt;titles&gt;&lt;title&gt;Comparative analyses of adeno-associated viral vector serotypes 1, 2, 5, 8 and 9 in marmoset, mouse and macaque cerebral cortex&lt;/title&gt;&lt;secondary-title&gt;Neuroscience Research&lt;/secondary-title&gt;&lt;/titles&gt;&lt;periodical&gt;&lt;full-title&gt;Neuroscience Research&lt;/full-title&gt;&lt;/periodical&gt;&lt;pages&gt;144-157&lt;/pages&gt;&lt;volume&gt;93&lt;/volume&gt;&lt;keywords&gt;&lt;keyword&gt;rAAV&lt;/keyword&gt;&lt;keyword&gt;Tropism&lt;/keyword&gt;&lt;keyword&gt;Viral vector&lt;/keyword&gt;&lt;keyword&gt;Monkey&lt;/keyword&gt;&lt;keyword&gt;Non-human primate&lt;/keyword&gt;&lt;keyword&gt;Neuron&lt;/keyword&gt;&lt;/keywords&gt;&lt;dates&gt;&lt;year&gt;2015&lt;/year&gt;&lt;pub-dates&gt;&lt;date&gt;2015/04/01/&lt;/date&gt;&lt;/pub-dates&gt;&lt;/dates&gt;&lt;isbn&gt;0168-0102&lt;/isbn&gt;&lt;urls&gt;&lt;related-urls&gt;&lt;url&gt;https://www.sciencedirect.com/science/article/pii/S0168010214002132&lt;/url&gt;&lt;/related-urls&gt;&lt;/urls&gt;&lt;electronic-resource-num&gt;https://doi.org/10.1016/j.neures.2014.09.002&lt;/electronic-resource-num&gt;&lt;/record&gt;&lt;/Cite&gt;&lt;/EndNote&gt;</w:instrText>
      </w:r>
      <w:r w:rsidR="00674CE3" w:rsidRPr="00696BD2">
        <w:fldChar w:fldCharType="separate"/>
      </w:r>
      <w:r w:rsidR="00674CE3" w:rsidRPr="00696BD2">
        <w:rPr>
          <w:noProof/>
          <w:vertAlign w:val="superscript"/>
        </w:rPr>
        <w:t>19</w:t>
      </w:r>
      <w:r w:rsidR="00674CE3" w:rsidRPr="00696BD2">
        <w:fldChar w:fldCharType="end"/>
      </w:r>
      <w:r w:rsidR="00E444E8" w:rsidRPr="00696BD2">
        <w:t>.</w:t>
      </w:r>
    </w:p>
    <w:p w14:paraId="4D9E32BD" w14:textId="77777777" w:rsidR="00D76352" w:rsidRPr="00696BD2" w:rsidRDefault="00D76352" w:rsidP="00696BD2">
      <w:pPr>
        <w:contextualSpacing/>
      </w:pPr>
    </w:p>
    <w:p w14:paraId="7EFC6306" w14:textId="1ECD9A17" w:rsidR="00093BA3" w:rsidRPr="00696BD2" w:rsidRDefault="00DC2040" w:rsidP="00696BD2">
      <w:pPr>
        <w:contextualSpacing/>
      </w:pPr>
      <w:r w:rsidRPr="00696BD2">
        <w:t>We believe that the described</w:t>
      </w:r>
      <w:r w:rsidR="002D2644" w:rsidRPr="00696BD2">
        <w:t xml:space="preserve"> protocol will facilitate studies that aim to investigate neuronal activity</w:t>
      </w:r>
      <w:r w:rsidRPr="00696BD2">
        <w:t xml:space="preserve"> with high spatiotemporal resolution</w:t>
      </w:r>
      <w:r w:rsidR="002D2644" w:rsidRPr="00696BD2">
        <w:t xml:space="preserve"> in the hippocampus </w:t>
      </w:r>
      <w:r w:rsidR="00540A6D" w:rsidRPr="00696BD2">
        <w:t>of behaving mice</w:t>
      </w:r>
      <w:r w:rsidR="00A926E8" w:rsidRPr="00696BD2">
        <w:t xml:space="preserve"> using simple and affordable one-photon imaging setups</w:t>
      </w:r>
      <w:r w:rsidR="00540A6D" w:rsidRPr="00696BD2">
        <w:t>.</w:t>
      </w:r>
      <w:r w:rsidR="00093BA3" w:rsidRPr="00696BD2">
        <w:t xml:space="preserve"> </w:t>
      </w:r>
    </w:p>
    <w:p w14:paraId="6E691D5D" w14:textId="2F394B74" w:rsidR="00933FD6" w:rsidRPr="00696BD2" w:rsidRDefault="00933FD6" w:rsidP="00696BD2">
      <w:pPr>
        <w:contextualSpacing/>
      </w:pPr>
    </w:p>
    <w:p w14:paraId="51987C6F" w14:textId="145C6CA4" w:rsidR="00933FD6" w:rsidRPr="00696BD2" w:rsidRDefault="00A65149" w:rsidP="00696BD2">
      <w:pPr>
        <w:pBdr>
          <w:top w:val="nil"/>
          <w:left w:val="nil"/>
          <w:bottom w:val="nil"/>
          <w:right w:val="nil"/>
          <w:between w:val="nil"/>
        </w:pBdr>
        <w:contextualSpacing/>
      </w:pPr>
      <w:r w:rsidRPr="00696BD2">
        <w:rPr>
          <w:rFonts w:eastAsia="Calibri"/>
          <w:b/>
        </w:rPr>
        <w:t xml:space="preserve">ACKNOWLEDGMENTS: </w:t>
      </w:r>
    </w:p>
    <w:p w14:paraId="61EA8DB5" w14:textId="70B4E35B" w:rsidR="00933FD6" w:rsidRPr="00696BD2" w:rsidRDefault="007218E5" w:rsidP="00696BD2">
      <w:pPr>
        <w:contextualSpacing/>
      </w:pPr>
      <w:r w:rsidRPr="00696BD2">
        <w:t xml:space="preserve">We would like to thank all the members </w:t>
      </w:r>
      <w:r w:rsidR="00592B6B" w:rsidRPr="00696BD2">
        <w:t>of</w:t>
      </w:r>
      <w:r w:rsidRPr="00696BD2">
        <w:t xml:space="preserve"> </w:t>
      </w:r>
      <w:r w:rsidR="00592B6B" w:rsidRPr="00696BD2">
        <w:t xml:space="preserve">the </w:t>
      </w:r>
      <w:r w:rsidRPr="00696BD2">
        <w:t xml:space="preserve">Molecular </w:t>
      </w:r>
      <w:proofErr w:type="spellStart"/>
      <w:r w:rsidRPr="00696BD2">
        <w:t>BioEngineering</w:t>
      </w:r>
      <w:proofErr w:type="spellEnd"/>
      <w:r w:rsidRPr="00696BD2">
        <w:t xml:space="preserve"> </w:t>
      </w:r>
      <w:r w:rsidR="00C13463" w:rsidRPr="00696BD2">
        <w:t>Group</w:t>
      </w:r>
      <w:r w:rsidRPr="00696BD2">
        <w:t xml:space="preserve"> </w:t>
      </w:r>
      <w:r w:rsidR="00592B6B" w:rsidRPr="00696BD2">
        <w:t>at</w:t>
      </w:r>
      <w:r w:rsidRPr="00696BD2">
        <w:t xml:space="preserve"> Westlake University for all the help and </w:t>
      </w:r>
      <w:r w:rsidR="00C13463" w:rsidRPr="00696BD2">
        <w:t>useful discussion</w:t>
      </w:r>
      <w:r w:rsidRPr="00696BD2">
        <w:t>.</w:t>
      </w:r>
      <w:r w:rsidR="006127C8" w:rsidRPr="00696BD2">
        <w:t xml:space="preserve"> We </w:t>
      </w:r>
      <w:r w:rsidR="0066331D" w:rsidRPr="00696BD2">
        <w:t xml:space="preserve">also </w:t>
      </w:r>
      <w:r w:rsidR="006127C8" w:rsidRPr="00696BD2">
        <w:t xml:space="preserve">thank </w:t>
      </w:r>
      <w:proofErr w:type="spellStart"/>
      <w:r w:rsidR="00087BEB" w:rsidRPr="00696BD2">
        <w:t>Jinze</w:t>
      </w:r>
      <w:proofErr w:type="spellEnd"/>
      <w:r w:rsidR="00087BEB" w:rsidRPr="00696BD2">
        <w:t xml:space="preserve"> Li </w:t>
      </w:r>
      <w:r w:rsidR="006127C8" w:rsidRPr="00696BD2">
        <w:t xml:space="preserve">and </w:t>
      </w:r>
      <w:proofErr w:type="spellStart"/>
      <w:r w:rsidR="004A0810" w:rsidRPr="00696BD2">
        <w:t>Jie</w:t>
      </w:r>
      <w:proofErr w:type="spellEnd"/>
      <w:r w:rsidR="004A0810" w:rsidRPr="00696BD2">
        <w:t xml:space="preserve">-Min Jia </w:t>
      </w:r>
      <w:r w:rsidR="006127C8" w:rsidRPr="00696BD2">
        <w:t>from Westlake University for the help with filming the surgical procedure.</w:t>
      </w:r>
    </w:p>
    <w:p w14:paraId="26ED8A79" w14:textId="2889BB32" w:rsidR="000355F8" w:rsidRPr="00696BD2" w:rsidRDefault="000355F8" w:rsidP="00696BD2">
      <w:pPr>
        <w:contextualSpacing/>
        <w:rPr>
          <w:b/>
        </w:rPr>
      </w:pPr>
    </w:p>
    <w:p w14:paraId="56664D88" w14:textId="2A6B2709" w:rsidR="000355F8" w:rsidRPr="00696BD2" w:rsidRDefault="00576A45" w:rsidP="00696BD2">
      <w:pPr>
        <w:contextualSpacing/>
        <w:rPr>
          <w:bCs/>
        </w:rPr>
      </w:pPr>
      <w:r w:rsidRPr="00696BD2">
        <w:rPr>
          <w:bCs/>
        </w:rPr>
        <w:t xml:space="preserve">This work was supported by </w:t>
      </w:r>
      <w:r w:rsidR="000B6385" w:rsidRPr="00696BD2">
        <w:rPr>
          <w:bCs/>
        </w:rPr>
        <w:t>start</w:t>
      </w:r>
      <w:r w:rsidR="003E0685" w:rsidRPr="00696BD2">
        <w:rPr>
          <w:bCs/>
        </w:rPr>
        <w:t>-</w:t>
      </w:r>
      <w:r w:rsidR="000B6385" w:rsidRPr="00696BD2">
        <w:rPr>
          <w:bCs/>
        </w:rPr>
        <w:t xml:space="preserve">up funding from </w:t>
      </w:r>
      <w:r w:rsidR="00EF48EF" w:rsidRPr="00696BD2">
        <w:rPr>
          <w:bCs/>
        </w:rPr>
        <w:t>the Foundation of Westlake University</w:t>
      </w:r>
      <w:r w:rsidR="00C16CD3" w:rsidRPr="00696BD2">
        <w:rPr>
          <w:bCs/>
        </w:rPr>
        <w:t xml:space="preserve">, 2020 BBRF Young Investigator </w:t>
      </w:r>
      <w:r w:rsidR="00450135" w:rsidRPr="00696BD2">
        <w:rPr>
          <w:bCs/>
        </w:rPr>
        <w:t>Grant</w:t>
      </w:r>
      <w:r w:rsidR="00C16CD3" w:rsidRPr="00696BD2">
        <w:rPr>
          <w:bCs/>
        </w:rPr>
        <w:t>,</w:t>
      </w:r>
      <w:r w:rsidR="00CF38CF" w:rsidRPr="00696BD2">
        <w:rPr>
          <w:bCs/>
        </w:rPr>
        <w:t xml:space="preserve"> </w:t>
      </w:r>
      <w:r w:rsidR="008D2DE9" w:rsidRPr="00696BD2">
        <w:rPr>
          <w:bCs/>
        </w:rPr>
        <w:t xml:space="preserve">and </w:t>
      </w:r>
      <w:r w:rsidR="00B7124A" w:rsidRPr="00696BD2">
        <w:rPr>
          <w:bCs/>
        </w:rPr>
        <w:t xml:space="preserve">National Natural Science Foundation of China grant </w:t>
      </w:r>
      <w:r w:rsidR="008D2DE9" w:rsidRPr="00696BD2">
        <w:rPr>
          <w:bCs/>
        </w:rPr>
        <w:t>32050410298</w:t>
      </w:r>
      <w:r w:rsidR="00CF38CF" w:rsidRPr="00696BD2">
        <w:rPr>
          <w:bCs/>
        </w:rPr>
        <w:t xml:space="preserve"> </w:t>
      </w:r>
      <w:r w:rsidR="00FC0F14" w:rsidRPr="00696BD2">
        <w:rPr>
          <w:bCs/>
        </w:rPr>
        <w:t xml:space="preserve">all </w:t>
      </w:r>
      <w:r w:rsidR="000B6385" w:rsidRPr="00696BD2">
        <w:rPr>
          <w:bCs/>
        </w:rPr>
        <w:t>to K.D.P.</w:t>
      </w:r>
      <w:r w:rsidR="008D2DE9" w:rsidRPr="00696BD2">
        <w:rPr>
          <w:bCs/>
        </w:rPr>
        <w:t xml:space="preserve"> </w:t>
      </w:r>
    </w:p>
    <w:p w14:paraId="5D5DA38C" w14:textId="77777777" w:rsidR="00F85E44" w:rsidRPr="00696BD2" w:rsidRDefault="00F85E44" w:rsidP="00696BD2">
      <w:pPr>
        <w:contextualSpacing/>
        <w:rPr>
          <w:bCs/>
        </w:rPr>
      </w:pPr>
    </w:p>
    <w:p w14:paraId="20CFE381" w14:textId="171E4432" w:rsidR="00933FD6" w:rsidRPr="00696BD2" w:rsidRDefault="00A65149" w:rsidP="00696BD2">
      <w:pPr>
        <w:pBdr>
          <w:top w:val="nil"/>
          <w:left w:val="nil"/>
          <w:bottom w:val="nil"/>
          <w:right w:val="nil"/>
          <w:between w:val="nil"/>
        </w:pBdr>
        <w:contextualSpacing/>
      </w:pPr>
      <w:r w:rsidRPr="00696BD2">
        <w:rPr>
          <w:rFonts w:eastAsia="Calibri"/>
          <w:b/>
        </w:rPr>
        <w:t xml:space="preserve">DISCLOSURES:  </w:t>
      </w:r>
    </w:p>
    <w:p w14:paraId="62578029" w14:textId="387DE204" w:rsidR="00933FD6" w:rsidRPr="00696BD2" w:rsidRDefault="007218E5" w:rsidP="00696BD2">
      <w:pPr>
        <w:contextualSpacing/>
      </w:pPr>
      <w:r w:rsidRPr="00696BD2">
        <w:t>The authors have nothing to disclose.</w:t>
      </w:r>
    </w:p>
    <w:p w14:paraId="50547CBB" w14:textId="77777777" w:rsidR="00351483" w:rsidRPr="00696BD2" w:rsidRDefault="00351483" w:rsidP="00696BD2">
      <w:pPr>
        <w:contextualSpacing/>
      </w:pPr>
    </w:p>
    <w:p w14:paraId="51DC9CDB" w14:textId="0DB0F3DE" w:rsidR="00933FD6" w:rsidRPr="00696BD2" w:rsidRDefault="00A65149" w:rsidP="00696BD2">
      <w:pPr>
        <w:contextualSpacing/>
        <w:rPr>
          <w:b/>
        </w:rPr>
      </w:pPr>
      <w:r w:rsidRPr="00696BD2">
        <w:rPr>
          <w:rFonts w:eastAsia="Calibri"/>
          <w:b/>
        </w:rPr>
        <w:t>REFERENCES:</w:t>
      </w:r>
    </w:p>
    <w:p w14:paraId="44DB5C68" w14:textId="15D4C08B" w:rsidR="00674CE3" w:rsidRPr="00696BD2" w:rsidRDefault="00F35F51" w:rsidP="00696BD2">
      <w:pPr>
        <w:pStyle w:val="EndNoteBibliography"/>
        <w:contextualSpacing/>
      </w:pPr>
      <w:r w:rsidRPr="00696BD2">
        <w:fldChar w:fldCharType="begin"/>
      </w:r>
      <w:r w:rsidRPr="00696BD2">
        <w:instrText xml:space="preserve"> ADDIN EN.REFLIST </w:instrText>
      </w:r>
      <w:r w:rsidRPr="00696BD2">
        <w:fldChar w:fldCharType="separate"/>
      </w:r>
      <w:r w:rsidR="00674CE3" w:rsidRPr="00696BD2">
        <w:t>1</w:t>
      </w:r>
      <w:r w:rsidR="00674CE3" w:rsidRPr="00696BD2">
        <w:tab/>
        <w:t>Leutgeb, S.</w:t>
      </w:r>
      <w:r w:rsidR="00674CE3" w:rsidRPr="00696BD2">
        <w:rPr>
          <w:i/>
        </w:rPr>
        <w:t xml:space="preserve"> et al.</w:t>
      </w:r>
      <w:r w:rsidR="00674CE3" w:rsidRPr="00696BD2">
        <w:t xml:space="preserve"> Independent Codes for Spatial and Episodic Memory in Hippocampal Neuronal Ensembles. </w:t>
      </w:r>
      <w:r w:rsidR="00674CE3" w:rsidRPr="00696BD2">
        <w:rPr>
          <w:i/>
        </w:rPr>
        <w:t>Science.</w:t>
      </w:r>
      <w:r w:rsidR="00674CE3" w:rsidRPr="00696BD2">
        <w:t xml:space="preserve"> </w:t>
      </w:r>
      <w:r w:rsidR="00674CE3" w:rsidRPr="00696BD2">
        <w:rPr>
          <w:b/>
        </w:rPr>
        <w:t>309</w:t>
      </w:r>
      <w:r w:rsidR="00674CE3" w:rsidRPr="00696BD2">
        <w:t xml:space="preserve"> (5734), 619-623</w:t>
      </w:r>
      <w:r w:rsidR="00D76352">
        <w:t xml:space="preserve"> (</w:t>
      </w:r>
      <w:r w:rsidR="00674CE3" w:rsidRPr="00696BD2">
        <w:t>2005).</w:t>
      </w:r>
    </w:p>
    <w:p w14:paraId="62F44D16" w14:textId="694E496F" w:rsidR="00674CE3" w:rsidRPr="00696BD2" w:rsidRDefault="00674CE3" w:rsidP="00696BD2">
      <w:pPr>
        <w:pStyle w:val="EndNoteBibliography"/>
        <w:contextualSpacing/>
      </w:pPr>
      <w:r w:rsidRPr="00696BD2">
        <w:t>2</w:t>
      </w:r>
      <w:r w:rsidRPr="00696BD2">
        <w:tab/>
        <w:t xml:space="preserve">Harvey, C. D., Collman, F., Dombeck, D. A. &amp; Tank, D. W. Intracellular dynamics of hippocampal place cells during virtual navigation. </w:t>
      </w:r>
      <w:r w:rsidRPr="00696BD2">
        <w:rPr>
          <w:i/>
        </w:rPr>
        <w:t>Nature.</w:t>
      </w:r>
      <w:r w:rsidRPr="00696BD2">
        <w:t xml:space="preserve"> </w:t>
      </w:r>
      <w:r w:rsidRPr="00696BD2">
        <w:rPr>
          <w:b/>
        </w:rPr>
        <w:t>461</w:t>
      </w:r>
      <w:r w:rsidRPr="00696BD2">
        <w:t xml:space="preserve"> (7266), 941-946</w:t>
      </w:r>
      <w:r w:rsidR="00D76352">
        <w:t xml:space="preserve"> (</w:t>
      </w:r>
      <w:r w:rsidRPr="00696BD2">
        <w:t>2009).</w:t>
      </w:r>
    </w:p>
    <w:p w14:paraId="5C8CC55C" w14:textId="4881A36D" w:rsidR="00674CE3" w:rsidRPr="00696BD2" w:rsidRDefault="00674CE3" w:rsidP="00696BD2">
      <w:pPr>
        <w:pStyle w:val="EndNoteBibliography"/>
        <w:contextualSpacing/>
      </w:pPr>
      <w:r w:rsidRPr="00696BD2">
        <w:t>3</w:t>
      </w:r>
      <w:r w:rsidRPr="00696BD2">
        <w:tab/>
        <w:t>Polanco, J. C.</w:t>
      </w:r>
      <w:r w:rsidRPr="00696BD2">
        <w:rPr>
          <w:i/>
        </w:rPr>
        <w:t xml:space="preserve"> et al.</w:t>
      </w:r>
      <w:r w:rsidRPr="00696BD2">
        <w:t xml:space="preserve"> Amyloid-β and tau complexity — towards improved biomarkers and targeted therapies. </w:t>
      </w:r>
      <w:r w:rsidRPr="00696BD2">
        <w:rPr>
          <w:i/>
        </w:rPr>
        <w:t>Nature Reviews Neurology.</w:t>
      </w:r>
      <w:r w:rsidRPr="00696BD2">
        <w:t xml:space="preserve"> </w:t>
      </w:r>
      <w:r w:rsidRPr="00696BD2">
        <w:rPr>
          <w:b/>
        </w:rPr>
        <w:t>14</w:t>
      </w:r>
      <w:r w:rsidRPr="00696BD2">
        <w:t xml:space="preserve"> (1), 22-39</w:t>
      </w:r>
      <w:r w:rsidR="00D76352">
        <w:t xml:space="preserve"> (</w:t>
      </w:r>
      <w:r w:rsidRPr="00696BD2">
        <w:t>2018).</w:t>
      </w:r>
    </w:p>
    <w:p w14:paraId="0944789B" w14:textId="0B8694B5" w:rsidR="00674CE3" w:rsidRPr="00696BD2" w:rsidRDefault="00674CE3" w:rsidP="00696BD2">
      <w:pPr>
        <w:pStyle w:val="EndNoteBibliography"/>
        <w:contextualSpacing/>
      </w:pPr>
      <w:r w:rsidRPr="00696BD2">
        <w:t>4</w:t>
      </w:r>
      <w:r w:rsidRPr="00696BD2">
        <w:tab/>
        <w:t>Henneman, W. J. P.</w:t>
      </w:r>
      <w:r w:rsidRPr="00696BD2">
        <w:rPr>
          <w:i/>
        </w:rPr>
        <w:t xml:space="preserve"> et al.</w:t>
      </w:r>
      <w:r w:rsidRPr="00696BD2">
        <w:t xml:space="preserve"> Hippocampal atrophy rates in Alzheimer disease. </w:t>
      </w:r>
      <w:r w:rsidRPr="00696BD2">
        <w:rPr>
          <w:i/>
        </w:rPr>
        <w:t>Added value over whole brain volume measures.</w:t>
      </w:r>
      <w:r w:rsidRPr="00696BD2">
        <w:t xml:space="preserve"> </w:t>
      </w:r>
      <w:r w:rsidRPr="00696BD2">
        <w:rPr>
          <w:b/>
        </w:rPr>
        <w:t>72</w:t>
      </w:r>
      <w:r w:rsidRPr="00696BD2">
        <w:t xml:space="preserve"> (11), 999-1007</w:t>
      </w:r>
      <w:r w:rsidR="00D76352">
        <w:t xml:space="preserve"> (</w:t>
      </w:r>
      <w:r w:rsidRPr="00696BD2">
        <w:t>2009).</w:t>
      </w:r>
    </w:p>
    <w:p w14:paraId="2A4424B9" w14:textId="33D95A9C" w:rsidR="00674CE3" w:rsidRPr="00696BD2" w:rsidRDefault="00674CE3" w:rsidP="00696BD2">
      <w:pPr>
        <w:pStyle w:val="EndNoteBibliography"/>
        <w:contextualSpacing/>
      </w:pPr>
      <w:r w:rsidRPr="00696BD2">
        <w:t>5</w:t>
      </w:r>
      <w:r w:rsidRPr="00696BD2">
        <w:tab/>
        <w:t>Camicioli, R.</w:t>
      </w:r>
      <w:r w:rsidRPr="00696BD2">
        <w:rPr>
          <w:i/>
        </w:rPr>
        <w:t xml:space="preserve"> et al.</w:t>
      </w:r>
      <w:r w:rsidRPr="00696BD2">
        <w:t xml:space="preserve"> Parkinson's disease is associated with hippocampal atrophy. </w:t>
      </w:r>
      <w:r w:rsidRPr="00696BD2">
        <w:rPr>
          <w:i/>
        </w:rPr>
        <w:t>Mov Disord.</w:t>
      </w:r>
      <w:r w:rsidRPr="00696BD2">
        <w:t xml:space="preserve"> </w:t>
      </w:r>
      <w:r w:rsidRPr="00696BD2">
        <w:rPr>
          <w:b/>
        </w:rPr>
        <w:t>18</w:t>
      </w:r>
      <w:r w:rsidRPr="00696BD2">
        <w:t xml:space="preserve"> (7), 784-790</w:t>
      </w:r>
      <w:r w:rsidR="00D76352">
        <w:t xml:space="preserve"> (</w:t>
      </w:r>
      <w:r w:rsidRPr="00696BD2">
        <w:t>2003).</w:t>
      </w:r>
    </w:p>
    <w:p w14:paraId="6C34D973" w14:textId="2927C479" w:rsidR="00674CE3" w:rsidRPr="00696BD2" w:rsidRDefault="00674CE3" w:rsidP="00696BD2">
      <w:pPr>
        <w:pStyle w:val="EndNoteBibliography"/>
        <w:contextualSpacing/>
      </w:pPr>
      <w:r w:rsidRPr="00696BD2">
        <w:t>6</w:t>
      </w:r>
      <w:r w:rsidRPr="00696BD2">
        <w:tab/>
        <w:t xml:space="preserve">Piatkevich, K. D., Murdock, M. H. &amp; Subach, F. V. Advances in Engineering and Application of Optogenetic Indicators for Neuroscience. </w:t>
      </w:r>
      <w:r w:rsidRPr="00696BD2">
        <w:rPr>
          <w:i/>
        </w:rPr>
        <w:t>Applied Sciences.</w:t>
      </w:r>
      <w:r w:rsidRPr="00696BD2">
        <w:t xml:space="preserve"> </w:t>
      </w:r>
      <w:r w:rsidRPr="00696BD2">
        <w:rPr>
          <w:b/>
        </w:rPr>
        <w:t>9</w:t>
      </w:r>
      <w:r w:rsidRPr="00696BD2">
        <w:t xml:space="preserve"> (3), 562</w:t>
      </w:r>
      <w:r w:rsidR="00D76352">
        <w:t xml:space="preserve"> (</w:t>
      </w:r>
      <w:r w:rsidRPr="00696BD2">
        <w:t>2019).</w:t>
      </w:r>
    </w:p>
    <w:p w14:paraId="3ED03C69" w14:textId="7456D0E7" w:rsidR="00674CE3" w:rsidRPr="00696BD2" w:rsidRDefault="00674CE3" w:rsidP="00696BD2">
      <w:pPr>
        <w:pStyle w:val="EndNoteBibliography"/>
        <w:contextualSpacing/>
      </w:pPr>
      <w:r w:rsidRPr="00696BD2">
        <w:t>7</w:t>
      </w:r>
      <w:r w:rsidRPr="00696BD2">
        <w:tab/>
        <w:t>Piatkevich, K. D.</w:t>
      </w:r>
      <w:r w:rsidRPr="00696BD2">
        <w:rPr>
          <w:i/>
        </w:rPr>
        <w:t xml:space="preserve"> et al.</w:t>
      </w:r>
      <w:r w:rsidRPr="00696BD2">
        <w:t xml:space="preserve"> Population imaging of neural activity in awake behaving mice. </w:t>
      </w:r>
      <w:r w:rsidRPr="00696BD2">
        <w:rPr>
          <w:i/>
        </w:rPr>
        <w:t>Nature.</w:t>
      </w:r>
      <w:r w:rsidRPr="00696BD2">
        <w:t xml:space="preserve"> </w:t>
      </w:r>
      <w:r w:rsidRPr="00696BD2">
        <w:rPr>
          <w:b/>
        </w:rPr>
        <w:t>574</w:t>
      </w:r>
      <w:r w:rsidRPr="00696BD2">
        <w:t xml:space="preserve"> (7778), 413-417</w:t>
      </w:r>
      <w:r w:rsidR="00D76352">
        <w:t xml:space="preserve"> (</w:t>
      </w:r>
      <w:r w:rsidRPr="00696BD2">
        <w:t>2019).</w:t>
      </w:r>
    </w:p>
    <w:p w14:paraId="05248AB9" w14:textId="2ABF41B4" w:rsidR="00674CE3" w:rsidRPr="00696BD2" w:rsidRDefault="00674CE3" w:rsidP="00696BD2">
      <w:pPr>
        <w:pStyle w:val="EndNoteBibliography"/>
        <w:contextualSpacing/>
      </w:pPr>
      <w:r w:rsidRPr="00696BD2">
        <w:t>8</w:t>
      </w:r>
      <w:r w:rsidRPr="00696BD2">
        <w:tab/>
        <w:t>Fan, L. Z.</w:t>
      </w:r>
      <w:r w:rsidRPr="00696BD2">
        <w:rPr>
          <w:i/>
        </w:rPr>
        <w:t xml:space="preserve"> et al.</w:t>
      </w:r>
      <w:r w:rsidRPr="00696BD2">
        <w:t xml:space="preserve"> All-Optical Electrophysiology Reveals the Role of Lateral Inhibition in </w:t>
      </w:r>
      <w:r w:rsidRPr="00696BD2">
        <w:lastRenderedPageBreak/>
        <w:t xml:space="preserve">Sensory Processing in Cortical Layer 1. </w:t>
      </w:r>
      <w:r w:rsidRPr="00696BD2">
        <w:rPr>
          <w:i/>
        </w:rPr>
        <w:t>Cell.</w:t>
      </w:r>
      <w:r w:rsidRPr="00696BD2">
        <w:t xml:space="preserve"> </w:t>
      </w:r>
      <w:r w:rsidRPr="00696BD2">
        <w:rPr>
          <w:b/>
        </w:rPr>
        <w:t>180</w:t>
      </w:r>
      <w:r w:rsidRPr="00696BD2">
        <w:t xml:space="preserve"> (3), 521-535.e518</w:t>
      </w:r>
      <w:r w:rsidR="00D76352">
        <w:t xml:space="preserve"> (</w:t>
      </w:r>
      <w:r w:rsidRPr="00696BD2">
        <w:t>2020).</w:t>
      </w:r>
    </w:p>
    <w:p w14:paraId="7BCB7CD5" w14:textId="2054A3A8" w:rsidR="00674CE3" w:rsidRPr="00696BD2" w:rsidRDefault="00674CE3" w:rsidP="00696BD2">
      <w:pPr>
        <w:pStyle w:val="EndNoteBibliography"/>
        <w:contextualSpacing/>
      </w:pPr>
      <w:r w:rsidRPr="00696BD2">
        <w:t>9</w:t>
      </w:r>
      <w:r w:rsidRPr="00696BD2">
        <w:tab/>
        <w:t>Shemesh, O. A.</w:t>
      </w:r>
      <w:r w:rsidRPr="00696BD2">
        <w:rPr>
          <w:i/>
        </w:rPr>
        <w:t xml:space="preserve"> et al.</w:t>
      </w:r>
      <w:r w:rsidRPr="00696BD2">
        <w:t xml:space="preserve"> Precision Calcium Imaging of Dense Neural Populations via a Cell-Body-Targeted Calcium Indicator. </w:t>
      </w:r>
      <w:r w:rsidRPr="00696BD2">
        <w:rPr>
          <w:i/>
        </w:rPr>
        <w:t>Neuron.</w:t>
      </w:r>
      <w:r w:rsidRPr="00696BD2">
        <w:t xml:space="preserve"> </w:t>
      </w:r>
      <w:r w:rsidRPr="00696BD2">
        <w:rPr>
          <w:b/>
        </w:rPr>
        <w:t>107</w:t>
      </w:r>
      <w:r w:rsidRPr="00696BD2">
        <w:t xml:space="preserve"> (3), 470-486.e411</w:t>
      </w:r>
      <w:r w:rsidR="00D76352">
        <w:t xml:space="preserve"> (</w:t>
      </w:r>
      <w:r w:rsidRPr="00696BD2">
        <w:t>2020).</w:t>
      </w:r>
    </w:p>
    <w:p w14:paraId="13B5C2C3" w14:textId="14D3720C" w:rsidR="00674CE3" w:rsidRPr="00696BD2" w:rsidRDefault="00674CE3" w:rsidP="00696BD2">
      <w:pPr>
        <w:pStyle w:val="EndNoteBibliography"/>
        <w:contextualSpacing/>
      </w:pPr>
      <w:r w:rsidRPr="00696BD2">
        <w:t>10</w:t>
      </w:r>
      <w:r w:rsidRPr="00696BD2">
        <w:tab/>
        <w:t>Villa, K. L.</w:t>
      </w:r>
      <w:r w:rsidRPr="00696BD2">
        <w:rPr>
          <w:i/>
        </w:rPr>
        <w:t xml:space="preserve"> et al.</w:t>
      </w:r>
      <w:r w:rsidRPr="00696BD2">
        <w:t xml:space="preserve"> Inhibitory Synapses Are Repeatedly Assembled and Removed at Persistent Sites In Vivo. </w:t>
      </w:r>
      <w:r w:rsidRPr="00696BD2">
        <w:rPr>
          <w:i/>
        </w:rPr>
        <w:t>Neuron.</w:t>
      </w:r>
      <w:r w:rsidRPr="00696BD2">
        <w:t xml:space="preserve"> </w:t>
      </w:r>
      <w:r w:rsidRPr="00696BD2">
        <w:rPr>
          <w:b/>
        </w:rPr>
        <w:t>89</w:t>
      </w:r>
      <w:r w:rsidRPr="00696BD2">
        <w:t xml:space="preserve"> (4), 756-769</w:t>
      </w:r>
      <w:r w:rsidR="00D76352">
        <w:t xml:space="preserve"> (</w:t>
      </w:r>
      <w:r w:rsidRPr="00696BD2">
        <w:t>2016).</w:t>
      </w:r>
    </w:p>
    <w:p w14:paraId="250B47DF" w14:textId="3B8BEAA9" w:rsidR="00674CE3" w:rsidRPr="00696BD2" w:rsidRDefault="00674CE3" w:rsidP="00696BD2">
      <w:pPr>
        <w:pStyle w:val="EndNoteBibliography"/>
        <w:contextualSpacing/>
      </w:pPr>
      <w:r w:rsidRPr="00696BD2">
        <w:t>11</w:t>
      </w:r>
      <w:r w:rsidRPr="00696BD2">
        <w:tab/>
        <w:t xml:space="preserve">Franklin, K. B. J. &amp; Paxinos, G. </w:t>
      </w:r>
      <w:r w:rsidRPr="00696BD2">
        <w:rPr>
          <w:i/>
        </w:rPr>
        <w:t>Paxinos and Franklin's The mouse brain in stereotaxic coordinates</w:t>
      </w:r>
      <w:r w:rsidRPr="00696BD2">
        <w:t>.</w:t>
      </w:r>
      <w:r w:rsidR="007E7F00" w:rsidRPr="00696BD2">
        <w:t xml:space="preserve"> </w:t>
      </w:r>
      <w:r w:rsidRPr="00696BD2">
        <w:t>(2013).</w:t>
      </w:r>
    </w:p>
    <w:p w14:paraId="3726E03C" w14:textId="4C781C08" w:rsidR="00674CE3" w:rsidRPr="00696BD2" w:rsidRDefault="00674CE3" w:rsidP="00696BD2">
      <w:pPr>
        <w:pStyle w:val="EndNoteBibliography"/>
        <w:contextualSpacing/>
      </w:pPr>
      <w:r w:rsidRPr="00696BD2">
        <w:t>12</w:t>
      </w:r>
      <w:r w:rsidRPr="00696BD2">
        <w:tab/>
        <w:t xml:space="preserve">Au - Mostany, R. &amp; Au - Portera-Cailliau, C. A Craniotomy Surgery Procedure for Chronic Brain Imaging. </w:t>
      </w:r>
      <w:r w:rsidR="00D76352" w:rsidRPr="00D76352">
        <w:rPr>
          <w:i/>
          <w:iCs/>
        </w:rPr>
        <w:t>Journal of Visualized Experiments</w:t>
      </w:r>
      <w:r w:rsidRPr="00696BD2">
        <w:rPr>
          <w:i/>
        </w:rPr>
        <w:t>.</w:t>
      </w:r>
      <w:r w:rsidRPr="00696BD2">
        <w:t xml:space="preserve"> doi:10.3791/680 (12), e680</w:t>
      </w:r>
      <w:r w:rsidR="00D76352">
        <w:t xml:space="preserve"> (</w:t>
      </w:r>
      <w:r w:rsidRPr="00696BD2">
        <w:t>2008).</w:t>
      </w:r>
    </w:p>
    <w:p w14:paraId="0DA851AC" w14:textId="51DE5B8B" w:rsidR="00674CE3" w:rsidRPr="00696BD2" w:rsidRDefault="00674CE3" w:rsidP="00696BD2">
      <w:pPr>
        <w:pStyle w:val="EndNoteBibliography"/>
        <w:contextualSpacing/>
      </w:pPr>
      <w:r w:rsidRPr="00696BD2">
        <w:t>13</w:t>
      </w:r>
      <w:r w:rsidRPr="00696BD2">
        <w:tab/>
        <w:t>Subach, O. M.</w:t>
      </w:r>
      <w:r w:rsidRPr="00696BD2">
        <w:rPr>
          <w:i/>
        </w:rPr>
        <w:t xml:space="preserve"> et al.</w:t>
      </w:r>
      <w:r w:rsidRPr="00696BD2">
        <w:t xml:space="preserve"> Novel Genetically Encoded Bright Positive Calcium Indicator NCaMP7 Based on the mNeonGreen Fluorescent Protein. </w:t>
      </w:r>
      <w:r w:rsidRPr="00696BD2">
        <w:rPr>
          <w:i/>
        </w:rPr>
        <w:t>International Journal of Molecular Sciences.</w:t>
      </w:r>
      <w:r w:rsidRPr="00696BD2">
        <w:t xml:space="preserve"> </w:t>
      </w:r>
      <w:r w:rsidRPr="00696BD2">
        <w:rPr>
          <w:b/>
        </w:rPr>
        <w:t>21</w:t>
      </w:r>
      <w:r w:rsidRPr="00696BD2">
        <w:t xml:space="preserve"> (5), 1644</w:t>
      </w:r>
      <w:r w:rsidR="00D76352">
        <w:t xml:space="preserve"> (</w:t>
      </w:r>
      <w:r w:rsidRPr="00696BD2">
        <w:t>2020).</w:t>
      </w:r>
    </w:p>
    <w:p w14:paraId="09141F0D" w14:textId="4E6F6113" w:rsidR="00674CE3" w:rsidRPr="00696BD2" w:rsidRDefault="00674CE3" w:rsidP="00696BD2">
      <w:pPr>
        <w:pStyle w:val="EndNoteBibliography"/>
        <w:contextualSpacing/>
      </w:pPr>
      <w:r w:rsidRPr="00696BD2">
        <w:t>14</w:t>
      </w:r>
      <w:r w:rsidRPr="00696BD2">
        <w:tab/>
        <w:t>Chen, T.-W.</w:t>
      </w:r>
      <w:r w:rsidRPr="00696BD2">
        <w:rPr>
          <w:i/>
        </w:rPr>
        <w:t xml:space="preserve"> et al.</w:t>
      </w:r>
      <w:r w:rsidRPr="00696BD2">
        <w:t xml:space="preserve"> Ultrasensitive fluorescent proteins for imaging neuronal activity. </w:t>
      </w:r>
      <w:r w:rsidRPr="00696BD2">
        <w:rPr>
          <w:i/>
        </w:rPr>
        <w:t>Nature.</w:t>
      </w:r>
      <w:r w:rsidRPr="00696BD2">
        <w:t xml:space="preserve"> </w:t>
      </w:r>
      <w:r w:rsidRPr="00696BD2">
        <w:rPr>
          <w:b/>
        </w:rPr>
        <w:t>499</w:t>
      </w:r>
      <w:r w:rsidRPr="00696BD2">
        <w:t xml:space="preserve"> (7458), 295-300</w:t>
      </w:r>
      <w:r w:rsidR="00D76352">
        <w:t xml:space="preserve"> (</w:t>
      </w:r>
      <w:r w:rsidRPr="00696BD2">
        <w:t>2013).</w:t>
      </w:r>
    </w:p>
    <w:p w14:paraId="3ADAB0F4" w14:textId="7389FB7E" w:rsidR="00674CE3" w:rsidRPr="00696BD2" w:rsidRDefault="00674CE3" w:rsidP="00696BD2">
      <w:pPr>
        <w:pStyle w:val="EndNoteBibliography"/>
        <w:contextualSpacing/>
      </w:pPr>
      <w:r w:rsidRPr="00696BD2">
        <w:t>15</w:t>
      </w:r>
      <w:r w:rsidRPr="00696BD2">
        <w:tab/>
        <w:t xml:space="preserve">Kaifosh, P., Lovett-Barron, M., Turi, G. F., Reardon, T. R. &amp; Losonczy, A. Septo-hippocampal GABAergic signaling across multiple modalities in awake mice. </w:t>
      </w:r>
      <w:r w:rsidRPr="00696BD2">
        <w:rPr>
          <w:i/>
        </w:rPr>
        <w:t>Nature Neuroscience.</w:t>
      </w:r>
      <w:r w:rsidRPr="00696BD2">
        <w:t xml:space="preserve"> </w:t>
      </w:r>
      <w:r w:rsidRPr="00696BD2">
        <w:rPr>
          <w:b/>
        </w:rPr>
        <w:t>16</w:t>
      </w:r>
      <w:r w:rsidRPr="00696BD2">
        <w:t xml:space="preserve"> (9), 1182-1184</w:t>
      </w:r>
      <w:r w:rsidR="00D76352">
        <w:t xml:space="preserve"> (</w:t>
      </w:r>
      <w:r w:rsidRPr="00696BD2">
        <w:t>2013).</w:t>
      </w:r>
    </w:p>
    <w:p w14:paraId="4C280A35" w14:textId="0CC0ADE9" w:rsidR="00674CE3" w:rsidRPr="00696BD2" w:rsidRDefault="00674CE3" w:rsidP="00696BD2">
      <w:pPr>
        <w:pStyle w:val="EndNoteBibliography"/>
        <w:contextualSpacing/>
      </w:pPr>
      <w:r w:rsidRPr="00696BD2">
        <w:t>16</w:t>
      </w:r>
      <w:r w:rsidRPr="00696BD2">
        <w:tab/>
        <w:t xml:space="preserve">Dombeck, D. A., Harvey, C. D., Tian, L., Looger, L. L. &amp; Tank, D. W. Functional imaging of hippocampal place cells at cellular resolution during virtual navigation. </w:t>
      </w:r>
      <w:r w:rsidRPr="00696BD2">
        <w:rPr>
          <w:i/>
        </w:rPr>
        <w:t>Nature Neuroscience.</w:t>
      </w:r>
      <w:r w:rsidRPr="00696BD2">
        <w:t xml:space="preserve"> </w:t>
      </w:r>
      <w:r w:rsidRPr="00696BD2">
        <w:rPr>
          <w:b/>
        </w:rPr>
        <w:t>13</w:t>
      </w:r>
      <w:r w:rsidRPr="00696BD2">
        <w:t xml:space="preserve"> (11), 1433-1440</w:t>
      </w:r>
      <w:r w:rsidR="00D76352">
        <w:t xml:space="preserve"> (</w:t>
      </w:r>
      <w:r w:rsidRPr="00696BD2">
        <w:t>2010).</w:t>
      </w:r>
    </w:p>
    <w:p w14:paraId="0FF41442" w14:textId="6553B518" w:rsidR="00674CE3" w:rsidRPr="00696BD2" w:rsidRDefault="00674CE3" w:rsidP="00696BD2">
      <w:pPr>
        <w:pStyle w:val="EndNoteBibliography"/>
        <w:contextualSpacing/>
      </w:pPr>
      <w:r w:rsidRPr="00696BD2">
        <w:t>17</w:t>
      </w:r>
      <w:r w:rsidRPr="00696BD2">
        <w:tab/>
        <w:t xml:space="preserve">Kalmbach, A. S. &amp; Waters, J. Brain surface temperature under a craniotomy. </w:t>
      </w:r>
      <w:r w:rsidRPr="00696BD2">
        <w:rPr>
          <w:i/>
        </w:rPr>
        <w:t>Journal of neurophysiology.</w:t>
      </w:r>
      <w:r w:rsidRPr="00696BD2">
        <w:t xml:space="preserve"> </w:t>
      </w:r>
      <w:r w:rsidRPr="00696BD2">
        <w:rPr>
          <w:b/>
        </w:rPr>
        <w:t>108</w:t>
      </w:r>
      <w:r w:rsidRPr="00696BD2">
        <w:t xml:space="preserve"> (11), 3138-3146</w:t>
      </w:r>
      <w:r w:rsidR="00D76352">
        <w:t xml:space="preserve"> (</w:t>
      </w:r>
      <w:r w:rsidRPr="00696BD2">
        <w:t>2012).</w:t>
      </w:r>
    </w:p>
    <w:p w14:paraId="3EA45F8F" w14:textId="4792A46C" w:rsidR="00674CE3" w:rsidRPr="00696BD2" w:rsidRDefault="00674CE3" w:rsidP="00696BD2">
      <w:pPr>
        <w:pStyle w:val="EndNoteBibliography"/>
        <w:contextualSpacing/>
      </w:pPr>
      <w:r w:rsidRPr="00696BD2">
        <w:t>18</w:t>
      </w:r>
      <w:r w:rsidRPr="00696BD2">
        <w:tab/>
        <w:t>Roche, M.</w:t>
      </w:r>
      <w:r w:rsidRPr="00696BD2">
        <w:rPr>
          <w:i/>
        </w:rPr>
        <w:t xml:space="preserve"> et al.</w:t>
      </w:r>
      <w:r w:rsidRPr="00696BD2">
        <w:t xml:space="preserve"> In vivo imaging with a water immersion objective affects brain temperature, blood flow and oxygenation. </w:t>
      </w:r>
      <w:r w:rsidRPr="00696BD2">
        <w:rPr>
          <w:i/>
        </w:rPr>
        <w:t>eLife.</w:t>
      </w:r>
      <w:r w:rsidRPr="00696BD2">
        <w:t xml:space="preserve"> </w:t>
      </w:r>
      <w:r w:rsidRPr="00696BD2">
        <w:rPr>
          <w:b/>
        </w:rPr>
        <w:t>8</w:t>
      </w:r>
      <w:r w:rsidRPr="00696BD2">
        <w:t xml:space="preserve"> e47324</w:t>
      </w:r>
      <w:r w:rsidR="00D76352">
        <w:t xml:space="preserve"> (</w:t>
      </w:r>
      <w:r w:rsidRPr="00696BD2">
        <w:t>2019).</w:t>
      </w:r>
    </w:p>
    <w:p w14:paraId="75EA899B" w14:textId="161748D8" w:rsidR="00674CE3" w:rsidRPr="00696BD2" w:rsidRDefault="00674CE3" w:rsidP="00696BD2">
      <w:pPr>
        <w:pStyle w:val="EndNoteBibliography"/>
        <w:contextualSpacing/>
      </w:pPr>
      <w:r w:rsidRPr="00696BD2">
        <w:t>19</w:t>
      </w:r>
      <w:r w:rsidRPr="00696BD2">
        <w:tab/>
        <w:t>Watakabe, A.</w:t>
      </w:r>
      <w:r w:rsidRPr="00696BD2">
        <w:rPr>
          <w:i/>
        </w:rPr>
        <w:t xml:space="preserve"> et al.</w:t>
      </w:r>
      <w:r w:rsidRPr="00696BD2">
        <w:t xml:space="preserve"> Comparative analyses of adeno-associated viral vector serotypes 1, 2, 5, 8 and 9 in marmoset, mouse and macaque cerebral cortex. </w:t>
      </w:r>
      <w:r w:rsidRPr="00696BD2">
        <w:rPr>
          <w:i/>
        </w:rPr>
        <w:t>Neuroscience Research.</w:t>
      </w:r>
      <w:r w:rsidRPr="00696BD2">
        <w:t xml:space="preserve"> </w:t>
      </w:r>
      <w:r w:rsidRPr="00696BD2">
        <w:rPr>
          <w:b/>
        </w:rPr>
        <w:t>93</w:t>
      </w:r>
      <w:r w:rsidRPr="00696BD2">
        <w:t xml:space="preserve"> 144-157</w:t>
      </w:r>
      <w:r w:rsidR="00D76352">
        <w:t xml:space="preserve"> (</w:t>
      </w:r>
      <w:r w:rsidRPr="00696BD2">
        <w:t>2015).</w:t>
      </w:r>
    </w:p>
    <w:p w14:paraId="55FA5440" w14:textId="440E1B9B" w:rsidR="00674CE3" w:rsidRPr="00696BD2" w:rsidRDefault="00674CE3" w:rsidP="00696BD2">
      <w:pPr>
        <w:pStyle w:val="EndNoteBibliography"/>
        <w:contextualSpacing/>
      </w:pPr>
      <w:r w:rsidRPr="00696BD2">
        <w:t>20</w:t>
      </w:r>
      <w:r w:rsidRPr="00696BD2">
        <w:tab/>
        <w:t xml:space="preserve">Castle, M. J., Turunen, H. T., Vandenberghe, L. H. &amp; Wolfe, J. H. in </w:t>
      </w:r>
      <w:r w:rsidRPr="00696BD2">
        <w:rPr>
          <w:i/>
        </w:rPr>
        <w:t>Gene Therapy for Neurological Disorders: Methods and Protocols</w:t>
      </w:r>
      <w:r w:rsidR="007E7F00" w:rsidRPr="00696BD2">
        <w:t xml:space="preserve"> </w:t>
      </w:r>
      <w:r w:rsidRPr="00696BD2">
        <w:t>10.1007/978-1-4939-3271-9_10</w:t>
      </w:r>
      <w:r w:rsidR="007E7F00" w:rsidRPr="00696BD2">
        <w:t xml:space="preserve"> </w:t>
      </w:r>
      <w:r w:rsidRPr="00696BD2">
        <w:t>(ed Fredric P. Manfredsson)</w:t>
      </w:r>
      <w:r w:rsidR="007E7F00" w:rsidRPr="00696BD2">
        <w:t xml:space="preserve"> </w:t>
      </w:r>
      <w:r w:rsidRPr="00696BD2">
        <w:t>133-149 (Springer New York, 2016).</w:t>
      </w:r>
    </w:p>
    <w:p w14:paraId="02398758" w14:textId="6BF025CC" w:rsidR="00674CE3" w:rsidRPr="00696BD2" w:rsidRDefault="00674CE3" w:rsidP="00696BD2">
      <w:pPr>
        <w:pStyle w:val="EndNoteBibliography"/>
        <w:contextualSpacing/>
      </w:pPr>
      <w:r w:rsidRPr="00696BD2">
        <w:t>21</w:t>
      </w:r>
      <w:r w:rsidRPr="00696BD2">
        <w:tab/>
        <w:t>Basu, J.</w:t>
      </w:r>
      <w:r w:rsidRPr="00696BD2">
        <w:rPr>
          <w:i/>
        </w:rPr>
        <w:t xml:space="preserve"> et al.</w:t>
      </w:r>
      <w:r w:rsidRPr="00696BD2">
        <w:t xml:space="preserve"> Gating of hippocampal activity, plasticity, and memory by entorhinal cortex long-range inhibition. </w:t>
      </w:r>
      <w:r w:rsidRPr="00696BD2">
        <w:rPr>
          <w:i/>
        </w:rPr>
        <w:t>Science.</w:t>
      </w:r>
      <w:r w:rsidRPr="00696BD2">
        <w:t xml:space="preserve"> </w:t>
      </w:r>
      <w:r w:rsidRPr="00696BD2">
        <w:rPr>
          <w:b/>
        </w:rPr>
        <w:t>351</w:t>
      </w:r>
      <w:r w:rsidRPr="00696BD2">
        <w:t xml:space="preserve"> (6269), aaa5694</w:t>
      </w:r>
      <w:r w:rsidR="00D76352">
        <w:t xml:space="preserve"> (</w:t>
      </w:r>
      <w:r w:rsidRPr="00696BD2">
        <w:t>2016).</w:t>
      </w:r>
    </w:p>
    <w:p w14:paraId="4EA2193C" w14:textId="178B04FB" w:rsidR="00674CE3" w:rsidRPr="00696BD2" w:rsidRDefault="00674CE3" w:rsidP="00696BD2">
      <w:pPr>
        <w:pStyle w:val="EndNoteBibliography"/>
        <w:contextualSpacing/>
      </w:pPr>
      <w:r w:rsidRPr="00696BD2">
        <w:t>22</w:t>
      </w:r>
      <w:r w:rsidRPr="00696BD2">
        <w:tab/>
        <w:t xml:space="preserve">Yashiro, H., Nakahara, I., Funabiki, K. &amp; Riquimaroux, H. Micro-endoscopic system for functional assessment of neural circuits in deep brain regions: Simultaneous optical and electrical recordings of auditory responses in mouse’s inferior colliculus. </w:t>
      </w:r>
      <w:r w:rsidRPr="00696BD2">
        <w:rPr>
          <w:i/>
        </w:rPr>
        <w:t>Neuroscience Research.</w:t>
      </w:r>
      <w:r w:rsidRPr="00696BD2">
        <w:t xml:space="preserve"> </w:t>
      </w:r>
      <w:r w:rsidRPr="00696BD2">
        <w:rPr>
          <w:b/>
        </w:rPr>
        <w:t>119</w:t>
      </w:r>
      <w:r w:rsidRPr="00696BD2">
        <w:t xml:space="preserve"> 61-69</w:t>
      </w:r>
      <w:r w:rsidR="00D76352">
        <w:t xml:space="preserve"> (</w:t>
      </w:r>
      <w:r w:rsidRPr="00696BD2">
        <w:t>2017).</w:t>
      </w:r>
    </w:p>
    <w:p w14:paraId="589C4155" w14:textId="11DCB13D" w:rsidR="00674CE3" w:rsidRPr="00696BD2" w:rsidRDefault="00674CE3" w:rsidP="00696BD2">
      <w:pPr>
        <w:pStyle w:val="EndNoteBibliography"/>
        <w:contextualSpacing/>
      </w:pPr>
      <w:r w:rsidRPr="00696BD2">
        <w:t>23</w:t>
      </w:r>
      <w:r w:rsidRPr="00696BD2">
        <w:tab/>
        <w:t xml:space="preserve">Attardo, A., Fitzgerald, J. E. &amp; Schnitzer, M. J. Impermanence of dendritic spines in live adult CA1 hippocampus. </w:t>
      </w:r>
      <w:r w:rsidRPr="00696BD2">
        <w:rPr>
          <w:i/>
        </w:rPr>
        <w:t>Nature.</w:t>
      </w:r>
      <w:r w:rsidRPr="00696BD2">
        <w:t xml:space="preserve"> </w:t>
      </w:r>
      <w:r w:rsidRPr="00696BD2">
        <w:rPr>
          <w:b/>
        </w:rPr>
        <w:t>523</w:t>
      </w:r>
      <w:r w:rsidRPr="00696BD2">
        <w:t xml:space="preserve"> (7562), 592-596</w:t>
      </w:r>
      <w:r w:rsidR="00D76352">
        <w:t xml:space="preserve"> (</w:t>
      </w:r>
      <w:r w:rsidRPr="00696BD2">
        <w:t>2015).</w:t>
      </w:r>
    </w:p>
    <w:p w14:paraId="3140BF07" w14:textId="3362995B" w:rsidR="00674CE3" w:rsidRPr="00696BD2" w:rsidRDefault="00674CE3" w:rsidP="00696BD2">
      <w:pPr>
        <w:pStyle w:val="EndNoteBibliography"/>
        <w:contextualSpacing/>
      </w:pPr>
      <w:r w:rsidRPr="00696BD2">
        <w:t>24</w:t>
      </w:r>
      <w:r w:rsidRPr="00696BD2">
        <w:tab/>
        <w:t xml:space="preserve">Mizrahi, A., Crowley, J. C., Shtoyerman, E. &amp; Katz, L. C. High-Resolution In Vivo Imaging of Hippocampal Dendrites and Spines. </w:t>
      </w:r>
      <w:r w:rsidRPr="00696BD2">
        <w:rPr>
          <w:i/>
        </w:rPr>
        <w:t>The Journal of Neuroscience.</w:t>
      </w:r>
      <w:r w:rsidRPr="00696BD2">
        <w:t xml:space="preserve"> </w:t>
      </w:r>
      <w:r w:rsidRPr="00696BD2">
        <w:rPr>
          <w:b/>
        </w:rPr>
        <w:t>24</w:t>
      </w:r>
      <w:r w:rsidRPr="00696BD2">
        <w:t xml:space="preserve"> (13), 3147</w:t>
      </w:r>
      <w:r w:rsidR="00D76352">
        <w:t xml:space="preserve"> (</w:t>
      </w:r>
      <w:r w:rsidRPr="00696BD2">
        <w:t>2004).</w:t>
      </w:r>
    </w:p>
    <w:p w14:paraId="39EECAA2" w14:textId="28E6A0A6" w:rsidR="00674CE3" w:rsidRPr="00696BD2" w:rsidRDefault="00674CE3" w:rsidP="00696BD2">
      <w:pPr>
        <w:pStyle w:val="EndNoteBibliography"/>
        <w:contextualSpacing/>
      </w:pPr>
      <w:r w:rsidRPr="00696BD2">
        <w:t>25</w:t>
      </w:r>
      <w:r w:rsidRPr="00696BD2">
        <w:tab/>
        <w:t>Busche, M. A.</w:t>
      </w:r>
      <w:r w:rsidRPr="00696BD2">
        <w:rPr>
          <w:i/>
        </w:rPr>
        <w:t xml:space="preserve"> et al.</w:t>
      </w:r>
      <w:r w:rsidRPr="00696BD2">
        <w:t xml:space="preserve"> Critical role of soluble amyloid-β for early hippocampal hyperactivity in a mouse model of Alzheimer’s disease. </w:t>
      </w:r>
      <w:r w:rsidRPr="00696BD2">
        <w:rPr>
          <w:i/>
        </w:rPr>
        <w:t>Proceedings of the National Academy of Sciences.</w:t>
      </w:r>
      <w:r w:rsidRPr="00696BD2">
        <w:t xml:space="preserve"> </w:t>
      </w:r>
      <w:r w:rsidRPr="00696BD2">
        <w:rPr>
          <w:b/>
        </w:rPr>
        <w:t>109</w:t>
      </w:r>
      <w:r w:rsidRPr="00696BD2">
        <w:t xml:space="preserve"> (22), 8740</w:t>
      </w:r>
      <w:r w:rsidR="00D76352">
        <w:t xml:space="preserve"> (</w:t>
      </w:r>
      <w:r w:rsidRPr="00696BD2">
        <w:t>2012).</w:t>
      </w:r>
    </w:p>
    <w:p w14:paraId="52CC80C0" w14:textId="4E1E8296" w:rsidR="00674CE3" w:rsidRPr="00696BD2" w:rsidRDefault="00674CE3" w:rsidP="00696BD2">
      <w:pPr>
        <w:pStyle w:val="EndNoteBibliography"/>
        <w:contextualSpacing/>
      </w:pPr>
      <w:r w:rsidRPr="00696BD2">
        <w:t>26</w:t>
      </w:r>
      <w:r w:rsidRPr="00696BD2">
        <w:tab/>
        <w:t>Attardo, A.</w:t>
      </w:r>
      <w:r w:rsidRPr="00696BD2">
        <w:rPr>
          <w:i/>
        </w:rPr>
        <w:t xml:space="preserve"> et al.</w:t>
      </w:r>
      <w:r w:rsidRPr="00696BD2">
        <w:t xml:space="preserve"> Long-Term Consolidation of Ensemble Neural Plasticity Patterns in </w:t>
      </w:r>
      <w:r w:rsidRPr="00696BD2">
        <w:lastRenderedPageBreak/>
        <w:t xml:space="preserve">Hippocampal Area CA1. </w:t>
      </w:r>
      <w:r w:rsidRPr="00696BD2">
        <w:rPr>
          <w:i/>
        </w:rPr>
        <w:t>Cell Reports.</w:t>
      </w:r>
      <w:r w:rsidRPr="00696BD2">
        <w:t xml:space="preserve"> </w:t>
      </w:r>
      <w:r w:rsidRPr="00696BD2">
        <w:rPr>
          <w:b/>
        </w:rPr>
        <w:t>25</w:t>
      </w:r>
      <w:r w:rsidRPr="00696BD2">
        <w:t xml:space="preserve"> (3), 640-650.e642</w:t>
      </w:r>
      <w:r w:rsidR="00D76352">
        <w:t xml:space="preserve"> (</w:t>
      </w:r>
      <w:r w:rsidRPr="00696BD2">
        <w:t>2018).</w:t>
      </w:r>
    </w:p>
    <w:p w14:paraId="24E9AA26" w14:textId="0DD9B5A0" w:rsidR="00674CE3" w:rsidRPr="00696BD2" w:rsidRDefault="00674CE3" w:rsidP="00696BD2">
      <w:pPr>
        <w:pStyle w:val="EndNoteBibliography"/>
        <w:contextualSpacing/>
      </w:pPr>
      <w:r w:rsidRPr="00696BD2">
        <w:t>27</w:t>
      </w:r>
      <w:r w:rsidRPr="00696BD2">
        <w:tab/>
        <w:t>Castello-Waldow, T. P.</w:t>
      </w:r>
      <w:r w:rsidRPr="00696BD2">
        <w:rPr>
          <w:i/>
        </w:rPr>
        <w:t xml:space="preserve"> et al.</w:t>
      </w:r>
      <w:r w:rsidRPr="00696BD2">
        <w:t xml:space="preserve"> Hippocampal neurons with stable excitatory connectivity become part of neuronal representations. </w:t>
      </w:r>
      <w:r w:rsidRPr="00696BD2">
        <w:rPr>
          <w:i/>
        </w:rPr>
        <w:t>PLOS Biology.</w:t>
      </w:r>
      <w:r w:rsidRPr="00696BD2">
        <w:t xml:space="preserve"> </w:t>
      </w:r>
      <w:r w:rsidRPr="00696BD2">
        <w:rPr>
          <w:b/>
        </w:rPr>
        <w:t>18</w:t>
      </w:r>
      <w:r w:rsidRPr="00696BD2">
        <w:t xml:space="preserve"> (11), e3000928</w:t>
      </w:r>
      <w:r w:rsidR="00D76352">
        <w:t xml:space="preserve"> (</w:t>
      </w:r>
      <w:r w:rsidRPr="00696BD2">
        <w:t>2020).</w:t>
      </w:r>
    </w:p>
    <w:p w14:paraId="4D4A44A3" w14:textId="2714EF17" w:rsidR="00933FD6" w:rsidRPr="00696BD2" w:rsidRDefault="00F35F51" w:rsidP="00D76352">
      <w:pPr>
        <w:contextualSpacing/>
      </w:pPr>
      <w:r w:rsidRPr="00696BD2">
        <w:fldChar w:fldCharType="end"/>
      </w:r>
    </w:p>
    <w:sectPr w:rsidR="00933FD6" w:rsidRPr="00696BD2" w:rsidSect="001E1B8E">
      <w:headerReference w:type="even" r:id="rId14"/>
      <w:headerReference w:type="default" r:id="rId15"/>
      <w:footerReference w:type="even" r:id="rId16"/>
      <w:footerReference w:type="default" r:id="rId17"/>
      <w:foot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380BFA" w14:textId="77777777" w:rsidR="003A0857" w:rsidRDefault="003A0857">
      <w:r>
        <w:separator/>
      </w:r>
    </w:p>
  </w:endnote>
  <w:endnote w:type="continuationSeparator" w:id="0">
    <w:p w14:paraId="2C5C1B60" w14:textId="77777777" w:rsidR="003A0857" w:rsidRDefault="003A0857">
      <w:r>
        <w:continuationSeparator/>
      </w:r>
    </w:p>
  </w:endnote>
  <w:endnote w:type="continuationNotice" w:id="1">
    <w:p w14:paraId="74444A8B" w14:textId="77777777" w:rsidR="003A0857" w:rsidRDefault="003A0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733E9" w14:textId="77777777" w:rsidR="00BE17DB" w:rsidRDefault="00BE17D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BE17DB" w14:paraId="18908E50" w14:textId="77777777" w:rsidTr="38EF9D07">
      <w:tc>
        <w:tcPr>
          <w:tcW w:w="3120" w:type="dxa"/>
        </w:tcPr>
        <w:p w14:paraId="4FBEB027" w14:textId="074C8BA1" w:rsidR="00BE17DB" w:rsidRDefault="00BE17DB" w:rsidP="38EF9D07">
          <w:pPr>
            <w:pStyle w:val="Header"/>
            <w:ind w:left="-115"/>
            <w:jc w:val="left"/>
          </w:pPr>
        </w:p>
      </w:tc>
      <w:tc>
        <w:tcPr>
          <w:tcW w:w="3120" w:type="dxa"/>
        </w:tcPr>
        <w:p w14:paraId="7B0D483C" w14:textId="4F4ACEAD" w:rsidR="00BE17DB" w:rsidRDefault="00BE17DB" w:rsidP="38EF9D07">
          <w:pPr>
            <w:pStyle w:val="Header"/>
            <w:jc w:val="center"/>
          </w:pPr>
        </w:p>
      </w:tc>
      <w:tc>
        <w:tcPr>
          <w:tcW w:w="3120" w:type="dxa"/>
        </w:tcPr>
        <w:p w14:paraId="29D7AEFF" w14:textId="554608CA" w:rsidR="00BE17DB" w:rsidRDefault="00BE17DB" w:rsidP="38EF9D07">
          <w:pPr>
            <w:pStyle w:val="Header"/>
            <w:ind w:right="-115"/>
            <w:jc w:val="right"/>
          </w:pPr>
        </w:p>
      </w:tc>
    </w:tr>
  </w:tbl>
  <w:p w14:paraId="0B8ED372" w14:textId="4B19524D" w:rsidR="00BE17DB" w:rsidRDefault="00BE17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BE17DB" w14:paraId="13533B8F" w14:textId="77777777" w:rsidTr="38EF9D07">
      <w:tc>
        <w:tcPr>
          <w:tcW w:w="3120" w:type="dxa"/>
        </w:tcPr>
        <w:p w14:paraId="103FA13A" w14:textId="3A3E7173" w:rsidR="00BE17DB" w:rsidRDefault="00BE17DB" w:rsidP="38EF9D07">
          <w:pPr>
            <w:pStyle w:val="Header"/>
            <w:ind w:left="-115"/>
            <w:jc w:val="left"/>
          </w:pPr>
        </w:p>
      </w:tc>
      <w:tc>
        <w:tcPr>
          <w:tcW w:w="3120" w:type="dxa"/>
        </w:tcPr>
        <w:p w14:paraId="03A5081C" w14:textId="7FA55490" w:rsidR="00BE17DB" w:rsidRDefault="00BE17DB" w:rsidP="38EF9D07">
          <w:pPr>
            <w:pStyle w:val="Header"/>
            <w:jc w:val="center"/>
          </w:pPr>
        </w:p>
      </w:tc>
      <w:tc>
        <w:tcPr>
          <w:tcW w:w="3120" w:type="dxa"/>
        </w:tcPr>
        <w:p w14:paraId="0CBFE101" w14:textId="2A2484AA" w:rsidR="00BE17DB" w:rsidRDefault="00BE17DB" w:rsidP="38EF9D07">
          <w:pPr>
            <w:pStyle w:val="Header"/>
            <w:ind w:right="-115"/>
            <w:jc w:val="right"/>
          </w:pPr>
        </w:p>
      </w:tc>
    </w:tr>
  </w:tbl>
  <w:p w14:paraId="50FF7766" w14:textId="55E6809A" w:rsidR="00BE17DB" w:rsidRDefault="00BE1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131A7" w14:textId="77777777" w:rsidR="003A0857" w:rsidRDefault="003A0857">
      <w:r>
        <w:separator/>
      </w:r>
    </w:p>
  </w:footnote>
  <w:footnote w:type="continuationSeparator" w:id="0">
    <w:p w14:paraId="26231FA3" w14:textId="77777777" w:rsidR="003A0857" w:rsidRDefault="003A0857">
      <w:r>
        <w:continuationSeparator/>
      </w:r>
    </w:p>
  </w:footnote>
  <w:footnote w:type="continuationNotice" w:id="1">
    <w:p w14:paraId="7CF3D6C9" w14:textId="77777777" w:rsidR="003A0857" w:rsidRDefault="003A08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7805D" w14:textId="77777777" w:rsidR="00BE17DB" w:rsidRDefault="00BE17D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8A2C1" w14:textId="77777777" w:rsidR="00BE17DB" w:rsidRDefault="00BE17DB">
    <w:pPr>
      <w:rPr>
        <w:b/>
        <w:color w:val="1F497D"/>
        <w:sz w:val="28"/>
        <w:szCs w:val="28"/>
      </w:rPr>
    </w:pPr>
    <w:bookmarkStart w:id="8" w:name="_26in1rg" w:colFirst="0" w:colLast="0"/>
    <w:bookmarkEnd w:id="8"/>
    <w:r>
      <w:rPr>
        <w:rFonts w:eastAsia="Calibri"/>
        <w:color w:val="000000"/>
        <w:sz w:val="22"/>
        <w:szCs w:val="22"/>
      </w:rPr>
      <w:tab/>
    </w:r>
    <w:r>
      <w:rPr>
        <w:rFonts w:eastAsia="Calibri"/>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17257"/>
    <w:multiLevelType w:val="multilevel"/>
    <w:tmpl w:val="6832A5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D2326AF"/>
    <w:multiLevelType w:val="multilevel"/>
    <w:tmpl w:val="A12C80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874FE9"/>
    <w:multiLevelType w:val="multilevel"/>
    <w:tmpl w:val="E19A51F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 w15:restartNumberingAfterBreak="0">
    <w:nsid w:val="16B14420"/>
    <w:multiLevelType w:val="multilevel"/>
    <w:tmpl w:val="76CE48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04229A5"/>
    <w:multiLevelType w:val="multilevel"/>
    <w:tmpl w:val="93EE9E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A96716D"/>
    <w:multiLevelType w:val="multilevel"/>
    <w:tmpl w:val="75280F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B4C3EE0"/>
    <w:multiLevelType w:val="multilevel"/>
    <w:tmpl w:val="A0729C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CDB01D0"/>
    <w:multiLevelType w:val="multilevel"/>
    <w:tmpl w:val="7F02E7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54A2777"/>
    <w:multiLevelType w:val="hybridMultilevel"/>
    <w:tmpl w:val="997827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87503C7"/>
    <w:multiLevelType w:val="multilevel"/>
    <w:tmpl w:val="83664C32"/>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0730E25"/>
    <w:multiLevelType w:val="multilevel"/>
    <w:tmpl w:val="C8620E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6AF33F9"/>
    <w:multiLevelType w:val="multilevel"/>
    <w:tmpl w:val="14EC0E8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7AC226A3"/>
    <w:multiLevelType w:val="multilevel"/>
    <w:tmpl w:val="0268872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7EB82249"/>
    <w:multiLevelType w:val="multilevel"/>
    <w:tmpl w:val="FAAC24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0"/>
  </w:num>
  <w:num w:numId="3">
    <w:abstractNumId w:val="3"/>
  </w:num>
  <w:num w:numId="4">
    <w:abstractNumId w:val="12"/>
  </w:num>
  <w:num w:numId="5">
    <w:abstractNumId w:val="5"/>
  </w:num>
  <w:num w:numId="6">
    <w:abstractNumId w:val="0"/>
  </w:num>
  <w:num w:numId="7">
    <w:abstractNumId w:val="2"/>
  </w:num>
  <w:num w:numId="8">
    <w:abstractNumId w:val="7"/>
  </w:num>
  <w:num w:numId="9">
    <w:abstractNumId w:val="11"/>
  </w:num>
  <w:num w:numId="10">
    <w:abstractNumId w:val="6"/>
  </w:num>
  <w:num w:numId="11">
    <w:abstractNumId w:val="1"/>
  </w:num>
  <w:num w:numId="12">
    <w:abstractNumId w:val="13"/>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2NDQ1sDA3NLMwNjBQ0lEKTi0uzszPAykwMq4FAFnfP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rrvr56xv9txef50bpdfx6tdeweszpev0a&quot;&gt;Untitled&lt;record-ids&gt;&lt;item&gt;4&lt;/item&gt;&lt;item&gt;5&lt;/item&gt;&lt;item&gt;6&lt;/item&gt;&lt;item&gt;38&lt;/item&gt;&lt;item&gt;39&lt;/item&gt;&lt;item&gt;40&lt;/item&gt;&lt;item&gt;41&lt;/item&gt;&lt;item&gt;42&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record-ids&gt;&lt;/item&gt;&lt;/Libraries&gt;"/>
  </w:docVars>
  <w:rsids>
    <w:rsidRoot w:val="00933FD6"/>
    <w:rsid w:val="000007FC"/>
    <w:rsid w:val="00000FFE"/>
    <w:rsid w:val="000026F7"/>
    <w:rsid w:val="00003187"/>
    <w:rsid w:val="00003960"/>
    <w:rsid w:val="00004A30"/>
    <w:rsid w:val="00006B62"/>
    <w:rsid w:val="0001012A"/>
    <w:rsid w:val="000106E6"/>
    <w:rsid w:val="00010A66"/>
    <w:rsid w:val="000132C2"/>
    <w:rsid w:val="00013AA9"/>
    <w:rsid w:val="00013C16"/>
    <w:rsid w:val="00013CFE"/>
    <w:rsid w:val="000173A2"/>
    <w:rsid w:val="0002099E"/>
    <w:rsid w:val="000217FA"/>
    <w:rsid w:val="0002195D"/>
    <w:rsid w:val="00023261"/>
    <w:rsid w:val="00024436"/>
    <w:rsid w:val="00025E88"/>
    <w:rsid w:val="00027BD1"/>
    <w:rsid w:val="0003036F"/>
    <w:rsid w:val="000319E1"/>
    <w:rsid w:val="00032EC6"/>
    <w:rsid w:val="000337CF"/>
    <w:rsid w:val="00033C4E"/>
    <w:rsid w:val="00034608"/>
    <w:rsid w:val="00034A9C"/>
    <w:rsid w:val="00035180"/>
    <w:rsid w:val="000355F8"/>
    <w:rsid w:val="00035CAE"/>
    <w:rsid w:val="00036105"/>
    <w:rsid w:val="0003640A"/>
    <w:rsid w:val="00036FA0"/>
    <w:rsid w:val="0004232B"/>
    <w:rsid w:val="00042811"/>
    <w:rsid w:val="00042C86"/>
    <w:rsid w:val="0004392D"/>
    <w:rsid w:val="0004399F"/>
    <w:rsid w:val="000440CE"/>
    <w:rsid w:val="00045C4A"/>
    <w:rsid w:val="00047303"/>
    <w:rsid w:val="00047EAD"/>
    <w:rsid w:val="0005032E"/>
    <w:rsid w:val="000524CD"/>
    <w:rsid w:val="00052C30"/>
    <w:rsid w:val="000538E4"/>
    <w:rsid w:val="00053D32"/>
    <w:rsid w:val="000555FA"/>
    <w:rsid w:val="00056C9C"/>
    <w:rsid w:val="00057EDB"/>
    <w:rsid w:val="00060CA5"/>
    <w:rsid w:val="00061F51"/>
    <w:rsid w:val="00063115"/>
    <w:rsid w:val="000646DB"/>
    <w:rsid w:val="0006477F"/>
    <w:rsid w:val="000647EF"/>
    <w:rsid w:val="0006785D"/>
    <w:rsid w:val="00070FC4"/>
    <w:rsid w:val="0007297E"/>
    <w:rsid w:val="00073E52"/>
    <w:rsid w:val="0007406C"/>
    <w:rsid w:val="00074BF2"/>
    <w:rsid w:val="00075508"/>
    <w:rsid w:val="00075898"/>
    <w:rsid w:val="00077FC6"/>
    <w:rsid w:val="00080538"/>
    <w:rsid w:val="000815F3"/>
    <w:rsid w:val="00081B7A"/>
    <w:rsid w:val="000820D1"/>
    <w:rsid w:val="00082181"/>
    <w:rsid w:val="00082C81"/>
    <w:rsid w:val="00083240"/>
    <w:rsid w:val="00086AE5"/>
    <w:rsid w:val="00087BC3"/>
    <w:rsid w:val="00087BEB"/>
    <w:rsid w:val="00090386"/>
    <w:rsid w:val="00090C09"/>
    <w:rsid w:val="0009267F"/>
    <w:rsid w:val="00093BA3"/>
    <w:rsid w:val="000956F3"/>
    <w:rsid w:val="00095909"/>
    <w:rsid w:val="00096AFC"/>
    <w:rsid w:val="00097373"/>
    <w:rsid w:val="00097470"/>
    <w:rsid w:val="0009749F"/>
    <w:rsid w:val="000979EC"/>
    <w:rsid w:val="00097BBE"/>
    <w:rsid w:val="000A0078"/>
    <w:rsid w:val="000A1EF3"/>
    <w:rsid w:val="000A2805"/>
    <w:rsid w:val="000A3300"/>
    <w:rsid w:val="000A39B2"/>
    <w:rsid w:val="000A5CB0"/>
    <w:rsid w:val="000A731B"/>
    <w:rsid w:val="000B3542"/>
    <w:rsid w:val="000B371C"/>
    <w:rsid w:val="000B3EA8"/>
    <w:rsid w:val="000B4A30"/>
    <w:rsid w:val="000B4A67"/>
    <w:rsid w:val="000B4E50"/>
    <w:rsid w:val="000B6385"/>
    <w:rsid w:val="000B6E09"/>
    <w:rsid w:val="000B7359"/>
    <w:rsid w:val="000B7ADC"/>
    <w:rsid w:val="000C21E1"/>
    <w:rsid w:val="000C26A4"/>
    <w:rsid w:val="000C280B"/>
    <w:rsid w:val="000C298E"/>
    <w:rsid w:val="000C398A"/>
    <w:rsid w:val="000C3B12"/>
    <w:rsid w:val="000C3C77"/>
    <w:rsid w:val="000C4E04"/>
    <w:rsid w:val="000C5AA8"/>
    <w:rsid w:val="000C68C0"/>
    <w:rsid w:val="000C6EDF"/>
    <w:rsid w:val="000C7948"/>
    <w:rsid w:val="000C7CE7"/>
    <w:rsid w:val="000D08D6"/>
    <w:rsid w:val="000D0CFC"/>
    <w:rsid w:val="000D1031"/>
    <w:rsid w:val="000D137B"/>
    <w:rsid w:val="000D1447"/>
    <w:rsid w:val="000D1E3A"/>
    <w:rsid w:val="000D2736"/>
    <w:rsid w:val="000D2AA8"/>
    <w:rsid w:val="000D2FAC"/>
    <w:rsid w:val="000D4E37"/>
    <w:rsid w:val="000D5389"/>
    <w:rsid w:val="000D5B9E"/>
    <w:rsid w:val="000D7EBB"/>
    <w:rsid w:val="000E1B03"/>
    <w:rsid w:val="000E3C2D"/>
    <w:rsid w:val="000E4C35"/>
    <w:rsid w:val="000E52F7"/>
    <w:rsid w:val="000E63B4"/>
    <w:rsid w:val="000E6A48"/>
    <w:rsid w:val="000E6EDF"/>
    <w:rsid w:val="000E6EED"/>
    <w:rsid w:val="000E725D"/>
    <w:rsid w:val="000E7404"/>
    <w:rsid w:val="000E741B"/>
    <w:rsid w:val="000F0E90"/>
    <w:rsid w:val="000F1099"/>
    <w:rsid w:val="000F39C1"/>
    <w:rsid w:val="000F4D38"/>
    <w:rsid w:val="000F5660"/>
    <w:rsid w:val="000F6AA7"/>
    <w:rsid w:val="001006E5"/>
    <w:rsid w:val="00100DA6"/>
    <w:rsid w:val="00101D9C"/>
    <w:rsid w:val="00101EB5"/>
    <w:rsid w:val="00101EDB"/>
    <w:rsid w:val="00103481"/>
    <w:rsid w:val="00104463"/>
    <w:rsid w:val="00104DCC"/>
    <w:rsid w:val="00110042"/>
    <w:rsid w:val="0011006A"/>
    <w:rsid w:val="00112F62"/>
    <w:rsid w:val="0011341B"/>
    <w:rsid w:val="0011432E"/>
    <w:rsid w:val="001145FC"/>
    <w:rsid w:val="0011463E"/>
    <w:rsid w:val="00114E55"/>
    <w:rsid w:val="001153C6"/>
    <w:rsid w:val="00116723"/>
    <w:rsid w:val="0011743A"/>
    <w:rsid w:val="0011754D"/>
    <w:rsid w:val="001176CA"/>
    <w:rsid w:val="00120A75"/>
    <w:rsid w:val="00122265"/>
    <w:rsid w:val="00122EEC"/>
    <w:rsid w:val="0012335F"/>
    <w:rsid w:val="001245FB"/>
    <w:rsid w:val="00127E2B"/>
    <w:rsid w:val="001309CE"/>
    <w:rsid w:val="00132F45"/>
    <w:rsid w:val="00133982"/>
    <w:rsid w:val="00134EFA"/>
    <w:rsid w:val="0013648F"/>
    <w:rsid w:val="001372FD"/>
    <w:rsid w:val="00137B41"/>
    <w:rsid w:val="001401A2"/>
    <w:rsid w:val="00140D83"/>
    <w:rsid w:val="00141836"/>
    <w:rsid w:val="00141D97"/>
    <w:rsid w:val="0014646E"/>
    <w:rsid w:val="00146D94"/>
    <w:rsid w:val="00150F8E"/>
    <w:rsid w:val="00151395"/>
    <w:rsid w:val="00153042"/>
    <w:rsid w:val="00153DCE"/>
    <w:rsid w:val="00154459"/>
    <w:rsid w:val="00155C96"/>
    <w:rsid w:val="00156FA7"/>
    <w:rsid w:val="00157020"/>
    <w:rsid w:val="00157A76"/>
    <w:rsid w:val="001631B6"/>
    <w:rsid w:val="001633D5"/>
    <w:rsid w:val="001667F8"/>
    <w:rsid w:val="00170069"/>
    <w:rsid w:val="00174784"/>
    <w:rsid w:val="00174916"/>
    <w:rsid w:val="0017654E"/>
    <w:rsid w:val="00176D93"/>
    <w:rsid w:val="00176E64"/>
    <w:rsid w:val="00177066"/>
    <w:rsid w:val="0017B780"/>
    <w:rsid w:val="00180130"/>
    <w:rsid w:val="00180BC6"/>
    <w:rsid w:val="00180FA8"/>
    <w:rsid w:val="00181025"/>
    <w:rsid w:val="0018357D"/>
    <w:rsid w:val="00183717"/>
    <w:rsid w:val="00183DBA"/>
    <w:rsid w:val="00184585"/>
    <w:rsid w:val="00185B54"/>
    <w:rsid w:val="001860B2"/>
    <w:rsid w:val="00186172"/>
    <w:rsid w:val="00186A46"/>
    <w:rsid w:val="00186D37"/>
    <w:rsid w:val="00186E9C"/>
    <w:rsid w:val="00187913"/>
    <w:rsid w:val="00187FBD"/>
    <w:rsid w:val="0019248B"/>
    <w:rsid w:val="00192ABE"/>
    <w:rsid w:val="00192D0D"/>
    <w:rsid w:val="00192E60"/>
    <w:rsid w:val="00194FE5"/>
    <w:rsid w:val="00196A7F"/>
    <w:rsid w:val="0019761F"/>
    <w:rsid w:val="001A0562"/>
    <w:rsid w:val="001A066A"/>
    <w:rsid w:val="001A12BE"/>
    <w:rsid w:val="001A1EB9"/>
    <w:rsid w:val="001A220E"/>
    <w:rsid w:val="001A2650"/>
    <w:rsid w:val="001A27BC"/>
    <w:rsid w:val="001A46CE"/>
    <w:rsid w:val="001A6707"/>
    <w:rsid w:val="001A6A2F"/>
    <w:rsid w:val="001A6B5E"/>
    <w:rsid w:val="001A79C7"/>
    <w:rsid w:val="001B053E"/>
    <w:rsid w:val="001B0B0D"/>
    <w:rsid w:val="001B22AE"/>
    <w:rsid w:val="001B40FA"/>
    <w:rsid w:val="001B4297"/>
    <w:rsid w:val="001B4441"/>
    <w:rsid w:val="001B444A"/>
    <w:rsid w:val="001B620C"/>
    <w:rsid w:val="001B624F"/>
    <w:rsid w:val="001B7146"/>
    <w:rsid w:val="001B7CCE"/>
    <w:rsid w:val="001B7E12"/>
    <w:rsid w:val="001C16E9"/>
    <w:rsid w:val="001C4021"/>
    <w:rsid w:val="001C5BAD"/>
    <w:rsid w:val="001C5F38"/>
    <w:rsid w:val="001C60B1"/>
    <w:rsid w:val="001C66C2"/>
    <w:rsid w:val="001C6808"/>
    <w:rsid w:val="001D0B50"/>
    <w:rsid w:val="001D26CF"/>
    <w:rsid w:val="001D3682"/>
    <w:rsid w:val="001D3A69"/>
    <w:rsid w:val="001D44FB"/>
    <w:rsid w:val="001D4B18"/>
    <w:rsid w:val="001D6B39"/>
    <w:rsid w:val="001D70CB"/>
    <w:rsid w:val="001E1B8E"/>
    <w:rsid w:val="001E255C"/>
    <w:rsid w:val="001E37BF"/>
    <w:rsid w:val="001E3EEC"/>
    <w:rsid w:val="001E571A"/>
    <w:rsid w:val="001E621C"/>
    <w:rsid w:val="001E6D0B"/>
    <w:rsid w:val="001E76B1"/>
    <w:rsid w:val="001F0175"/>
    <w:rsid w:val="001F36FB"/>
    <w:rsid w:val="001F545D"/>
    <w:rsid w:val="001F565F"/>
    <w:rsid w:val="001F5B88"/>
    <w:rsid w:val="001F6A64"/>
    <w:rsid w:val="001F6B17"/>
    <w:rsid w:val="001F7B7A"/>
    <w:rsid w:val="001F7F0D"/>
    <w:rsid w:val="0020029E"/>
    <w:rsid w:val="00200FE2"/>
    <w:rsid w:val="002016B8"/>
    <w:rsid w:val="002017B4"/>
    <w:rsid w:val="00201A83"/>
    <w:rsid w:val="00202816"/>
    <w:rsid w:val="00202E1B"/>
    <w:rsid w:val="00207B7C"/>
    <w:rsid w:val="002114F3"/>
    <w:rsid w:val="0021195C"/>
    <w:rsid w:val="002140A6"/>
    <w:rsid w:val="0021462E"/>
    <w:rsid w:val="00214958"/>
    <w:rsid w:val="002156F1"/>
    <w:rsid w:val="00217AA3"/>
    <w:rsid w:val="00220990"/>
    <w:rsid w:val="00220CF0"/>
    <w:rsid w:val="00221185"/>
    <w:rsid w:val="00223C57"/>
    <w:rsid w:val="00223D09"/>
    <w:rsid w:val="00226B5D"/>
    <w:rsid w:val="002331BC"/>
    <w:rsid w:val="002344BC"/>
    <w:rsid w:val="002350C9"/>
    <w:rsid w:val="0023568A"/>
    <w:rsid w:val="00235CE7"/>
    <w:rsid w:val="00240DD7"/>
    <w:rsid w:val="00240EAE"/>
    <w:rsid w:val="0024162D"/>
    <w:rsid w:val="00241901"/>
    <w:rsid w:val="00241A5F"/>
    <w:rsid w:val="00243180"/>
    <w:rsid w:val="00244EA0"/>
    <w:rsid w:val="00244F2A"/>
    <w:rsid w:val="0024622B"/>
    <w:rsid w:val="0024761D"/>
    <w:rsid w:val="00247AD0"/>
    <w:rsid w:val="00250B06"/>
    <w:rsid w:val="00250CC0"/>
    <w:rsid w:val="002510A0"/>
    <w:rsid w:val="00251472"/>
    <w:rsid w:val="00252A5C"/>
    <w:rsid w:val="002539FC"/>
    <w:rsid w:val="00255553"/>
    <w:rsid w:val="00256E00"/>
    <w:rsid w:val="00257861"/>
    <w:rsid w:val="00257F03"/>
    <w:rsid w:val="00260898"/>
    <w:rsid w:val="00260899"/>
    <w:rsid w:val="00260C7A"/>
    <w:rsid w:val="00261265"/>
    <w:rsid w:val="0026224C"/>
    <w:rsid w:val="00262E07"/>
    <w:rsid w:val="00264F5E"/>
    <w:rsid w:val="00265815"/>
    <w:rsid w:val="00265E95"/>
    <w:rsid w:val="00265F43"/>
    <w:rsid w:val="0026724D"/>
    <w:rsid w:val="00267406"/>
    <w:rsid w:val="002676D9"/>
    <w:rsid w:val="00267811"/>
    <w:rsid w:val="0027092B"/>
    <w:rsid w:val="00270D5B"/>
    <w:rsid w:val="002718FC"/>
    <w:rsid w:val="00272076"/>
    <w:rsid w:val="0027281F"/>
    <w:rsid w:val="002737BF"/>
    <w:rsid w:val="002769B1"/>
    <w:rsid w:val="002802FE"/>
    <w:rsid w:val="002804C6"/>
    <w:rsid w:val="002807DC"/>
    <w:rsid w:val="00281039"/>
    <w:rsid w:val="0028280D"/>
    <w:rsid w:val="00283B2F"/>
    <w:rsid w:val="00283D33"/>
    <w:rsid w:val="00286356"/>
    <w:rsid w:val="00287BE8"/>
    <w:rsid w:val="00290862"/>
    <w:rsid w:val="002908A6"/>
    <w:rsid w:val="00292B62"/>
    <w:rsid w:val="002948FA"/>
    <w:rsid w:val="00295895"/>
    <w:rsid w:val="002958E2"/>
    <w:rsid w:val="00295D61"/>
    <w:rsid w:val="002A01C0"/>
    <w:rsid w:val="002A1433"/>
    <w:rsid w:val="002A1BF4"/>
    <w:rsid w:val="002A23AF"/>
    <w:rsid w:val="002A34BF"/>
    <w:rsid w:val="002A5B75"/>
    <w:rsid w:val="002A6255"/>
    <w:rsid w:val="002B0E44"/>
    <w:rsid w:val="002B2198"/>
    <w:rsid w:val="002B29AF"/>
    <w:rsid w:val="002B2DD7"/>
    <w:rsid w:val="002B3857"/>
    <w:rsid w:val="002B41D1"/>
    <w:rsid w:val="002B4B18"/>
    <w:rsid w:val="002B4BC5"/>
    <w:rsid w:val="002B5AF5"/>
    <w:rsid w:val="002B69B7"/>
    <w:rsid w:val="002B6F0C"/>
    <w:rsid w:val="002C040C"/>
    <w:rsid w:val="002C0F01"/>
    <w:rsid w:val="002C19FF"/>
    <w:rsid w:val="002C25A2"/>
    <w:rsid w:val="002C28C3"/>
    <w:rsid w:val="002C2F99"/>
    <w:rsid w:val="002C3E0B"/>
    <w:rsid w:val="002C462E"/>
    <w:rsid w:val="002C4DFB"/>
    <w:rsid w:val="002C52A7"/>
    <w:rsid w:val="002C55A0"/>
    <w:rsid w:val="002C593D"/>
    <w:rsid w:val="002C6921"/>
    <w:rsid w:val="002C6D05"/>
    <w:rsid w:val="002C7E54"/>
    <w:rsid w:val="002D0E82"/>
    <w:rsid w:val="002D2035"/>
    <w:rsid w:val="002D2644"/>
    <w:rsid w:val="002D2A29"/>
    <w:rsid w:val="002D531A"/>
    <w:rsid w:val="002D5A46"/>
    <w:rsid w:val="002D5C2B"/>
    <w:rsid w:val="002D62E0"/>
    <w:rsid w:val="002D6517"/>
    <w:rsid w:val="002D772E"/>
    <w:rsid w:val="002E1EFF"/>
    <w:rsid w:val="002E29D0"/>
    <w:rsid w:val="002E6165"/>
    <w:rsid w:val="002E62C0"/>
    <w:rsid w:val="002E64AE"/>
    <w:rsid w:val="002F00F3"/>
    <w:rsid w:val="002F034F"/>
    <w:rsid w:val="002F038C"/>
    <w:rsid w:val="002F0D9B"/>
    <w:rsid w:val="002F18A5"/>
    <w:rsid w:val="002F1B41"/>
    <w:rsid w:val="002F2833"/>
    <w:rsid w:val="002F3510"/>
    <w:rsid w:val="002F3B37"/>
    <w:rsid w:val="002F5490"/>
    <w:rsid w:val="002F55FE"/>
    <w:rsid w:val="002F5EA0"/>
    <w:rsid w:val="002F6339"/>
    <w:rsid w:val="002F709A"/>
    <w:rsid w:val="002F7EEA"/>
    <w:rsid w:val="0030017C"/>
    <w:rsid w:val="00300624"/>
    <w:rsid w:val="00301FA3"/>
    <w:rsid w:val="00302209"/>
    <w:rsid w:val="003027F0"/>
    <w:rsid w:val="003033B2"/>
    <w:rsid w:val="00305407"/>
    <w:rsid w:val="00305C1B"/>
    <w:rsid w:val="00307646"/>
    <w:rsid w:val="00307F19"/>
    <w:rsid w:val="00310CCB"/>
    <w:rsid w:val="003110A8"/>
    <w:rsid w:val="003114A9"/>
    <w:rsid w:val="00312CB8"/>
    <w:rsid w:val="00313E7C"/>
    <w:rsid w:val="003157FA"/>
    <w:rsid w:val="00317989"/>
    <w:rsid w:val="00323AFA"/>
    <w:rsid w:val="00324E3D"/>
    <w:rsid w:val="00326C5C"/>
    <w:rsid w:val="003304D2"/>
    <w:rsid w:val="00331D8B"/>
    <w:rsid w:val="003320DF"/>
    <w:rsid w:val="003323A9"/>
    <w:rsid w:val="00332C73"/>
    <w:rsid w:val="00332D9E"/>
    <w:rsid w:val="00333B0E"/>
    <w:rsid w:val="00333B84"/>
    <w:rsid w:val="003347B2"/>
    <w:rsid w:val="00335472"/>
    <w:rsid w:val="003363BA"/>
    <w:rsid w:val="00336408"/>
    <w:rsid w:val="00336A4D"/>
    <w:rsid w:val="00337487"/>
    <w:rsid w:val="00340804"/>
    <w:rsid w:val="003428A5"/>
    <w:rsid w:val="00343357"/>
    <w:rsid w:val="003443AD"/>
    <w:rsid w:val="0034586B"/>
    <w:rsid w:val="00345D44"/>
    <w:rsid w:val="0034736C"/>
    <w:rsid w:val="0035010C"/>
    <w:rsid w:val="003509C3"/>
    <w:rsid w:val="00350F72"/>
    <w:rsid w:val="00351483"/>
    <w:rsid w:val="003515F7"/>
    <w:rsid w:val="0035162D"/>
    <w:rsid w:val="003518FB"/>
    <w:rsid w:val="0035317A"/>
    <w:rsid w:val="00354608"/>
    <w:rsid w:val="00354A53"/>
    <w:rsid w:val="00355BF2"/>
    <w:rsid w:val="00355DF9"/>
    <w:rsid w:val="00355F64"/>
    <w:rsid w:val="00356897"/>
    <w:rsid w:val="00360A0E"/>
    <w:rsid w:val="0036163C"/>
    <w:rsid w:val="00361694"/>
    <w:rsid w:val="00362C5F"/>
    <w:rsid w:val="00363E76"/>
    <w:rsid w:val="00363F13"/>
    <w:rsid w:val="0036404A"/>
    <w:rsid w:val="00370293"/>
    <w:rsid w:val="00370A49"/>
    <w:rsid w:val="00371751"/>
    <w:rsid w:val="00371F00"/>
    <w:rsid w:val="003730B2"/>
    <w:rsid w:val="00373C3A"/>
    <w:rsid w:val="0037448B"/>
    <w:rsid w:val="00374F61"/>
    <w:rsid w:val="00375292"/>
    <w:rsid w:val="00375C0D"/>
    <w:rsid w:val="00376588"/>
    <w:rsid w:val="00380251"/>
    <w:rsid w:val="00381CDC"/>
    <w:rsid w:val="00382841"/>
    <w:rsid w:val="003849E1"/>
    <w:rsid w:val="00385BB6"/>
    <w:rsid w:val="00385DC7"/>
    <w:rsid w:val="00386008"/>
    <w:rsid w:val="003871DF"/>
    <w:rsid w:val="0039005F"/>
    <w:rsid w:val="00391B5F"/>
    <w:rsid w:val="00392081"/>
    <w:rsid w:val="0039331D"/>
    <w:rsid w:val="0039437D"/>
    <w:rsid w:val="003948A7"/>
    <w:rsid w:val="003970BA"/>
    <w:rsid w:val="003977F5"/>
    <w:rsid w:val="003979A9"/>
    <w:rsid w:val="003A0857"/>
    <w:rsid w:val="003A0EF5"/>
    <w:rsid w:val="003A3BF1"/>
    <w:rsid w:val="003A3FFC"/>
    <w:rsid w:val="003A414E"/>
    <w:rsid w:val="003A53CC"/>
    <w:rsid w:val="003A589D"/>
    <w:rsid w:val="003A71CD"/>
    <w:rsid w:val="003A7B6C"/>
    <w:rsid w:val="003B2215"/>
    <w:rsid w:val="003B253B"/>
    <w:rsid w:val="003B2656"/>
    <w:rsid w:val="003B30AC"/>
    <w:rsid w:val="003B3397"/>
    <w:rsid w:val="003B573C"/>
    <w:rsid w:val="003B5AC6"/>
    <w:rsid w:val="003B7802"/>
    <w:rsid w:val="003B7AE0"/>
    <w:rsid w:val="003C03CE"/>
    <w:rsid w:val="003C101D"/>
    <w:rsid w:val="003C142D"/>
    <w:rsid w:val="003C16C1"/>
    <w:rsid w:val="003C16DC"/>
    <w:rsid w:val="003C33F2"/>
    <w:rsid w:val="003C36A0"/>
    <w:rsid w:val="003C3EC0"/>
    <w:rsid w:val="003C3EC5"/>
    <w:rsid w:val="003C5B19"/>
    <w:rsid w:val="003C6A6C"/>
    <w:rsid w:val="003C6D7C"/>
    <w:rsid w:val="003C6D9C"/>
    <w:rsid w:val="003C7256"/>
    <w:rsid w:val="003D1430"/>
    <w:rsid w:val="003D1558"/>
    <w:rsid w:val="003D304B"/>
    <w:rsid w:val="003D31D6"/>
    <w:rsid w:val="003D4750"/>
    <w:rsid w:val="003D484D"/>
    <w:rsid w:val="003D5FBD"/>
    <w:rsid w:val="003E0685"/>
    <w:rsid w:val="003E1168"/>
    <w:rsid w:val="003E3612"/>
    <w:rsid w:val="003E3E1C"/>
    <w:rsid w:val="003E480D"/>
    <w:rsid w:val="003E4964"/>
    <w:rsid w:val="003E4AF9"/>
    <w:rsid w:val="003E5504"/>
    <w:rsid w:val="003E78D9"/>
    <w:rsid w:val="003E7E5A"/>
    <w:rsid w:val="003F038B"/>
    <w:rsid w:val="003F14C4"/>
    <w:rsid w:val="003F1586"/>
    <w:rsid w:val="003F3FA1"/>
    <w:rsid w:val="003F5949"/>
    <w:rsid w:val="003F5A88"/>
    <w:rsid w:val="003F5AAB"/>
    <w:rsid w:val="003F6464"/>
    <w:rsid w:val="003F780E"/>
    <w:rsid w:val="003F7DCC"/>
    <w:rsid w:val="00400448"/>
    <w:rsid w:val="0040107C"/>
    <w:rsid w:val="004013D1"/>
    <w:rsid w:val="00401EAF"/>
    <w:rsid w:val="004053FB"/>
    <w:rsid w:val="004056CA"/>
    <w:rsid w:val="004057A6"/>
    <w:rsid w:val="00407111"/>
    <w:rsid w:val="004076A3"/>
    <w:rsid w:val="0040798A"/>
    <w:rsid w:val="00410F9A"/>
    <w:rsid w:val="00411AAC"/>
    <w:rsid w:val="00412A5C"/>
    <w:rsid w:val="004132C6"/>
    <w:rsid w:val="00413871"/>
    <w:rsid w:val="00415CE3"/>
    <w:rsid w:val="00415D84"/>
    <w:rsid w:val="00417D54"/>
    <w:rsid w:val="00420B14"/>
    <w:rsid w:val="0042131E"/>
    <w:rsid w:val="004213E5"/>
    <w:rsid w:val="00421DE8"/>
    <w:rsid w:val="00422064"/>
    <w:rsid w:val="00422388"/>
    <w:rsid w:val="00422B6C"/>
    <w:rsid w:val="00423644"/>
    <w:rsid w:val="004236DA"/>
    <w:rsid w:val="0042371B"/>
    <w:rsid w:val="00423929"/>
    <w:rsid w:val="004247FA"/>
    <w:rsid w:val="004260B6"/>
    <w:rsid w:val="00426A79"/>
    <w:rsid w:val="00427B39"/>
    <w:rsid w:val="0043242F"/>
    <w:rsid w:val="00433CB3"/>
    <w:rsid w:val="00434F2D"/>
    <w:rsid w:val="00435861"/>
    <w:rsid w:val="004359FB"/>
    <w:rsid w:val="004361F3"/>
    <w:rsid w:val="00436376"/>
    <w:rsid w:val="00437589"/>
    <w:rsid w:val="0043765B"/>
    <w:rsid w:val="004406BF"/>
    <w:rsid w:val="00440996"/>
    <w:rsid w:val="00444CD8"/>
    <w:rsid w:val="004451B9"/>
    <w:rsid w:val="00446FB1"/>
    <w:rsid w:val="004475FB"/>
    <w:rsid w:val="00447805"/>
    <w:rsid w:val="00447915"/>
    <w:rsid w:val="004497BD"/>
    <w:rsid w:val="00450135"/>
    <w:rsid w:val="0045064D"/>
    <w:rsid w:val="00451EC9"/>
    <w:rsid w:val="0045214A"/>
    <w:rsid w:val="004526BB"/>
    <w:rsid w:val="0045300A"/>
    <w:rsid w:val="00453A62"/>
    <w:rsid w:val="0045438F"/>
    <w:rsid w:val="00454BE1"/>
    <w:rsid w:val="00454C02"/>
    <w:rsid w:val="004550B3"/>
    <w:rsid w:val="0045728A"/>
    <w:rsid w:val="00457625"/>
    <w:rsid w:val="004608C2"/>
    <w:rsid w:val="004615BB"/>
    <w:rsid w:val="00461A45"/>
    <w:rsid w:val="00462082"/>
    <w:rsid w:val="004626D0"/>
    <w:rsid w:val="004642AF"/>
    <w:rsid w:val="00464BB7"/>
    <w:rsid w:val="00465B42"/>
    <w:rsid w:val="00465BB8"/>
    <w:rsid w:val="00466547"/>
    <w:rsid w:val="0046684B"/>
    <w:rsid w:val="0046695D"/>
    <w:rsid w:val="0046775A"/>
    <w:rsid w:val="00467806"/>
    <w:rsid w:val="004726C0"/>
    <w:rsid w:val="00474E89"/>
    <w:rsid w:val="00474F5C"/>
    <w:rsid w:val="00476920"/>
    <w:rsid w:val="0047748E"/>
    <w:rsid w:val="00477856"/>
    <w:rsid w:val="004809F1"/>
    <w:rsid w:val="00481DF8"/>
    <w:rsid w:val="00482226"/>
    <w:rsid w:val="00483085"/>
    <w:rsid w:val="0048354C"/>
    <w:rsid w:val="00483B11"/>
    <w:rsid w:val="0048417D"/>
    <w:rsid w:val="0048467C"/>
    <w:rsid w:val="00484A3F"/>
    <w:rsid w:val="00484C34"/>
    <w:rsid w:val="00485CD4"/>
    <w:rsid w:val="00485F58"/>
    <w:rsid w:val="00487967"/>
    <w:rsid w:val="004908EB"/>
    <w:rsid w:val="0049092C"/>
    <w:rsid w:val="00490F19"/>
    <w:rsid w:val="004913F8"/>
    <w:rsid w:val="00492624"/>
    <w:rsid w:val="00492C90"/>
    <w:rsid w:val="00497BB0"/>
    <w:rsid w:val="00497E10"/>
    <w:rsid w:val="004A0810"/>
    <w:rsid w:val="004A0ECF"/>
    <w:rsid w:val="004A18B2"/>
    <w:rsid w:val="004A2B09"/>
    <w:rsid w:val="004A3F0F"/>
    <w:rsid w:val="004A53E1"/>
    <w:rsid w:val="004A7317"/>
    <w:rsid w:val="004B0159"/>
    <w:rsid w:val="004B0494"/>
    <w:rsid w:val="004B10DA"/>
    <w:rsid w:val="004B2113"/>
    <w:rsid w:val="004B25E2"/>
    <w:rsid w:val="004B2B9B"/>
    <w:rsid w:val="004B348D"/>
    <w:rsid w:val="004B4CA0"/>
    <w:rsid w:val="004B4EAE"/>
    <w:rsid w:val="004B57B4"/>
    <w:rsid w:val="004B6A2F"/>
    <w:rsid w:val="004B7F6A"/>
    <w:rsid w:val="004C071B"/>
    <w:rsid w:val="004C087C"/>
    <w:rsid w:val="004C1296"/>
    <w:rsid w:val="004C1AB8"/>
    <w:rsid w:val="004C255E"/>
    <w:rsid w:val="004C53CC"/>
    <w:rsid w:val="004C5833"/>
    <w:rsid w:val="004C672E"/>
    <w:rsid w:val="004C6854"/>
    <w:rsid w:val="004C795E"/>
    <w:rsid w:val="004D07C9"/>
    <w:rsid w:val="004D0F1B"/>
    <w:rsid w:val="004D1880"/>
    <w:rsid w:val="004D2B29"/>
    <w:rsid w:val="004D394F"/>
    <w:rsid w:val="004D3A4D"/>
    <w:rsid w:val="004D3C86"/>
    <w:rsid w:val="004D4FBC"/>
    <w:rsid w:val="004D5EE1"/>
    <w:rsid w:val="004D63CB"/>
    <w:rsid w:val="004D6847"/>
    <w:rsid w:val="004D6B5F"/>
    <w:rsid w:val="004D6CDA"/>
    <w:rsid w:val="004D7C44"/>
    <w:rsid w:val="004E0382"/>
    <w:rsid w:val="004E0F73"/>
    <w:rsid w:val="004E2810"/>
    <w:rsid w:val="004E2B2B"/>
    <w:rsid w:val="004E31EA"/>
    <w:rsid w:val="004E49C8"/>
    <w:rsid w:val="004E4C45"/>
    <w:rsid w:val="004E54B0"/>
    <w:rsid w:val="004E5A93"/>
    <w:rsid w:val="004E5D79"/>
    <w:rsid w:val="004E690D"/>
    <w:rsid w:val="004E6C9B"/>
    <w:rsid w:val="004E72A5"/>
    <w:rsid w:val="004E741F"/>
    <w:rsid w:val="004F15C1"/>
    <w:rsid w:val="004F296C"/>
    <w:rsid w:val="004F2E87"/>
    <w:rsid w:val="004F2FB8"/>
    <w:rsid w:val="004F35CE"/>
    <w:rsid w:val="004F3627"/>
    <w:rsid w:val="004F3DAE"/>
    <w:rsid w:val="004F4998"/>
    <w:rsid w:val="004F4DF3"/>
    <w:rsid w:val="004F53DF"/>
    <w:rsid w:val="004F5951"/>
    <w:rsid w:val="004F5D5F"/>
    <w:rsid w:val="004F69E3"/>
    <w:rsid w:val="004F703D"/>
    <w:rsid w:val="005005B1"/>
    <w:rsid w:val="0050066C"/>
    <w:rsid w:val="00500AEB"/>
    <w:rsid w:val="00500CD0"/>
    <w:rsid w:val="00501704"/>
    <w:rsid w:val="005021E7"/>
    <w:rsid w:val="00503749"/>
    <w:rsid w:val="00503E71"/>
    <w:rsid w:val="005053E1"/>
    <w:rsid w:val="00505994"/>
    <w:rsid w:val="0050636C"/>
    <w:rsid w:val="00506870"/>
    <w:rsid w:val="00507153"/>
    <w:rsid w:val="005076D5"/>
    <w:rsid w:val="00507C57"/>
    <w:rsid w:val="005102CD"/>
    <w:rsid w:val="0051048A"/>
    <w:rsid w:val="00511B47"/>
    <w:rsid w:val="00512C81"/>
    <w:rsid w:val="00512F4A"/>
    <w:rsid w:val="00513169"/>
    <w:rsid w:val="005140D0"/>
    <w:rsid w:val="00514A56"/>
    <w:rsid w:val="00515153"/>
    <w:rsid w:val="005164D6"/>
    <w:rsid w:val="00516798"/>
    <w:rsid w:val="005172DF"/>
    <w:rsid w:val="00517631"/>
    <w:rsid w:val="00517C1A"/>
    <w:rsid w:val="00517CAE"/>
    <w:rsid w:val="00517F0F"/>
    <w:rsid w:val="00520721"/>
    <w:rsid w:val="00522521"/>
    <w:rsid w:val="00522681"/>
    <w:rsid w:val="00523D45"/>
    <w:rsid w:val="005243E9"/>
    <w:rsid w:val="0052497D"/>
    <w:rsid w:val="005250D0"/>
    <w:rsid w:val="005251B5"/>
    <w:rsid w:val="00525A33"/>
    <w:rsid w:val="00525EEA"/>
    <w:rsid w:val="005260AD"/>
    <w:rsid w:val="005269FF"/>
    <w:rsid w:val="00526B1E"/>
    <w:rsid w:val="00531050"/>
    <w:rsid w:val="005317D9"/>
    <w:rsid w:val="00532DCD"/>
    <w:rsid w:val="00533107"/>
    <w:rsid w:val="005339FA"/>
    <w:rsid w:val="00533E84"/>
    <w:rsid w:val="00533FC1"/>
    <w:rsid w:val="005342AC"/>
    <w:rsid w:val="00534792"/>
    <w:rsid w:val="00535BEE"/>
    <w:rsid w:val="00535FD2"/>
    <w:rsid w:val="00537432"/>
    <w:rsid w:val="00537945"/>
    <w:rsid w:val="00537F74"/>
    <w:rsid w:val="005402BD"/>
    <w:rsid w:val="00540A6D"/>
    <w:rsid w:val="00540EAF"/>
    <w:rsid w:val="00543BB6"/>
    <w:rsid w:val="0054642D"/>
    <w:rsid w:val="005518D1"/>
    <w:rsid w:val="00551DEB"/>
    <w:rsid w:val="00553290"/>
    <w:rsid w:val="005532CA"/>
    <w:rsid w:val="005536E8"/>
    <w:rsid w:val="0055399D"/>
    <w:rsid w:val="00554000"/>
    <w:rsid w:val="00554025"/>
    <w:rsid w:val="0055453D"/>
    <w:rsid w:val="00554E21"/>
    <w:rsid w:val="005644B1"/>
    <w:rsid w:val="005668FC"/>
    <w:rsid w:val="00566A22"/>
    <w:rsid w:val="00566AC1"/>
    <w:rsid w:val="0056784F"/>
    <w:rsid w:val="00567FA0"/>
    <w:rsid w:val="005700B3"/>
    <w:rsid w:val="005702BB"/>
    <w:rsid w:val="005718BD"/>
    <w:rsid w:val="00571B67"/>
    <w:rsid w:val="005723D4"/>
    <w:rsid w:val="005739D7"/>
    <w:rsid w:val="00573E8F"/>
    <w:rsid w:val="0057429F"/>
    <w:rsid w:val="00574397"/>
    <w:rsid w:val="00575D5A"/>
    <w:rsid w:val="00576A45"/>
    <w:rsid w:val="00576B7B"/>
    <w:rsid w:val="00577D48"/>
    <w:rsid w:val="00580351"/>
    <w:rsid w:val="0058060E"/>
    <w:rsid w:val="0058063C"/>
    <w:rsid w:val="005825D9"/>
    <w:rsid w:val="00582939"/>
    <w:rsid w:val="005859B0"/>
    <w:rsid w:val="00585CF3"/>
    <w:rsid w:val="00586542"/>
    <w:rsid w:val="00586DCF"/>
    <w:rsid w:val="00591617"/>
    <w:rsid w:val="00592780"/>
    <w:rsid w:val="0059285A"/>
    <w:rsid w:val="00592B6B"/>
    <w:rsid w:val="005944AF"/>
    <w:rsid w:val="00595568"/>
    <w:rsid w:val="00595CD7"/>
    <w:rsid w:val="00595FC8"/>
    <w:rsid w:val="005A1C48"/>
    <w:rsid w:val="005A1D82"/>
    <w:rsid w:val="005A3C54"/>
    <w:rsid w:val="005A4C8F"/>
    <w:rsid w:val="005A588D"/>
    <w:rsid w:val="005A5D6A"/>
    <w:rsid w:val="005A6A40"/>
    <w:rsid w:val="005A7318"/>
    <w:rsid w:val="005A7333"/>
    <w:rsid w:val="005A73EB"/>
    <w:rsid w:val="005A7875"/>
    <w:rsid w:val="005A78A0"/>
    <w:rsid w:val="005A7D52"/>
    <w:rsid w:val="005A7D8D"/>
    <w:rsid w:val="005B0503"/>
    <w:rsid w:val="005B32E3"/>
    <w:rsid w:val="005B3335"/>
    <w:rsid w:val="005B3F4C"/>
    <w:rsid w:val="005B4550"/>
    <w:rsid w:val="005B6021"/>
    <w:rsid w:val="005B6F95"/>
    <w:rsid w:val="005B7826"/>
    <w:rsid w:val="005C0ACF"/>
    <w:rsid w:val="005C0F66"/>
    <w:rsid w:val="005C432B"/>
    <w:rsid w:val="005C4A26"/>
    <w:rsid w:val="005C51FE"/>
    <w:rsid w:val="005C76D2"/>
    <w:rsid w:val="005C7964"/>
    <w:rsid w:val="005D14AF"/>
    <w:rsid w:val="005D2A03"/>
    <w:rsid w:val="005D3D42"/>
    <w:rsid w:val="005D47F9"/>
    <w:rsid w:val="005D4ADB"/>
    <w:rsid w:val="005D6080"/>
    <w:rsid w:val="005D660C"/>
    <w:rsid w:val="005D70FC"/>
    <w:rsid w:val="005D745B"/>
    <w:rsid w:val="005E08D5"/>
    <w:rsid w:val="005E0DF8"/>
    <w:rsid w:val="005E1311"/>
    <w:rsid w:val="005E334E"/>
    <w:rsid w:val="005E542A"/>
    <w:rsid w:val="005E596B"/>
    <w:rsid w:val="005E5B65"/>
    <w:rsid w:val="005E5F8C"/>
    <w:rsid w:val="005E6CB3"/>
    <w:rsid w:val="005E6D9B"/>
    <w:rsid w:val="005E7BAD"/>
    <w:rsid w:val="005F051B"/>
    <w:rsid w:val="005F0DB8"/>
    <w:rsid w:val="005F165B"/>
    <w:rsid w:val="005F2748"/>
    <w:rsid w:val="005F2C21"/>
    <w:rsid w:val="005F3518"/>
    <w:rsid w:val="005F4CE6"/>
    <w:rsid w:val="005F57B8"/>
    <w:rsid w:val="005F5B03"/>
    <w:rsid w:val="005F5B42"/>
    <w:rsid w:val="005F6150"/>
    <w:rsid w:val="005F664E"/>
    <w:rsid w:val="005F6799"/>
    <w:rsid w:val="005F67E8"/>
    <w:rsid w:val="005F6F27"/>
    <w:rsid w:val="005F7134"/>
    <w:rsid w:val="005F7B0D"/>
    <w:rsid w:val="006005C6"/>
    <w:rsid w:val="00600AF8"/>
    <w:rsid w:val="00602E67"/>
    <w:rsid w:val="006031E9"/>
    <w:rsid w:val="006032A6"/>
    <w:rsid w:val="00603983"/>
    <w:rsid w:val="00605A96"/>
    <w:rsid w:val="0060674D"/>
    <w:rsid w:val="00607277"/>
    <w:rsid w:val="0061089F"/>
    <w:rsid w:val="006112A6"/>
    <w:rsid w:val="00611510"/>
    <w:rsid w:val="006119C0"/>
    <w:rsid w:val="006127C8"/>
    <w:rsid w:val="00613E51"/>
    <w:rsid w:val="00614001"/>
    <w:rsid w:val="00614D0B"/>
    <w:rsid w:val="006150E5"/>
    <w:rsid w:val="00616213"/>
    <w:rsid w:val="006168C8"/>
    <w:rsid w:val="00616956"/>
    <w:rsid w:val="00616B21"/>
    <w:rsid w:val="00616BD4"/>
    <w:rsid w:val="0061705D"/>
    <w:rsid w:val="0061710A"/>
    <w:rsid w:val="006174DA"/>
    <w:rsid w:val="006176A5"/>
    <w:rsid w:val="00617AAA"/>
    <w:rsid w:val="0062143C"/>
    <w:rsid w:val="006218D4"/>
    <w:rsid w:val="00621903"/>
    <w:rsid w:val="00621951"/>
    <w:rsid w:val="00622414"/>
    <w:rsid w:val="00622594"/>
    <w:rsid w:val="00622753"/>
    <w:rsid w:val="00622EE2"/>
    <w:rsid w:val="00622F3A"/>
    <w:rsid w:val="0062339E"/>
    <w:rsid w:val="006241F7"/>
    <w:rsid w:val="00625A86"/>
    <w:rsid w:val="0062600B"/>
    <w:rsid w:val="006268D5"/>
    <w:rsid w:val="00627ECB"/>
    <w:rsid w:val="00630982"/>
    <w:rsid w:val="006312F3"/>
    <w:rsid w:val="006318F6"/>
    <w:rsid w:val="00631F68"/>
    <w:rsid w:val="00632FE9"/>
    <w:rsid w:val="00633671"/>
    <w:rsid w:val="00635115"/>
    <w:rsid w:val="00635A4F"/>
    <w:rsid w:val="00636D73"/>
    <w:rsid w:val="00637A11"/>
    <w:rsid w:val="00640193"/>
    <w:rsid w:val="00641049"/>
    <w:rsid w:val="00641D1B"/>
    <w:rsid w:val="00641ED4"/>
    <w:rsid w:val="0064269F"/>
    <w:rsid w:val="0064302D"/>
    <w:rsid w:val="0064321B"/>
    <w:rsid w:val="00643814"/>
    <w:rsid w:val="00643F6B"/>
    <w:rsid w:val="00644281"/>
    <w:rsid w:val="00644BF3"/>
    <w:rsid w:val="00644E57"/>
    <w:rsid w:val="00646F14"/>
    <w:rsid w:val="00647106"/>
    <w:rsid w:val="00650BBC"/>
    <w:rsid w:val="00650BC7"/>
    <w:rsid w:val="00651B5F"/>
    <w:rsid w:val="00651F08"/>
    <w:rsid w:val="006549F1"/>
    <w:rsid w:val="00655503"/>
    <w:rsid w:val="00655662"/>
    <w:rsid w:val="00656935"/>
    <w:rsid w:val="006607C3"/>
    <w:rsid w:val="00662D1B"/>
    <w:rsid w:val="00662EF0"/>
    <w:rsid w:val="0066322C"/>
    <w:rsid w:val="0066331D"/>
    <w:rsid w:val="00665E05"/>
    <w:rsid w:val="006715A7"/>
    <w:rsid w:val="00672E1C"/>
    <w:rsid w:val="00673867"/>
    <w:rsid w:val="00673E82"/>
    <w:rsid w:val="00674CE3"/>
    <w:rsid w:val="006752DC"/>
    <w:rsid w:val="00676A47"/>
    <w:rsid w:val="00677F16"/>
    <w:rsid w:val="00680840"/>
    <w:rsid w:val="00680A39"/>
    <w:rsid w:val="00680D4E"/>
    <w:rsid w:val="00681060"/>
    <w:rsid w:val="006818E6"/>
    <w:rsid w:val="00681ADA"/>
    <w:rsid w:val="00682D8A"/>
    <w:rsid w:val="00683782"/>
    <w:rsid w:val="00683F36"/>
    <w:rsid w:val="00683FD9"/>
    <w:rsid w:val="006848BA"/>
    <w:rsid w:val="006849A8"/>
    <w:rsid w:val="00685B77"/>
    <w:rsid w:val="006860DF"/>
    <w:rsid w:val="00687BD9"/>
    <w:rsid w:val="00687F31"/>
    <w:rsid w:val="006902EC"/>
    <w:rsid w:val="006907B1"/>
    <w:rsid w:val="006908D3"/>
    <w:rsid w:val="0069100A"/>
    <w:rsid w:val="00691606"/>
    <w:rsid w:val="00691971"/>
    <w:rsid w:val="00692C03"/>
    <w:rsid w:val="00694605"/>
    <w:rsid w:val="00695244"/>
    <w:rsid w:val="0069598C"/>
    <w:rsid w:val="00696BD2"/>
    <w:rsid w:val="00697B80"/>
    <w:rsid w:val="006A0332"/>
    <w:rsid w:val="006A1551"/>
    <w:rsid w:val="006A30DF"/>
    <w:rsid w:val="006A36FD"/>
    <w:rsid w:val="006A4515"/>
    <w:rsid w:val="006A57EC"/>
    <w:rsid w:val="006A5905"/>
    <w:rsid w:val="006A5F95"/>
    <w:rsid w:val="006A6019"/>
    <w:rsid w:val="006A6B48"/>
    <w:rsid w:val="006A707E"/>
    <w:rsid w:val="006B0B63"/>
    <w:rsid w:val="006B137E"/>
    <w:rsid w:val="006B192B"/>
    <w:rsid w:val="006B2E50"/>
    <w:rsid w:val="006B467D"/>
    <w:rsid w:val="006B4B1A"/>
    <w:rsid w:val="006B5570"/>
    <w:rsid w:val="006B612D"/>
    <w:rsid w:val="006B6861"/>
    <w:rsid w:val="006B6A1C"/>
    <w:rsid w:val="006B73B7"/>
    <w:rsid w:val="006B7B79"/>
    <w:rsid w:val="006B7CE7"/>
    <w:rsid w:val="006C1830"/>
    <w:rsid w:val="006C25FB"/>
    <w:rsid w:val="006C2832"/>
    <w:rsid w:val="006C2CC1"/>
    <w:rsid w:val="006C39F3"/>
    <w:rsid w:val="006C4B1A"/>
    <w:rsid w:val="006D0A29"/>
    <w:rsid w:val="006D0B9A"/>
    <w:rsid w:val="006D0D9B"/>
    <w:rsid w:val="006D2134"/>
    <w:rsid w:val="006D2455"/>
    <w:rsid w:val="006D2B77"/>
    <w:rsid w:val="006D2DB4"/>
    <w:rsid w:val="006D360D"/>
    <w:rsid w:val="006D39C5"/>
    <w:rsid w:val="006D40B8"/>
    <w:rsid w:val="006D4448"/>
    <w:rsid w:val="006D5119"/>
    <w:rsid w:val="006D56A4"/>
    <w:rsid w:val="006D66E8"/>
    <w:rsid w:val="006D6F89"/>
    <w:rsid w:val="006D71F4"/>
    <w:rsid w:val="006D72C8"/>
    <w:rsid w:val="006D7601"/>
    <w:rsid w:val="006E01AE"/>
    <w:rsid w:val="006E0D5B"/>
    <w:rsid w:val="006E1631"/>
    <w:rsid w:val="006E2636"/>
    <w:rsid w:val="006E30E2"/>
    <w:rsid w:val="006E3397"/>
    <w:rsid w:val="006E36FC"/>
    <w:rsid w:val="006E53B0"/>
    <w:rsid w:val="006E75FE"/>
    <w:rsid w:val="006E7C01"/>
    <w:rsid w:val="006E7CA1"/>
    <w:rsid w:val="006E7E24"/>
    <w:rsid w:val="006F233A"/>
    <w:rsid w:val="006F2764"/>
    <w:rsid w:val="006F3BB9"/>
    <w:rsid w:val="006F4B37"/>
    <w:rsid w:val="006F532C"/>
    <w:rsid w:val="006F5490"/>
    <w:rsid w:val="006F5E15"/>
    <w:rsid w:val="006F5EB0"/>
    <w:rsid w:val="006F6465"/>
    <w:rsid w:val="006F7E29"/>
    <w:rsid w:val="007009CA"/>
    <w:rsid w:val="007010FE"/>
    <w:rsid w:val="00702176"/>
    <w:rsid w:val="007027DC"/>
    <w:rsid w:val="007033B2"/>
    <w:rsid w:val="007037C3"/>
    <w:rsid w:val="00704209"/>
    <w:rsid w:val="0070430E"/>
    <w:rsid w:val="00704F9A"/>
    <w:rsid w:val="00707CD6"/>
    <w:rsid w:val="00707DB9"/>
    <w:rsid w:val="007100A3"/>
    <w:rsid w:val="00710A81"/>
    <w:rsid w:val="00710EC1"/>
    <w:rsid w:val="00711278"/>
    <w:rsid w:val="00711983"/>
    <w:rsid w:val="0071317A"/>
    <w:rsid w:val="007134BF"/>
    <w:rsid w:val="007149E6"/>
    <w:rsid w:val="00714B95"/>
    <w:rsid w:val="0071522E"/>
    <w:rsid w:val="0071670A"/>
    <w:rsid w:val="00716DAE"/>
    <w:rsid w:val="00717315"/>
    <w:rsid w:val="00720484"/>
    <w:rsid w:val="007210C2"/>
    <w:rsid w:val="007218E5"/>
    <w:rsid w:val="00722837"/>
    <w:rsid w:val="0072466F"/>
    <w:rsid w:val="007266D5"/>
    <w:rsid w:val="0072687C"/>
    <w:rsid w:val="0072756B"/>
    <w:rsid w:val="00727E2F"/>
    <w:rsid w:val="007309AA"/>
    <w:rsid w:val="007318FF"/>
    <w:rsid w:val="00731D26"/>
    <w:rsid w:val="00732DFD"/>
    <w:rsid w:val="0073336F"/>
    <w:rsid w:val="0073501B"/>
    <w:rsid w:val="00735FC3"/>
    <w:rsid w:val="007360F0"/>
    <w:rsid w:val="00740E3D"/>
    <w:rsid w:val="00741663"/>
    <w:rsid w:val="007427BC"/>
    <w:rsid w:val="00743455"/>
    <w:rsid w:val="00743E18"/>
    <w:rsid w:val="00744704"/>
    <w:rsid w:val="00744F21"/>
    <w:rsid w:val="0074643B"/>
    <w:rsid w:val="0075020F"/>
    <w:rsid w:val="0075148F"/>
    <w:rsid w:val="00752C5A"/>
    <w:rsid w:val="00753213"/>
    <w:rsid w:val="0075418B"/>
    <w:rsid w:val="00754E59"/>
    <w:rsid w:val="00756BF3"/>
    <w:rsid w:val="00757E48"/>
    <w:rsid w:val="007609AD"/>
    <w:rsid w:val="0076107C"/>
    <w:rsid w:val="00761543"/>
    <w:rsid w:val="0076208B"/>
    <w:rsid w:val="007629B7"/>
    <w:rsid w:val="00762D91"/>
    <w:rsid w:val="00764194"/>
    <w:rsid w:val="0076453B"/>
    <w:rsid w:val="00765036"/>
    <w:rsid w:val="007673A5"/>
    <w:rsid w:val="007709E6"/>
    <w:rsid w:val="007712B2"/>
    <w:rsid w:val="00772C6A"/>
    <w:rsid w:val="007752AA"/>
    <w:rsid w:val="00775360"/>
    <w:rsid w:val="007758FB"/>
    <w:rsid w:val="00776B6C"/>
    <w:rsid w:val="00780782"/>
    <w:rsid w:val="00781579"/>
    <w:rsid w:val="007831E2"/>
    <w:rsid w:val="007841EC"/>
    <w:rsid w:val="00784465"/>
    <w:rsid w:val="0078453B"/>
    <w:rsid w:val="007854F3"/>
    <w:rsid w:val="00786360"/>
    <w:rsid w:val="00787ADA"/>
    <w:rsid w:val="00790908"/>
    <w:rsid w:val="007909EF"/>
    <w:rsid w:val="00790E8B"/>
    <w:rsid w:val="00791D1A"/>
    <w:rsid w:val="00792514"/>
    <w:rsid w:val="00792876"/>
    <w:rsid w:val="00793E6B"/>
    <w:rsid w:val="00794360"/>
    <w:rsid w:val="00795BF4"/>
    <w:rsid w:val="00796742"/>
    <w:rsid w:val="00796814"/>
    <w:rsid w:val="00797337"/>
    <w:rsid w:val="00797A60"/>
    <w:rsid w:val="007A0EE5"/>
    <w:rsid w:val="007A255A"/>
    <w:rsid w:val="007A2FDB"/>
    <w:rsid w:val="007A421C"/>
    <w:rsid w:val="007A5B4A"/>
    <w:rsid w:val="007A6199"/>
    <w:rsid w:val="007A65D1"/>
    <w:rsid w:val="007A7436"/>
    <w:rsid w:val="007A75CB"/>
    <w:rsid w:val="007A7AD7"/>
    <w:rsid w:val="007B00EE"/>
    <w:rsid w:val="007B0625"/>
    <w:rsid w:val="007B210D"/>
    <w:rsid w:val="007B3276"/>
    <w:rsid w:val="007B4E2C"/>
    <w:rsid w:val="007B4FE5"/>
    <w:rsid w:val="007B59A1"/>
    <w:rsid w:val="007B5E20"/>
    <w:rsid w:val="007B6E81"/>
    <w:rsid w:val="007B72C9"/>
    <w:rsid w:val="007C00D7"/>
    <w:rsid w:val="007C1A8B"/>
    <w:rsid w:val="007C2174"/>
    <w:rsid w:val="007C2501"/>
    <w:rsid w:val="007C2903"/>
    <w:rsid w:val="007C2D0A"/>
    <w:rsid w:val="007C300B"/>
    <w:rsid w:val="007C305E"/>
    <w:rsid w:val="007C3513"/>
    <w:rsid w:val="007C49AE"/>
    <w:rsid w:val="007C56B8"/>
    <w:rsid w:val="007C6D33"/>
    <w:rsid w:val="007C74FE"/>
    <w:rsid w:val="007C7AA8"/>
    <w:rsid w:val="007D055C"/>
    <w:rsid w:val="007D0C76"/>
    <w:rsid w:val="007D0D26"/>
    <w:rsid w:val="007D10E8"/>
    <w:rsid w:val="007D11C7"/>
    <w:rsid w:val="007D1CF5"/>
    <w:rsid w:val="007D36B4"/>
    <w:rsid w:val="007D3887"/>
    <w:rsid w:val="007D3E84"/>
    <w:rsid w:val="007D4A06"/>
    <w:rsid w:val="007D4F4C"/>
    <w:rsid w:val="007D52DE"/>
    <w:rsid w:val="007D5BBF"/>
    <w:rsid w:val="007D6BDD"/>
    <w:rsid w:val="007D6BFF"/>
    <w:rsid w:val="007D7F87"/>
    <w:rsid w:val="007E022A"/>
    <w:rsid w:val="007E0DA2"/>
    <w:rsid w:val="007E390C"/>
    <w:rsid w:val="007E5BFC"/>
    <w:rsid w:val="007E662C"/>
    <w:rsid w:val="007E7465"/>
    <w:rsid w:val="007E7F00"/>
    <w:rsid w:val="007F0871"/>
    <w:rsid w:val="007F0A08"/>
    <w:rsid w:val="007F17E1"/>
    <w:rsid w:val="007F272F"/>
    <w:rsid w:val="007F3509"/>
    <w:rsid w:val="007F3A7F"/>
    <w:rsid w:val="007F4203"/>
    <w:rsid w:val="007F4A53"/>
    <w:rsid w:val="007F4AAB"/>
    <w:rsid w:val="007F536E"/>
    <w:rsid w:val="007F5990"/>
    <w:rsid w:val="007F5B2B"/>
    <w:rsid w:val="007F75E7"/>
    <w:rsid w:val="008007A0"/>
    <w:rsid w:val="0080084D"/>
    <w:rsid w:val="0080501D"/>
    <w:rsid w:val="0081056A"/>
    <w:rsid w:val="00810D70"/>
    <w:rsid w:val="008116E5"/>
    <w:rsid w:val="00812086"/>
    <w:rsid w:val="008123DF"/>
    <w:rsid w:val="00812B05"/>
    <w:rsid w:val="008138EF"/>
    <w:rsid w:val="00813CAC"/>
    <w:rsid w:val="00814094"/>
    <w:rsid w:val="00815303"/>
    <w:rsid w:val="00815336"/>
    <w:rsid w:val="0081538B"/>
    <w:rsid w:val="008157A8"/>
    <w:rsid w:val="00815BF5"/>
    <w:rsid w:val="00816C5A"/>
    <w:rsid w:val="00816E24"/>
    <w:rsid w:val="00817DE0"/>
    <w:rsid w:val="008221EC"/>
    <w:rsid w:val="00822C95"/>
    <w:rsid w:val="0082328F"/>
    <w:rsid w:val="00823388"/>
    <w:rsid w:val="00823870"/>
    <w:rsid w:val="008245B8"/>
    <w:rsid w:val="00824C7C"/>
    <w:rsid w:val="008251C0"/>
    <w:rsid w:val="008258A1"/>
    <w:rsid w:val="00826998"/>
    <w:rsid w:val="00826A9B"/>
    <w:rsid w:val="0082727C"/>
    <w:rsid w:val="008278C0"/>
    <w:rsid w:val="008279DB"/>
    <w:rsid w:val="0083071B"/>
    <w:rsid w:val="008318F3"/>
    <w:rsid w:val="00832A2B"/>
    <w:rsid w:val="00833CF6"/>
    <w:rsid w:val="00833E48"/>
    <w:rsid w:val="00834035"/>
    <w:rsid w:val="0083418D"/>
    <w:rsid w:val="00836C9A"/>
    <w:rsid w:val="00836F75"/>
    <w:rsid w:val="00837194"/>
    <w:rsid w:val="00837AAF"/>
    <w:rsid w:val="00840819"/>
    <w:rsid w:val="0084140C"/>
    <w:rsid w:val="008430EE"/>
    <w:rsid w:val="00843C46"/>
    <w:rsid w:val="00844A1B"/>
    <w:rsid w:val="008503D6"/>
    <w:rsid w:val="00850672"/>
    <w:rsid w:val="0085171F"/>
    <w:rsid w:val="00852FC5"/>
    <w:rsid w:val="0085311F"/>
    <w:rsid w:val="00853625"/>
    <w:rsid w:val="00854972"/>
    <w:rsid w:val="0085576F"/>
    <w:rsid w:val="00855BD4"/>
    <w:rsid w:val="00856AC8"/>
    <w:rsid w:val="008571D8"/>
    <w:rsid w:val="00857B82"/>
    <w:rsid w:val="008600A5"/>
    <w:rsid w:val="008608F8"/>
    <w:rsid w:val="0086291F"/>
    <w:rsid w:val="00864562"/>
    <w:rsid w:val="00864A11"/>
    <w:rsid w:val="00864BE1"/>
    <w:rsid w:val="00865EF4"/>
    <w:rsid w:val="00866297"/>
    <w:rsid w:val="00871115"/>
    <w:rsid w:val="0087152F"/>
    <w:rsid w:val="00871A43"/>
    <w:rsid w:val="00872064"/>
    <w:rsid w:val="00875398"/>
    <w:rsid w:val="00877135"/>
    <w:rsid w:val="00880319"/>
    <w:rsid w:val="00880B3D"/>
    <w:rsid w:val="00880D26"/>
    <w:rsid w:val="00881AD4"/>
    <w:rsid w:val="00882F88"/>
    <w:rsid w:val="00883BE7"/>
    <w:rsid w:val="00885167"/>
    <w:rsid w:val="00885767"/>
    <w:rsid w:val="00885D92"/>
    <w:rsid w:val="0088627F"/>
    <w:rsid w:val="00886C09"/>
    <w:rsid w:val="00887D25"/>
    <w:rsid w:val="0089095C"/>
    <w:rsid w:val="00890F2C"/>
    <w:rsid w:val="00892452"/>
    <w:rsid w:val="00892643"/>
    <w:rsid w:val="00892ABD"/>
    <w:rsid w:val="0089342E"/>
    <w:rsid w:val="0089441E"/>
    <w:rsid w:val="00894791"/>
    <w:rsid w:val="00895357"/>
    <w:rsid w:val="00895CA4"/>
    <w:rsid w:val="0089683F"/>
    <w:rsid w:val="00896DCC"/>
    <w:rsid w:val="0089771A"/>
    <w:rsid w:val="008A046A"/>
    <w:rsid w:val="008A1FF8"/>
    <w:rsid w:val="008A2077"/>
    <w:rsid w:val="008A47B3"/>
    <w:rsid w:val="008A4CC3"/>
    <w:rsid w:val="008A64E3"/>
    <w:rsid w:val="008A7113"/>
    <w:rsid w:val="008B0D50"/>
    <w:rsid w:val="008B2298"/>
    <w:rsid w:val="008B494C"/>
    <w:rsid w:val="008B6056"/>
    <w:rsid w:val="008B6550"/>
    <w:rsid w:val="008C1076"/>
    <w:rsid w:val="008C1214"/>
    <w:rsid w:val="008C1A6D"/>
    <w:rsid w:val="008C20A4"/>
    <w:rsid w:val="008C25AB"/>
    <w:rsid w:val="008C2814"/>
    <w:rsid w:val="008C3E45"/>
    <w:rsid w:val="008C49F8"/>
    <w:rsid w:val="008C4C3B"/>
    <w:rsid w:val="008C50E6"/>
    <w:rsid w:val="008C5F81"/>
    <w:rsid w:val="008C60F2"/>
    <w:rsid w:val="008C69A3"/>
    <w:rsid w:val="008C6A47"/>
    <w:rsid w:val="008C6E19"/>
    <w:rsid w:val="008C7772"/>
    <w:rsid w:val="008D0838"/>
    <w:rsid w:val="008D183D"/>
    <w:rsid w:val="008D2DE9"/>
    <w:rsid w:val="008D320E"/>
    <w:rsid w:val="008D3267"/>
    <w:rsid w:val="008D4E5B"/>
    <w:rsid w:val="008E1921"/>
    <w:rsid w:val="008E2484"/>
    <w:rsid w:val="008E2714"/>
    <w:rsid w:val="008E3DF4"/>
    <w:rsid w:val="008E3F0A"/>
    <w:rsid w:val="008E6182"/>
    <w:rsid w:val="008E711E"/>
    <w:rsid w:val="008F08EB"/>
    <w:rsid w:val="008F0E60"/>
    <w:rsid w:val="008F0FDA"/>
    <w:rsid w:val="008F1CC4"/>
    <w:rsid w:val="008F1E07"/>
    <w:rsid w:val="008F3031"/>
    <w:rsid w:val="008F36B8"/>
    <w:rsid w:val="008F4791"/>
    <w:rsid w:val="008F6EDC"/>
    <w:rsid w:val="008F7392"/>
    <w:rsid w:val="008F753D"/>
    <w:rsid w:val="00900756"/>
    <w:rsid w:val="009019B5"/>
    <w:rsid w:val="00902FDA"/>
    <w:rsid w:val="0090376F"/>
    <w:rsid w:val="0090443D"/>
    <w:rsid w:val="009106B3"/>
    <w:rsid w:val="00911B81"/>
    <w:rsid w:val="0091262E"/>
    <w:rsid w:val="009126BF"/>
    <w:rsid w:val="00912A0E"/>
    <w:rsid w:val="00913758"/>
    <w:rsid w:val="0091436E"/>
    <w:rsid w:val="00914926"/>
    <w:rsid w:val="00915153"/>
    <w:rsid w:val="009157D1"/>
    <w:rsid w:val="00917822"/>
    <w:rsid w:val="00920B80"/>
    <w:rsid w:val="00920F3F"/>
    <w:rsid w:val="00921783"/>
    <w:rsid w:val="00921966"/>
    <w:rsid w:val="00923496"/>
    <w:rsid w:val="00924754"/>
    <w:rsid w:val="009259C3"/>
    <w:rsid w:val="00926393"/>
    <w:rsid w:val="00928024"/>
    <w:rsid w:val="0093089B"/>
    <w:rsid w:val="00932401"/>
    <w:rsid w:val="00932606"/>
    <w:rsid w:val="00932D96"/>
    <w:rsid w:val="00933FD6"/>
    <w:rsid w:val="009343CC"/>
    <w:rsid w:val="009356B4"/>
    <w:rsid w:val="00935A72"/>
    <w:rsid w:val="009362BE"/>
    <w:rsid w:val="00937399"/>
    <w:rsid w:val="00937C0B"/>
    <w:rsid w:val="009402BE"/>
    <w:rsid w:val="00940479"/>
    <w:rsid w:val="009411CB"/>
    <w:rsid w:val="00941324"/>
    <w:rsid w:val="009417B8"/>
    <w:rsid w:val="00941C44"/>
    <w:rsid w:val="00942F15"/>
    <w:rsid w:val="00943A77"/>
    <w:rsid w:val="00945B36"/>
    <w:rsid w:val="00946DBB"/>
    <w:rsid w:val="0095096F"/>
    <w:rsid w:val="00950977"/>
    <w:rsid w:val="00950BAC"/>
    <w:rsid w:val="009515F2"/>
    <w:rsid w:val="00952301"/>
    <w:rsid w:val="00952F71"/>
    <w:rsid w:val="009531AC"/>
    <w:rsid w:val="00954047"/>
    <w:rsid w:val="0095455D"/>
    <w:rsid w:val="0095632C"/>
    <w:rsid w:val="00956442"/>
    <w:rsid w:val="0095681D"/>
    <w:rsid w:val="009578EB"/>
    <w:rsid w:val="00957D8C"/>
    <w:rsid w:val="00961E78"/>
    <w:rsid w:val="009620F4"/>
    <w:rsid w:val="0096312C"/>
    <w:rsid w:val="00964D14"/>
    <w:rsid w:val="009651C7"/>
    <w:rsid w:val="00965CDC"/>
    <w:rsid w:val="00972901"/>
    <w:rsid w:val="00972905"/>
    <w:rsid w:val="00976120"/>
    <w:rsid w:val="00980783"/>
    <w:rsid w:val="009807E3"/>
    <w:rsid w:val="00980C40"/>
    <w:rsid w:val="00981426"/>
    <w:rsid w:val="00982C1B"/>
    <w:rsid w:val="00984535"/>
    <w:rsid w:val="00984B82"/>
    <w:rsid w:val="00985EDE"/>
    <w:rsid w:val="00986808"/>
    <w:rsid w:val="00987C86"/>
    <w:rsid w:val="00992642"/>
    <w:rsid w:val="00993567"/>
    <w:rsid w:val="00993E25"/>
    <w:rsid w:val="009946DA"/>
    <w:rsid w:val="00994C72"/>
    <w:rsid w:val="00995135"/>
    <w:rsid w:val="0099526E"/>
    <w:rsid w:val="0099558F"/>
    <w:rsid w:val="0099560B"/>
    <w:rsid w:val="00995B1D"/>
    <w:rsid w:val="0099637C"/>
    <w:rsid w:val="00997C6D"/>
    <w:rsid w:val="00997C84"/>
    <w:rsid w:val="009A00E6"/>
    <w:rsid w:val="009A0B02"/>
    <w:rsid w:val="009A0E7B"/>
    <w:rsid w:val="009A109A"/>
    <w:rsid w:val="009A12C4"/>
    <w:rsid w:val="009A26B6"/>
    <w:rsid w:val="009A3B52"/>
    <w:rsid w:val="009A3CA1"/>
    <w:rsid w:val="009A4593"/>
    <w:rsid w:val="009A4978"/>
    <w:rsid w:val="009A5A2F"/>
    <w:rsid w:val="009A638F"/>
    <w:rsid w:val="009A6ACC"/>
    <w:rsid w:val="009A6C3F"/>
    <w:rsid w:val="009B1AAE"/>
    <w:rsid w:val="009B3489"/>
    <w:rsid w:val="009B53BB"/>
    <w:rsid w:val="009B5423"/>
    <w:rsid w:val="009B5698"/>
    <w:rsid w:val="009B5ABB"/>
    <w:rsid w:val="009B5C29"/>
    <w:rsid w:val="009B677B"/>
    <w:rsid w:val="009B6B89"/>
    <w:rsid w:val="009B6C6A"/>
    <w:rsid w:val="009B6F52"/>
    <w:rsid w:val="009B77CA"/>
    <w:rsid w:val="009C0049"/>
    <w:rsid w:val="009C03BA"/>
    <w:rsid w:val="009C54C5"/>
    <w:rsid w:val="009C6124"/>
    <w:rsid w:val="009C6615"/>
    <w:rsid w:val="009C7A5D"/>
    <w:rsid w:val="009C7FF7"/>
    <w:rsid w:val="009D0236"/>
    <w:rsid w:val="009D0FDF"/>
    <w:rsid w:val="009D2492"/>
    <w:rsid w:val="009D258D"/>
    <w:rsid w:val="009D2CE9"/>
    <w:rsid w:val="009D3113"/>
    <w:rsid w:val="009D35D9"/>
    <w:rsid w:val="009D3702"/>
    <w:rsid w:val="009D3BD7"/>
    <w:rsid w:val="009D51C3"/>
    <w:rsid w:val="009D6BCA"/>
    <w:rsid w:val="009D7DD9"/>
    <w:rsid w:val="009E06B2"/>
    <w:rsid w:val="009E1088"/>
    <w:rsid w:val="009E28BD"/>
    <w:rsid w:val="009E2D60"/>
    <w:rsid w:val="009E3273"/>
    <w:rsid w:val="009E4FFD"/>
    <w:rsid w:val="009E6271"/>
    <w:rsid w:val="009E6E6E"/>
    <w:rsid w:val="009E701D"/>
    <w:rsid w:val="009F09E1"/>
    <w:rsid w:val="009F2FB1"/>
    <w:rsid w:val="009F39AA"/>
    <w:rsid w:val="009F3A35"/>
    <w:rsid w:val="009F46E2"/>
    <w:rsid w:val="009F617F"/>
    <w:rsid w:val="009F6E6D"/>
    <w:rsid w:val="009F6F7F"/>
    <w:rsid w:val="009F7663"/>
    <w:rsid w:val="009F7F63"/>
    <w:rsid w:val="00A0095B"/>
    <w:rsid w:val="00A014C5"/>
    <w:rsid w:val="00A019D5"/>
    <w:rsid w:val="00A05082"/>
    <w:rsid w:val="00A05281"/>
    <w:rsid w:val="00A06370"/>
    <w:rsid w:val="00A06E7E"/>
    <w:rsid w:val="00A0704D"/>
    <w:rsid w:val="00A10A8C"/>
    <w:rsid w:val="00A10C9B"/>
    <w:rsid w:val="00A1198F"/>
    <w:rsid w:val="00A135AD"/>
    <w:rsid w:val="00A15064"/>
    <w:rsid w:val="00A155CF"/>
    <w:rsid w:val="00A16453"/>
    <w:rsid w:val="00A17319"/>
    <w:rsid w:val="00A21443"/>
    <w:rsid w:val="00A21A0C"/>
    <w:rsid w:val="00A24C6C"/>
    <w:rsid w:val="00A252A6"/>
    <w:rsid w:val="00A256D0"/>
    <w:rsid w:val="00A2775B"/>
    <w:rsid w:val="00A27973"/>
    <w:rsid w:val="00A32CE5"/>
    <w:rsid w:val="00A338DA"/>
    <w:rsid w:val="00A34BDE"/>
    <w:rsid w:val="00A358A6"/>
    <w:rsid w:val="00A363D2"/>
    <w:rsid w:val="00A36686"/>
    <w:rsid w:val="00A369FC"/>
    <w:rsid w:val="00A40EB4"/>
    <w:rsid w:val="00A41C60"/>
    <w:rsid w:val="00A421E2"/>
    <w:rsid w:val="00A4221B"/>
    <w:rsid w:val="00A427DE"/>
    <w:rsid w:val="00A432F1"/>
    <w:rsid w:val="00A43DF7"/>
    <w:rsid w:val="00A44BC4"/>
    <w:rsid w:val="00A450AF"/>
    <w:rsid w:val="00A45730"/>
    <w:rsid w:val="00A459DF"/>
    <w:rsid w:val="00A4623D"/>
    <w:rsid w:val="00A46DB5"/>
    <w:rsid w:val="00A47288"/>
    <w:rsid w:val="00A51653"/>
    <w:rsid w:val="00A53194"/>
    <w:rsid w:val="00A550D8"/>
    <w:rsid w:val="00A55275"/>
    <w:rsid w:val="00A55E04"/>
    <w:rsid w:val="00A564B6"/>
    <w:rsid w:val="00A566D6"/>
    <w:rsid w:val="00A572FA"/>
    <w:rsid w:val="00A575A2"/>
    <w:rsid w:val="00A578E4"/>
    <w:rsid w:val="00A60278"/>
    <w:rsid w:val="00A60817"/>
    <w:rsid w:val="00A61E30"/>
    <w:rsid w:val="00A62BF7"/>
    <w:rsid w:val="00A62E5C"/>
    <w:rsid w:val="00A62F3C"/>
    <w:rsid w:val="00A63004"/>
    <w:rsid w:val="00A63345"/>
    <w:rsid w:val="00A635C5"/>
    <w:rsid w:val="00A65149"/>
    <w:rsid w:val="00A651D8"/>
    <w:rsid w:val="00A6623B"/>
    <w:rsid w:val="00A66A5F"/>
    <w:rsid w:val="00A70E51"/>
    <w:rsid w:val="00A71DBD"/>
    <w:rsid w:val="00A71F45"/>
    <w:rsid w:val="00A73D29"/>
    <w:rsid w:val="00A74C8E"/>
    <w:rsid w:val="00A750E9"/>
    <w:rsid w:val="00A75E2A"/>
    <w:rsid w:val="00A76066"/>
    <w:rsid w:val="00A764CA"/>
    <w:rsid w:val="00A7740F"/>
    <w:rsid w:val="00A7774F"/>
    <w:rsid w:val="00A777F1"/>
    <w:rsid w:val="00A77A29"/>
    <w:rsid w:val="00A8100E"/>
    <w:rsid w:val="00A81836"/>
    <w:rsid w:val="00A81F5B"/>
    <w:rsid w:val="00A821CF"/>
    <w:rsid w:val="00A83204"/>
    <w:rsid w:val="00A83AFF"/>
    <w:rsid w:val="00A83E1A"/>
    <w:rsid w:val="00A841AC"/>
    <w:rsid w:val="00A842C2"/>
    <w:rsid w:val="00A861F8"/>
    <w:rsid w:val="00A86FA2"/>
    <w:rsid w:val="00A87B12"/>
    <w:rsid w:val="00A90BF0"/>
    <w:rsid w:val="00A90E34"/>
    <w:rsid w:val="00A91DFD"/>
    <w:rsid w:val="00A91F40"/>
    <w:rsid w:val="00A926E8"/>
    <w:rsid w:val="00A946D2"/>
    <w:rsid w:val="00A9765E"/>
    <w:rsid w:val="00A97937"/>
    <w:rsid w:val="00AA437A"/>
    <w:rsid w:val="00AA49B9"/>
    <w:rsid w:val="00AA4B08"/>
    <w:rsid w:val="00AA5630"/>
    <w:rsid w:val="00AA6730"/>
    <w:rsid w:val="00AA6748"/>
    <w:rsid w:val="00AB058D"/>
    <w:rsid w:val="00AB1C15"/>
    <w:rsid w:val="00AB2C9B"/>
    <w:rsid w:val="00AB2EFF"/>
    <w:rsid w:val="00AB3CA8"/>
    <w:rsid w:val="00AB5FDB"/>
    <w:rsid w:val="00AB6387"/>
    <w:rsid w:val="00AB75F2"/>
    <w:rsid w:val="00AC0803"/>
    <w:rsid w:val="00AC0978"/>
    <w:rsid w:val="00AC11A3"/>
    <w:rsid w:val="00AC14B4"/>
    <w:rsid w:val="00AC14FB"/>
    <w:rsid w:val="00AC22E9"/>
    <w:rsid w:val="00AC2E68"/>
    <w:rsid w:val="00AC5B44"/>
    <w:rsid w:val="00AC5DEB"/>
    <w:rsid w:val="00AC6F71"/>
    <w:rsid w:val="00AC7A18"/>
    <w:rsid w:val="00AD07A7"/>
    <w:rsid w:val="00AD3758"/>
    <w:rsid w:val="00AD4BB4"/>
    <w:rsid w:val="00AD52D1"/>
    <w:rsid w:val="00AD5A4D"/>
    <w:rsid w:val="00AD6E04"/>
    <w:rsid w:val="00AD7A96"/>
    <w:rsid w:val="00AD7B6C"/>
    <w:rsid w:val="00AE0452"/>
    <w:rsid w:val="00AE1903"/>
    <w:rsid w:val="00AE26A8"/>
    <w:rsid w:val="00AE336E"/>
    <w:rsid w:val="00AE40EB"/>
    <w:rsid w:val="00AE43AC"/>
    <w:rsid w:val="00AE48B6"/>
    <w:rsid w:val="00AE52C3"/>
    <w:rsid w:val="00AF1502"/>
    <w:rsid w:val="00AF17DB"/>
    <w:rsid w:val="00AF1EBD"/>
    <w:rsid w:val="00AF1F4F"/>
    <w:rsid w:val="00AF20EF"/>
    <w:rsid w:val="00AF29A7"/>
    <w:rsid w:val="00AF354B"/>
    <w:rsid w:val="00AF4731"/>
    <w:rsid w:val="00AF5493"/>
    <w:rsid w:val="00AF5497"/>
    <w:rsid w:val="00AF5D9D"/>
    <w:rsid w:val="00AF668A"/>
    <w:rsid w:val="00AF77FA"/>
    <w:rsid w:val="00AFE164"/>
    <w:rsid w:val="00B01D2E"/>
    <w:rsid w:val="00B02E33"/>
    <w:rsid w:val="00B035DC"/>
    <w:rsid w:val="00B04445"/>
    <w:rsid w:val="00B05FA5"/>
    <w:rsid w:val="00B06CC8"/>
    <w:rsid w:val="00B07981"/>
    <w:rsid w:val="00B07C7D"/>
    <w:rsid w:val="00B07D8D"/>
    <w:rsid w:val="00B11D59"/>
    <w:rsid w:val="00B11EDA"/>
    <w:rsid w:val="00B127B4"/>
    <w:rsid w:val="00B1291C"/>
    <w:rsid w:val="00B13E4A"/>
    <w:rsid w:val="00B14A96"/>
    <w:rsid w:val="00B14DDE"/>
    <w:rsid w:val="00B153BD"/>
    <w:rsid w:val="00B154D4"/>
    <w:rsid w:val="00B17356"/>
    <w:rsid w:val="00B17640"/>
    <w:rsid w:val="00B20A69"/>
    <w:rsid w:val="00B218B7"/>
    <w:rsid w:val="00B23AB4"/>
    <w:rsid w:val="00B25746"/>
    <w:rsid w:val="00B2694F"/>
    <w:rsid w:val="00B27389"/>
    <w:rsid w:val="00B27667"/>
    <w:rsid w:val="00B305BA"/>
    <w:rsid w:val="00B30F2D"/>
    <w:rsid w:val="00B319EB"/>
    <w:rsid w:val="00B32CBA"/>
    <w:rsid w:val="00B3488D"/>
    <w:rsid w:val="00B34F25"/>
    <w:rsid w:val="00B36BF7"/>
    <w:rsid w:val="00B3738F"/>
    <w:rsid w:val="00B40B5E"/>
    <w:rsid w:val="00B42429"/>
    <w:rsid w:val="00B4253C"/>
    <w:rsid w:val="00B438AB"/>
    <w:rsid w:val="00B46264"/>
    <w:rsid w:val="00B46D2F"/>
    <w:rsid w:val="00B50727"/>
    <w:rsid w:val="00B50FA8"/>
    <w:rsid w:val="00B51026"/>
    <w:rsid w:val="00B53945"/>
    <w:rsid w:val="00B53A53"/>
    <w:rsid w:val="00B53A57"/>
    <w:rsid w:val="00B5518B"/>
    <w:rsid w:val="00B55255"/>
    <w:rsid w:val="00B55419"/>
    <w:rsid w:val="00B5582F"/>
    <w:rsid w:val="00B601F7"/>
    <w:rsid w:val="00B60479"/>
    <w:rsid w:val="00B60732"/>
    <w:rsid w:val="00B622BB"/>
    <w:rsid w:val="00B62C59"/>
    <w:rsid w:val="00B64A11"/>
    <w:rsid w:val="00B65496"/>
    <w:rsid w:val="00B65855"/>
    <w:rsid w:val="00B66CAC"/>
    <w:rsid w:val="00B67225"/>
    <w:rsid w:val="00B70DCF"/>
    <w:rsid w:val="00B70EB5"/>
    <w:rsid w:val="00B7124A"/>
    <w:rsid w:val="00B726E4"/>
    <w:rsid w:val="00B72E0D"/>
    <w:rsid w:val="00B73539"/>
    <w:rsid w:val="00B736E0"/>
    <w:rsid w:val="00B745EB"/>
    <w:rsid w:val="00B75C1C"/>
    <w:rsid w:val="00B8014F"/>
    <w:rsid w:val="00B81150"/>
    <w:rsid w:val="00B815D1"/>
    <w:rsid w:val="00B8457B"/>
    <w:rsid w:val="00B852FF"/>
    <w:rsid w:val="00B85486"/>
    <w:rsid w:val="00B870D7"/>
    <w:rsid w:val="00B8780F"/>
    <w:rsid w:val="00B87E55"/>
    <w:rsid w:val="00B9007A"/>
    <w:rsid w:val="00B908EC"/>
    <w:rsid w:val="00B9131C"/>
    <w:rsid w:val="00B91869"/>
    <w:rsid w:val="00B9437A"/>
    <w:rsid w:val="00B94781"/>
    <w:rsid w:val="00B94912"/>
    <w:rsid w:val="00B94FAC"/>
    <w:rsid w:val="00B95CBE"/>
    <w:rsid w:val="00B95F46"/>
    <w:rsid w:val="00B9603F"/>
    <w:rsid w:val="00B97C5B"/>
    <w:rsid w:val="00BA4FBA"/>
    <w:rsid w:val="00BA7BD3"/>
    <w:rsid w:val="00BB0494"/>
    <w:rsid w:val="00BB07CD"/>
    <w:rsid w:val="00BB10B9"/>
    <w:rsid w:val="00BB140C"/>
    <w:rsid w:val="00BB2599"/>
    <w:rsid w:val="00BB4957"/>
    <w:rsid w:val="00BB58D1"/>
    <w:rsid w:val="00BB5E88"/>
    <w:rsid w:val="00BB668F"/>
    <w:rsid w:val="00BB7C6B"/>
    <w:rsid w:val="00BC056A"/>
    <w:rsid w:val="00BC0FA4"/>
    <w:rsid w:val="00BC171D"/>
    <w:rsid w:val="00BC1CDC"/>
    <w:rsid w:val="00BC32DE"/>
    <w:rsid w:val="00BC34FE"/>
    <w:rsid w:val="00BC3769"/>
    <w:rsid w:val="00BC47BB"/>
    <w:rsid w:val="00BC7257"/>
    <w:rsid w:val="00BC7D9F"/>
    <w:rsid w:val="00BC7DDC"/>
    <w:rsid w:val="00BD01EA"/>
    <w:rsid w:val="00BD1472"/>
    <w:rsid w:val="00BD2144"/>
    <w:rsid w:val="00BD26F2"/>
    <w:rsid w:val="00BD2D32"/>
    <w:rsid w:val="00BD3945"/>
    <w:rsid w:val="00BE0FC8"/>
    <w:rsid w:val="00BE17DB"/>
    <w:rsid w:val="00BE20E6"/>
    <w:rsid w:val="00BE2DF9"/>
    <w:rsid w:val="00BE3049"/>
    <w:rsid w:val="00BE34A3"/>
    <w:rsid w:val="00BE4187"/>
    <w:rsid w:val="00BE660A"/>
    <w:rsid w:val="00BE72F5"/>
    <w:rsid w:val="00BE7CAD"/>
    <w:rsid w:val="00BF06D6"/>
    <w:rsid w:val="00BF0F2F"/>
    <w:rsid w:val="00BF18EB"/>
    <w:rsid w:val="00BF2344"/>
    <w:rsid w:val="00BF2416"/>
    <w:rsid w:val="00BF32FA"/>
    <w:rsid w:val="00BF3F94"/>
    <w:rsid w:val="00BF40BB"/>
    <w:rsid w:val="00BF4E77"/>
    <w:rsid w:val="00BF5116"/>
    <w:rsid w:val="00BF6F5B"/>
    <w:rsid w:val="00BF6FC5"/>
    <w:rsid w:val="00BF7ACA"/>
    <w:rsid w:val="00BF7E3C"/>
    <w:rsid w:val="00C00217"/>
    <w:rsid w:val="00C008DB"/>
    <w:rsid w:val="00C00AD1"/>
    <w:rsid w:val="00C010D8"/>
    <w:rsid w:val="00C01A3A"/>
    <w:rsid w:val="00C01B0D"/>
    <w:rsid w:val="00C01B1A"/>
    <w:rsid w:val="00C01CCC"/>
    <w:rsid w:val="00C02054"/>
    <w:rsid w:val="00C02BA6"/>
    <w:rsid w:val="00C04211"/>
    <w:rsid w:val="00C04C4D"/>
    <w:rsid w:val="00C100E8"/>
    <w:rsid w:val="00C11489"/>
    <w:rsid w:val="00C11550"/>
    <w:rsid w:val="00C12252"/>
    <w:rsid w:val="00C13172"/>
    <w:rsid w:val="00C13316"/>
    <w:rsid w:val="00C133E8"/>
    <w:rsid w:val="00C13463"/>
    <w:rsid w:val="00C14D87"/>
    <w:rsid w:val="00C14DA0"/>
    <w:rsid w:val="00C16A83"/>
    <w:rsid w:val="00C16CD3"/>
    <w:rsid w:val="00C17435"/>
    <w:rsid w:val="00C17758"/>
    <w:rsid w:val="00C203F8"/>
    <w:rsid w:val="00C2146D"/>
    <w:rsid w:val="00C21FD4"/>
    <w:rsid w:val="00C22895"/>
    <w:rsid w:val="00C22EB9"/>
    <w:rsid w:val="00C2385B"/>
    <w:rsid w:val="00C24684"/>
    <w:rsid w:val="00C24954"/>
    <w:rsid w:val="00C25B73"/>
    <w:rsid w:val="00C2709F"/>
    <w:rsid w:val="00C2759A"/>
    <w:rsid w:val="00C275A4"/>
    <w:rsid w:val="00C30460"/>
    <w:rsid w:val="00C312BF"/>
    <w:rsid w:val="00C31489"/>
    <w:rsid w:val="00C3189C"/>
    <w:rsid w:val="00C31B87"/>
    <w:rsid w:val="00C32817"/>
    <w:rsid w:val="00C34864"/>
    <w:rsid w:val="00C35E91"/>
    <w:rsid w:val="00C36ACD"/>
    <w:rsid w:val="00C3750A"/>
    <w:rsid w:val="00C37FA2"/>
    <w:rsid w:val="00C41AD0"/>
    <w:rsid w:val="00C41AF3"/>
    <w:rsid w:val="00C41EAD"/>
    <w:rsid w:val="00C4283D"/>
    <w:rsid w:val="00C42AC9"/>
    <w:rsid w:val="00C442BE"/>
    <w:rsid w:val="00C45198"/>
    <w:rsid w:val="00C4542E"/>
    <w:rsid w:val="00C46C5E"/>
    <w:rsid w:val="00C479E5"/>
    <w:rsid w:val="00C516C1"/>
    <w:rsid w:val="00C51D01"/>
    <w:rsid w:val="00C51DE2"/>
    <w:rsid w:val="00C52EE0"/>
    <w:rsid w:val="00C54563"/>
    <w:rsid w:val="00C60AF7"/>
    <w:rsid w:val="00C611EF"/>
    <w:rsid w:val="00C62DDC"/>
    <w:rsid w:val="00C62FD3"/>
    <w:rsid w:val="00C63A88"/>
    <w:rsid w:val="00C63E51"/>
    <w:rsid w:val="00C64850"/>
    <w:rsid w:val="00C65AE9"/>
    <w:rsid w:val="00C65CCA"/>
    <w:rsid w:val="00C66647"/>
    <w:rsid w:val="00C66677"/>
    <w:rsid w:val="00C67ACE"/>
    <w:rsid w:val="00C7016D"/>
    <w:rsid w:val="00C7169B"/>
    <w:rsid w:val="00C72825"/>
    <w:rsid w:val="00C72A6C"/>
    <w:rsid w:val="00C7369A"/>
    <w:rsid w:val="00C7592B"/>
    <w:rsid w:val="00C75EC0"/>
    <w:rsid w:val="00C76A68"/>
    <w:rsid w:val="00C76AA4"/>
    <w:rsid w:val="00C76CF8"/>
    <w:rsid w:val="00C77D70"/>
    <w:rsid w:val="00C810B4"/>
    <w:rsid w:val="00C81811"/>
    <w:rsid w:val="00C83479"/>
    <w:rsid w:val="00C83480"/>
    <w:rsid w:val="00C86685"/>
    <w:rsid w:val="00C86C55"/>
    <w:rsid w:val="00C87A95"/>
    <w:rsid w:val="00C87C9F"/>
    <w:rsid w:val="00C909EE"/>
    <w:rsid w:val="00C93925"/>
    <w:rsid w:val="00C95C78"/>
    <w:rsid w:val="00C968D0"/>
    <w:rsid w:val="00C97CD3"/>
    <w:rsid w:val="00CA0FD7"/>
    <w:rsid w:val="00CA1766"/>
    <w:rsid w:val="00CA178F"/>
    <w:rsid w:val="00CA2265"/>
    <w:rsid w:val="00CA37BD"/>
    <w:rsid w:val="00CA58AB"/>
    <w:rsid w:val="00CA68E2"/>
    <w:rsid w:val="00CA6AC3"/>
    <w:rsid w:val="00CA79CD"/>
    <w:rsid w:val="00CB0112"/>
    <w:rsid w:val="00CB0646"/>
    <w:rsid w:val="00CB1018"/>
    <w:rsid w:val="00CB12B7"/>
    <w:rsid w:val="00CB1684"/>
    <w:rsid w:val="00CB17DA"/>
    <w:rsid w:val="00CB254A"/>
    <w:rsid w:val="00CB28DC"/>
    <w:rsid w:val="00CB5256"/>
    <w:rsid w:val="00CB57B2"/>
    <w:rsid w:val="00CB7E11"/>
    <w:rsid w:val="00CC0042"/>
    <w:rsid w:val="00CC078C"/>
    <w:rsid w:val="00CC0822"/>
    <w:rsid w:val="00CC2B97"/>
    <w:rsid w:val="00CC3146"/>
    <w:rsid w:val="00CC41F6"/>
    <w:rsid w:val="00CC4AB3"/>
    <w:rsid w:val="00CC7328"/>
    <w:rsid w:val="00CC7733"/>
    <w:rsid w:val="00CC77C7"/>
    <w:rsid w:val="00CC7B3A"/>
    <w:rsid w:val="00CD0337"/>
    <w:rsid w:val="00CD06D2"/>
    <w:rsid w:val="00CD07EE"/>
    <w:rsid w:val="00CD14E1"/>
    <w:rsid w:val="00CD1987"/>
    <w:rsid w:val="00CD2C22"/>
    <w:rsid w:val="00CD2C31"/>
    <w:rsid w:val="00CD3D5E"/>
    <w:rsid w:val="00CD4A95"/>
    <w:rsid w:val="00CD56A0"/>
    <w:rsid w:val="00CD5F05"/>
    <w:rsid w:val="00CD624C"/>
    <w:rsid w:val="00CD6E2A"/>
    <w:rsid w:val="00CD7F69"/>
    <w:rsid w:val="00CE08F7"/>
    <w:rsid w:val="00CE0DDA"/>
    <w:rsid w:val="00CE162B"/>
    <w:rsid w:val="00CE2142"/>
    <w:rsid w:val="00CE2BC7"/>
    <w:rsid w:val="00CE3918"/>
    <w:rsid w:val="00CE46E7"/>
    <w:rsid w:val="00CE6188"/>
    <w:rsid w:val="00CE6651"/>
    <w:rsid w:val="00CE6AC7"/>
    <w:rsid w:val="00CF01DF"/>
    <w:rsid w:val="00CF07CC"/>
    <w:rsid w:val="00CF0EBF"/>
    <w:rsid w:val="00CF2874"/>
    <w:rsid w:val="00CF319C"/>
    <w:rsid w:val="00CF38CF"/>
    <w:rsid w:val="00CF3973"/>
    <w:rsid w:val="00CF3AC9"/>
    <w:rsid w:val="00CF43AE"/>
    <w:rsid w:val="00CF4BF5"/>
    <w:rsid w:val="00CF5AE3"/>
    <w:rsid w:val="00CF5BC1"/>
    <w:rsid w:val="00CF76D8"/>
    <w:rsid w:val="00D00908"/>
    <w:rsid w:val="00D0109F"/>
    <w:rsid w:val="00D0147B"/>
    <w:rsid w:val="00D017D0"/>
    <w:rsid w:val="00D02044"/>
    <w:rsid w:val="00D03440"/>
    <w:rsid w:val="00D03DEA"/>
    <w:rsid w:val="00D03FEB"/>
    <w:rsid w:val="00D06880"/>
    <w:rsid w:val="00D06E28"/>
    <w:rsid w:val="00D07BBB"/>
    <w:rsid w:val="00D07E78"/>
    <w:rsid w:val="00D11558"/>
    <w:rsid w:val="00D118A2"/>
    <w:rsid w:val="00D13D8C"/>
    <w:rsid w:val="00D13E7F"/>
    <w:rsid w:val="00D15D66"/>
    <w:rsid w:val="00D167D2"/>
    <w:rsid w:val="00D20360"/>
    <w:rsid w:val="00D211D7"/>
    <w:rsid w:val="00D22163"/>
    <w:rsid w:val="00D22B27"/>
    <w:rsid w:val="00D23CE5"/>
    <w:rsid w:val="00D27A8A"/>
    <w:rsid w:val="00D32662"/>
    <w:rsid w:val="00D3287B"/>
    <w:rsid w:val="00D33426"/>
    <w:rsid w:val="00D3387A"/>
    <w:rsid w:val="00D339B7"/>
    <w:rsid w:val="00D33ACA"/>
    <w:rsid w:val="00D33AE9"/>
    <w:rsid w:val="00D3416D"/>
    <w:rsid w:val="00D34D99"/>
    <w:rsid w:val="00D34FAD"/>
    <w:rsid w:val="00D352E2"/>
    <w:rsid w:val="00D35E91"/>
    <w:rsid w:val="00D41314"/>
    <w:rsid w:val="00D416D6"/>
    <w:rsid w:val="00D41B7E"/>
    <w:rsid w:val="00D41E5D"/>
    <w:rsid w:val="00D42C9D"/>
    <w:rsid w:val="00D42E94"/>
    <w:rsid w:val="00D4358F"/>
    <w:rsid w:val="00D45393"/>
    <w:rsid w:val="00D4583C"/>
    <w:rsid w:val="00D45A5B"/>
    <w:rsid w:val="00D45BF4"/>
    <w:rsid w:val="00D45E31"/>
    <w:rsid w:val="00D477A0"/>
    <w:rsid w:val="00D47A0E"/>
    <w:rsid w:val="00D511B1"/>
    <w:rsid w:val="00D51785"/>
    <w:rsid w:val="00D52C82"/>
    <w:rsid w:val="00D52CD0"/>
    <w:rsid w:val="00D5387E"/>
    <w:rsid w:val="00D55E2E"/>
    <w:rsid w:val="00D56C46"/>
    <w:rsid w:val="00D57322"/>
    <w:rsid w:val="00D5742B"/>
    <w:rsid w:val="00D5743B"/>
    <w:rsid w:val="00D575F2"/>
    <w:rsid w:val="00D60295"/>
    <w:rsid w:val="00D606B7"/>
    <w:rsid w:val="00D61DA2"/>
    <w:rsid w:val="00D62A78"/>
    <w:rsid w:val="00D642FA"/>
    <w:rsid w:val="00D649CD"/>
    <w:rsid w:val="00D66197"/>
    <w:rsid w:val="00D6657B"/>
    <w:rsid w:val="00D676E6"/>
    <w:rsid w:val="00D67AEA"/>
    <w:rsid w:val="00D67F05"/>
    <w:rsid w:val="00D70389"/>
    <w:rsid w:val="00D7064E"/>
    <w:rsid w:val="00D70670"/>
    <w:rsid w:val="00D70E3E"/>
    <w:rsid w:val="00D70F00"/>
    <w:rsid w:val="00D73396"/>
    <w:rsid w:val="00D73CED"/>
    <w:rsid w:val="00D741C0"/>
    <w:rsid w:val="00D745BC"/>
    <w:rsid w:val="00D74AEB"/>
    <w:rsid w:val="00D75C73"/>
    <w:rsid w:val="00D76352"/>
    <w:rsid w:val="00D76A96"/>
    <w:rsid w:val="00D76EE3"/>
    <w:rsid w:val="00D8008D"/>
    <w:rsid w:val="00D81544"/>
    <w:rsid w:val="00D83D0E"/>
    <w:rsid w:val="00D84502"/>
    <w:rsid w:val="00D85070"/>
    <w:rsid w:val="00D8594B"/>
    <w:rsid w:val="00D85CCA"/>
    <w:rsid w:val="00D87025"/>
    <w:rsid w:val="00D918D8"/>
    <w:rsid w:val="00D91F64"/>
    <w:rsid w:val="00D935ED"/>
    <w:rsid w:val="00D956D4"/>
    <w:rsid w:val="00DA0AD5"/>
    <w:rsid w:val="00DA0B12"/>
    <w:rsid w:val="00DA1CEB"/>
    <w:rsid w:val="00DA2AA8"/>
    <w:rsid w:val="00DA2C8F"/>
    <w:rsid w:val="00DA3813"/>
    <w:rsid w:val="00DA4590"/>
    <w:rsid w:val="00DA4CBC"/>
    <w:rsid w:val="00DA5110"/>
    <w:rsid w:val="00DA59F6"/>
    <w:rsid w:val="00DA5CCB"/>
    <w:rsid w:val="00DA63E7"/>
    <w:rsid w:val="00DA69BC"/>
    <w:rsid w:val="00DA7423"/>
    <w:rsid w:val="00DA7DFD"/>
    <w:rsid w:val="00DB0054"/>
    <w:rsid w:val="00DB27C0"/>
    <w:rsid w:val="00DB2ACF"/>
    <w:rsid w:val="00DB2C42"/>
    <w:rsid w:val="00DB3544"/>
    <w:rsid w:val="00DB4075"/>
    <w:rsid w:val="00DB58DA"/>
    <w:rsid w:val="00DB6255"/>
    <w:rsid w:val="00DB6841"/>
    <w:rsid w:val="00DB6961"/>
    <w:rsid w:val="00DB6C97"/>
    <w:rsid w:val="00DB74F4"/>
    <w:rsid w:val="00DC0027"/>
    <w:rsid w:val="00DC08DA"/>
    <w:rsid w:val="00DC0BD1"/>
    <w:rsid w:val="00DC2040"/>
    <w:rsid w:val="00DC3823"/>
    <w:rsid w:val="00DC403C"/>
    <w:rsid w:val="00DC44A8"/>
    <w:rsid w:val="00DC4757"/>
    <w:rsid w:val="00DC4D23"/>
    <w:rsid w:val="00DC5BB2"/>
    <w:rsid w:val="00DC5D9A"/>
    <w:rsid w:val="00DC644F"/>
    <w:rsid w:val="00DC7210"/>
    <w:rsid w:val="00DC729A"/>
    <w:rsid w:val="00DD04B7"/>
    <w:rsid w:val="00DD05CF"/>
    <w:rsid w:val="00DD1CD6"/>
    <w:rsid w:val="00DD229E"/>
    <w:rsid w:val="00DD4073"/>
    <w:rsid w:val="00DD5246"/>
    <w:rsid w:val="00DD576E"/>
    <w:rsid w:val="00DD5DC7"/>
    <w:rsid w:val="00DD6F20"/>
    <w:rsid w:val="00DD7651"/>
    <w:rsid w:val="00DE07FD"/>
    <w:rsid w:val="00DE1166"/>
    <w:rsid w:val="00DE2299"/>
    <w:rsid w:val="00DE34D3"/>
    <w:rsid w:val="00DE358A"/>
    <w:rsid w:val="00DE3A09"/>
    <w:rsid w:val="00DE4720"/>
    <w:rsid w:val="00DE4C70"/>
    <w:rsid w:val="00DE50BE"/>
    <w:rsid w:val="00DE7E1C"/>
    <w:rsid w:val="00DF007A"/>
    <w:rsid w:val="00DF1747"/>
    <w:rsid w:val="00DF2B27"/>
    <w:rsid w:val="00DF2CC0"/>
    <w:rsid w:val="00DF30FD"/>
    <w:rsid w:val="00DF3B97"/>
    <w:rsid w:val="00DF4A8E"/>
    <w:rsid w:val="00DF5D3C"/>
    <w:rsid w:val="00DF6070"/>
    <w:rsid w:val="00DF6BF9"/>
    <w:rsid w:val="00DF6E08"/>
    <w:rsid w:val="00DF7B6B"/>
    <w:rsid w:val="00DF7DAF"/>
    <w:rsid w:val="00E00215"/>
    <w:rsid w:val="00E00354"/>
    <w:rsid w:val="00E005B1"/>
    <w:rsid w:val="00E01C73"/>
    <w:rsid w:val="00E04D21"/>
    <w:rsid w:val="00E053E2"/>
    <w:rsid w:val="00E05C8B"/>
    <w:rsid w:val="00E101EC"/>
    <w:rsid w:val="00E11530"/>
    <w:rsid w:val="00E121F6"/>
    <w:rsid w:val="00E12267"/>
    <w:rsid w:val="00E12DA4"/>
    <w:rsid w:val="00E14652"/>
    <w:rsid w:val="00E14F0F"/>
    <w:rsid w:val="00E16C59"/>
    <w:rsid w:val="00E16F95"/>
    <w:rsid w:val="00E204F0"/>
    <w:rsid w:val="00E20BBE"/>
    <w:rsid w:val="00E21A67"/>
    <w:rsid w:val="00E21C31"/>
    <w:rsid w:val="00E21DBC"/>
    <w:rsid w:val="00E22074"/>
    <w:rsid w:val="00E24480"/>
    <w:rsid w:val="00E25B93"/>
    <w:rsid w:val="00E2623D"/>
    <w:rsid w:val="00E26527"/>
    <w:rsid w:val="00E271A4"/>
    <w:rsid w:val="00E271CE"/>
    <w:rsid w:val="00E30202"/>
    <w:rsid w:val="00E33608"/>
    <w:rsid w:val="00E33F9B"/>
    <w:rsid w:val="00E34EF9"/>
    <w:rsid w:val="00E34F11"/>
    <w:rsid w:val="00E34FC5"/>
    <w:rsid w:val="00E35373"/>
    <w:rsid w:val="00E35CEE"/>
    <w:rsid w:val="00E36461"/>
    <w:rsid w:val="00E378AE"/>
    <w:rsid w:val="00E408C2"/>
    <w:rsid w:val="00E40EDC"/>
    <w:rsid w:val="00E4167F"/>
    <w:rsid w:val="00E444E5"/>
    <w:rsid w:val="00E444E8"/>
    <w:rsid w:val="00E44899"/>
    <w:rsid w:val="00E45715"/>
    <w:rsid w:val="00E464E0"/>
    <w:rsid w:val="00E50650"/>
    <w:rsid w:val="00E5071A"/>
    <w:rsid w:val="00E5232F"/>
    <w:rsid w:val="00E52D52"/>
    <w:rsid w:val="00E54E84"/>
    <w:rsid w:val="00E57627"/>
    <w:rsid w:val="00E57E92"/>
    <w:rsid w:val="00E600F8"/>
    <w:rsid w:val="00E61536"/>
    <w:rsid w:val="00E616AC"/>
    <w:rsid w:val="00E6331C"/>
    <w:rsid w:val="00E638EC"/>
    <w:rsid w:val="00E65A43"/>
    <w:rsid w:val="00E65B92"/>
    <w:rsid w:val="00E6604C"/>
    <w:rsid w:val="00E66F7E"/>
    <w:rsid w:val="00E715AD"/>
    <w:rsid w:val="00E71F8A"/>
    <w:rsid w:val="00E72D30"/>
    <w:rsid w:val="00E72F3F"/>
    <w:rsid w:val="00E745AF"/>
    <w:rsid w:val="00E751BA"/>
    <w:rsid w:val="00E768A4"/>
    <w:rsid w:val="00E7701E"/>
    <w:rsid w:val="00E773E3"/>
    <w:rsid w:val="00E81926"/>
    <w:rsid w:val="00E83184"/>
    <w:rsid w:val="00E84322"/>
    <w:rsid w:val="00E85685"/>
    <w:rsid w:val="00E85D24"/>
    <w:rsid w:val="00E85E25"/>
    <w:rsid w:val="00E870C8"/>
    <w:rsid w:val="00E8750C"/>
    <w:rsid w:val="00E877C5"/>
    <w:rsid w:val="00E90368"/>
    <w:rsid w:val="00E9082F"/>
    <w:rsid w:val="00E90A4C"/>
    <w:rsid w:val="00E91B52"/>
    <w:rsid w:val="00E91CD0"/>
    <w:rsid w:val="00E93242"/>
    <w:rsid w:val="00E938E1"/>
    <w:rsid w:val="00E94E2E"/>
    <w:rsid w:val="00E950FC"/>
    <w:rsid w:val="00E953C6"/>
    <w:rsid w:val="00E958C0"/>
    <w:rsid w:val="00E95C5E"/>
    <w:rsid w:val="00E95FB1"/>
    <w:rsid w:val="00E96BC1"/>
    <w:rsid w:val="00E96C4F"/>
    <w:rsid w:val="00E979FA"/>
    <w:rsid w:val="00EA0D16"/>
    <w:rsid w:val="00EA0DCE"/>
    <w:rsid w:val="00EA0F58"/>
    <w:rsid w:val="00EA115A"/>
    <w:rsid w:val="00EA19C6"/>
    <w:rsid w:val="00EA3F6B"/>
    <w:rsid w:val="00EA47C8"/>
    <w:rsid w:val="00EB06BE"/>
    <w:rsid w:val="00EB0C04"/>
    <w:rsid w:val="00EB1A6A"/>
    <w:rsid w:val="00EB27AC"/>
    <w:rsid w:val="00EB3988"/>
    <w:rsid w:val="00EB47EB"/>
    <w:rsid w:val="00EB4BC3"/>
    <w:rsid w:val="00EB55CE"/>
    <w:rsid w:val="00EB5D66"/>
    <w:rsid w:val="00EB5E65"/>
    <w:rsid w:val="00EB5FAC"/>
    <w:rsid w:val="00EB733A"/>
    <w:rsid w:val="00EB74F7"/>
    <w:rsid w:val="00EB7535"/>
    <w:rsid w:val="00EB7654"/>
    <w:rsid w:val="00EC12E8"/>
    <w:rsid w:val="00EC15DA"/>
    <w:rsid w:val="00EC166D"/>
    <w:rsid w:val="00EC22EF"/>
    <w:rsid w:val="00EC275C"/>
    <w:rsid w:val="00EC2E03"/>
    <w:rsid w:val="00EC3252"/>
    <w:rsid w:val="00EC4CD1"/>
    <w:rsid w:val="00EC6259"/>
    <w:rsid w:val="00EC665B"/>
    <w:rsid w:val="00EC6930"/>
    <w:rsid w:val="00ED1EC5"/>
    <w:rsid w:val="00ED2F1D"/>
    <w:rsid w:val="00ED2FCC"/>
    <w:rsid w:val="00ED33BD"/>
    <w:rsid w:val="00ED6AEC"/>
    <w:rsid w:val="00ED77A5"/>
    <w:rsid w:val="00ED7D01"/>
    <w:rsid w:val="00EE0284"/>
    <w:rsid w:val="00EE04B4"/>
    <w:rsid w:val="00EE26A6"/>
    <w:rsid w:val="00EE2735"/>
    <w:rsid w:val="00EE2B4E"/>
    <w:rsid w:val="00EE3164"/>
    <w:rsid w:val="00EE3E9C"/>
    <w:rsid w:val="00EE41D0"/>
    <w:rsid w:val="00EE4EB8"/>
    <w:rsid w:val="00EE51BD"/>
    <w:rsid w:val="00EE59BB"/>
    <w:rsid w:val="00EE5F29"/>
    <w:rsid w:val="00EE6750"/>
    <w:rsid w:val="00EE75E2"/>
    <w:rsid w:val="00EE7A51"/>
    <w:rsid w:val="00EE7CAE"/>
    <w:rsid w:val="00EF0C0F"/>
    <w:rsid w:val="00EF2B81"/>
    <w:rsid w:val="00EF2BC4"/>
    <w:rsid w:val="00EF32F2"/>
    <w:rsid w:val="00EF3917"/>
    <w:rsid w:val="00EF3FAE"/>
    <w:rsid w:val="00EF4568"/>
    <w:rsid w:val="00EF48EF"/>
    <w:rsid w:val="00EF4963"/>
    <w:rsid w:val="00EF4B5B"/>
    <w:rsid w:val="00EF5324"/>
    <w:rsid w:val="00EF5717"/>
    <w:rsid w:val="00EF5D08"/>
    <w:rsid w:val="00EF6255"/>
    <w:rsid w:val="00EF6CCA"/>
    <w:rsid w:val="00EF6F94"/>
    <w:rsid w:val="00F000FF"/>
    <w:rsid w:val="00F01541"/>
    <w:rsid w:val="00F01B25"/>
    <w:rsid w:val="00F0338C"/>
    <w:rsid w:val="00F0353E"/>
    <w:rsid w:val="00F03FFF"/>
    <w:rsid w:val="00F05018"/>
    <w:rsid w:val="00F056F1"/>
    <w:rsid w:val="00F0634D"/>
    <w:rsid w:val="00F10DB0"/>
    <w:rsid w:val="00F1156F"/>
    <w:rsid w:val="00F130FD"/>
    <w:rsid w:val="00F13197"/>
    <w:rsid w:val="00F14018"/>
    <w:rsid w:val="00F14072"/>
    <w:rsid w:val="00F14BA7"/>
    <w:rsid w:val="00F15459"/>
    <w:rsid w:val="00F15487"/>
    <w:rsid w:val="00F15D4E"/>
    <w:rsid w:val="00F15F92"/>
    <w:rsid w:val="00F16817"/>
    <w:rsid w:val="00F17288"/>
    <w:rsid w:val="00F17980"/>
    <w:rsid w:val="00F2024A"/>
    <w:rsid w:val="00F20D66"/>
    <w:rsid w:val="00F216A4"/>
    <w:rsid w:val="00F228EB"/>
    <w:rsid w:val="00F23494"/>
    <w:rsid w:val="00F246F7"/>
    <w:rsid w:val="00F2770E"/>
    <w:rsid w:val="00F30107"/>
    <w:rsid w:val="00F30A08"/>
    <w:rsid w:val="00F31182"/>
    <w:rsid w:val="00F3126E"/>
    <w:rsid w:val="00F33AE2"/>
    <w:rsid w:val="00F33F4E"/>
    <w:rsid w:val="00F342FD"/>
    <w:rsid w:val="00F35486"/>
    <w:rsid w:val="00F35F51"/>
    <w:rsid w:val="00F362EC"/>
    <w:rsid w:val="00F368BA"/>
    <w:rsid w:val="00F36B81"/>
    <w:rsid w:val="00F377B2"/>
    <w:rsid w:val="00F40011"/>
    <w:rsid w:val="00F4049B"/>
    <w:rsid w:val="00F4116A"/>
    <w:rsid w:val="00F413B3"/>
    <w:rsid w:val="00F41823"/>
    <w:rsid w:val="00F41AFE"/>
    <w:rsid w:val="00F42A9F"/>
    <w:rsid w:val="00F42B96"/>
    <w:rsid w:val="00F43B34"/>
    <w:rsid w:val="00F440C1"/>
    <w:rsid w:val="00F4438A"/>
    <w:rsid w:val="00F44CE3"/>
    <w:rsid w:val="00F45A7B"/>
    <w:rsid w:val="00F4622B"/>
    <w:rsid w:val="00F4690A"/>
    <w:rsid w:val="00F50559"/>
    <w:rsid w:val="00F51630"/>
    <w:rsid w:val="00F5240A"/>
    <w:rsid w:val="00F525C0"/>
    <w:rsid w:val="00F534DE"/>
    <w:rsid w:val="00F53F5C"/>
    <w:rsid w:val="00F543F1"/>
    <w:rsid w:val="00F55A68"/>
    <w:rsid w:val="00F56069"/>
    <w:rsid w:val="00F5630D"/>
    <w:rsid w:val="00F56319"/>
    <w:rsid w:val="00F572D5"/>
    <w:rsid w:val="00F60598"/>
    <w:rsid w:val="00F61B3E"/>
    <w:rsid w:val="00F61BA1"/>
    <w:rsid w:val="00F6426B"/>
    <w:rsid w:val="00F66A12"/>
    <w:rsid w:val="00F675B6"/>
    <w:rsid w:val="00F675DE"/>
    <w:rsid w:val="00F67F8D"/>
    <w:rsid w:val="00F726D0"/>
    <w:rsid w:val="00F7413F"/>
    <w:rsid w:val="00F74590"/>
    <w:rsid w:val="00F75017"/>
    <w:rsid w:val="00F75727"/>
    <w:rsid w:val="00F765E1"/>
    <w:rsid w:val="00F76A7A"/>
    <w:rsid w:val="00F777F6"/>
    <w:rsid w:val="00F77A26"/>
    <w:rsid w:val="00F80F93"/>
    <w:rsid w:val="00F8243C"/>
    <w:rsid w:val="00F8296E"/>
    <w:rsid w:val="00F83458"/>
    <w:rsid w:val="00F8350C"/>
    <w:rsid w:val="00F835A0"/>
    <w:rsid w:val="00F835DA"/>
    <w:rsid w:val="00F84460"/>
    <w:rsid w:val="00F8446B"/>
    <w:rsid w:val="00F84708"/>
    <w:rsid w:val="00F8526F"/>
    <w:rsid w:val="00F852B2"/>
    <w:rsid w:val="00F85368"/>
    <w:rsid w:val="00F85E44"/>
    <w:rsid w:val="00F864E3"/>
    <w:rsid w:val="00F8752F"/>
    <w:rsid w:val="00F87F08"/>
    <w:rsid w:val="00F91136"/>
    <w:rsid w:val="00F9351F"/>
    <w:rsid w:val="00F95175"/>
    <w:rsid w:val="00F96953"/>
    <w:rsid w:val="00F96ADF"/>
    <w:rsid w:val="00FA250B"/>
    <w:rsid w:val="00FA275A"/>
    <w:rsid w:val="00FA2FCB"/>
    <w:rsid w:val="00FA34E7"/>
    <w:rsid w:val="00FA3525"/>
    <w:rsid w:val="00FA44C7"/>
    <w:rsid w:val="00FA4D95"/>
    <w:rsid w:val="00FA5D37"/>
    <w:rsid w:val="00FA6BAA"/>
    <w:rsid w:val="00FA6C2C"/>
    <w:rsid w:val="00FA6D65"/>
    <w:rsid w:val="00FA7167"/>
    <w:rsid w:val="00FA73FE"/>
    <w:rsid w:val="00FB0233"/>
    <w:rsid w:val="00FB094D"/>
    <w:rsid w:val="00FB0E61"/>
    <w:rsid w:val="00FB17A7"/>
    <w:rsid w:val="00FB1DAD"/>
    <w:rsid w:val="00FB367C"/>
    <w:rsid w:val="00FB3D30"/>
    <w:rsid w:val="00FB40C7"/>
    <w:rsid w:val="00FB4779"/>
    <w:rsid w:val="00FB4CC4"/>
    <w:rsid w:val="00FB6B93"/>
    <w:rsid w:val="00FB7916"/>
    <w:rsid w:val="00FB7FC7"/>
    <w:rsid w:val="00FC013B"/>
    <w:rsid w:val="00FC0491"/>
    <w:rsid w:val="00FC0F14"/>
    <w:rsid w:val="00FC1477"/>
    <w:rsid w:val="00FC2131"/>
    <w:rsid w:val="00FC268F"/>
    <w:rsid w:val="00FC30B0"/>
    <w:rsid w:val="00FC61D5"/>
    <w:rsid w:val="00FC6DD2"/>
    <w:rsid w:val="00FC7156"/>
    <w:rsid w:val="00FC75AC"/>
    <w:rsid w:val="00FD07EC"/>
    <w:rsid w:val="00FD14E9"/>
    <w:rsid w:val="00FD217F"/>
    <w:rsid w:val="00FD259C"/>
    <w:rsid w:val="00FD288C"/>
    <w:rsid w:val="00FD3057"/>
    <w:rsid w:val="00FD3BCC"/>
    <w:rsid w:val="00FD3CC1"/>
    <w:rsid w:val="00FD50B4"/>
    <w:rsid w:val="00FD5435"/>
    <w:rsid w:val="00FD60AB"/>
    <w:rsid w:val="00FD68D0"/>
    <w:rsid w:val="00FD7536"/>
    <w:rsid w:val="00FE0AC4"/>
    <w:rsid w:val="00FE2BF4"/>
    <w:rsid w:val="00FE5CD3"/>
    <w:rsid w:val="00FE6C3F"/>
    <w:rsid w:val="00FE6EA1"/>
    <w:rsid w:val="00FF0E93"/>
    <w:rsid w:val="00FF1701"/>
    <w:rsid w:val="00FF2E46"/>
    <w:rsid w:val="00FF3431"/>
    <w:rsid w:val="00FF3451"/>
    <w:rsid w:val="00FF39F5"/>
    <w:rsid w:val="00FF4A0D"/>
    <w:rsid w:val="00FF4C0D"/>
    <w:rsid w:val="00FF5DCC"/>
    <w:rsid w:val="00FF648C"/>
    <w:rsid w:val="00FF6CD1"/>
    <w:rsid w:val="00FF6FC1"/>
    <w:rsid w:val="01C0E104"/>
    <w:rsid w:val="02004182"/>
    <w:rsid w:val="020AA8EA"/>
    <w:rsid w:val="02408967"/>
    <w:rsid w:val="02919D26"/>
    <w:rsid w:val="02DCC225"/>
    <w:rsid w:val="02E107FC"/>
    <w:rsid w:val="03209334"/>
    <w:rsid w:val="032589EE"/>
    <w:rsid w:val="0330043D"/>
    <w:rsid w:val="03BC70B4"/>
    <w:rsid w:val="03F74B2B"/>
    <w:rsid w:val="041E98DA"/>
    <w:rsid w:val="0424C203"/>
    <w:rsid w:val="0510B85D"/>
    <w:rsid w:val="061D0922"/>
    <w:rsid w:val="063027EC"/>
    <w:rsid w:val="06425D7C"/>
    <w:rsid w:val="068D3ED0"/>
    <w:rsid w:val="068E1C61"/>
    <w:rsid w:val="06DDE401"/>
    <w:rsid w:val="0743E368"/>
    <w:rsid w:val="078EC99C"/>
    <w:rsid w:val="07ED606F"/>
    <w:rsid w:val="081BB6D0"/>
    <w:rsid w:val="08CAEFDD"/>
    <w:rsid w:val="08E7415F"/>
    <w:rsid w:val="0923512C"/>
    <w:rsid w:val="0973129F"/>
    <w:rsid w:val="09A4999B"/>
    <w:rsid w:val="09B730D8"/>
    <w:rsid w:val="0AB42F50"/>
    <w:rsid w:val="0B0348AB"/>
    <w:rsid w:val="0B8E3AB0"/>
    <w:rsid w:val="0BC7A06F"/>
    <w:rsid w:val="0C0E13F1"/>
    <w:rsid w:val="0C46493F"/>
    <w:rsid w:val="0CFDB067"/>
    <w:rsid w:val="0D1A96A1"/>
    <w:rsid w:val="0DACF97E"/>
    <w:rsid w:val="0DB7F467"/>
    <w:rsid w:val="0DF35679"/>
    <w:rsid w:val="0E079B15"/>
    <w:rsid w:val="0E1D7559"/>
    <w:rsid w:val="0EA8E548"/>
    <w:rsid w:val="0ECB3CD5"/>
    <w:rsid w:val="0EEEDFC9"/>
    <w:rsid w:val="102D6453"/>
    <w:rsid w:val="10B9CF86"/>
    <w:rsid w:val="10C4FE97"/>
    <w:rsid w:val="118F3A5E"/>
    <w:rsid w:val="12850915"/>
    <w:rsid w:val="12B8359A"/>
    <w:rsid w:val="12BC56FF"/>
    <w:rsid w:val="13677129"/>
    <w:rsid w:val="13BF7C18"/>
    <w:rsid w:val="142F642D"/>
    <w:rsid w:val="14597557"/>
    <w:rsid w:val="146D192E"/>
    <w:rsid w:val="1495E750"/>
    <w:rsid w:val="14B2B5BF"/>
    <w:rsid w:val="14F89857"/>
    <w:rsid w:val="15690610"/>
    <w:rsid w:val="15860894"/>
    <w:rsid w:val="15AE1F84"/>
    <w:rsid w:val="15B4DEE3"/>
    <w:rsid w:val="160A614A"/>
    <w:rsid w:val="167E7277"/>
    <w:rsid w:val="16A44593"/>
    <w:rsid w:val="16ED1B95"/>
    <w:rsid w:val="17247E50"/>
    <w:rsid w:val="177601E8"/>
    <w:rsid w:val="17F9E5DA"/>
    <w:rsid w:val="1804C4AC"/>
    <w:rsid w:val="1842EBCF"/>
    <w:rsid w:val="184775E8"/>
    <w:rsid w:val="18898A89"/>
    <w:rsid w:val="18AA9DD7"/>
    <w:rsid w:val="18B60470"/>
    <w:rsid w:val="1960BE10"/>
    <w:rsid w:val="197B81B6"/>
    <w:rsid w:val="19CC9DE6"/>
    <w:rsid w:val="19EAAA43"/>
    <w:rsid w:val="19EF9056"/>
    <w:rsid w:val="19F0128C"/>
    <w:rsid w:val="1A1A5899"/>
    <w:rsid w:val="1A223B40"/>
    <w:rsid w:val="1A2BD5CB"/>
    <w:rsid w:val="1A309E76"/>
    <w:rsid w:val="1A48A98F"/>
    <w:rsid w:val="1A73BE84"/>
    <w:rsid w:val="1A95B5E5"/>
    <w:rsid w:val="1ADED2E9"/>
    <w:rsid w:val="1ADF79DF"/>
    <w:rsid w:val="1B02035C"/>
    <w:rsid w:val="1B58D4A8"/>
    <w:rsid w:val="1B7683C0"/>
    <w:rsid w:val="1BE15B21"/>
    <w:rsid w:val="1C3C62C8"/>
    <w:rsid w:val="1CF5A724"/>
    <w:rsid w:val="1D030C7A"/>
    <w:rsid w:val="1D25E845"/>
    <w:rsid w:val="1D9B68BE"/>
    <w:rsid w:val="1DDF4C84"/>
    <w:rsid w:val="1DFAD9B4"/>
    <w:rsid w:val="1E633747"/>
    <w:rsid w:val="1EC1FC1E"/>
    <w:rsid w:val="1ECD0383"/>
    <w:rsid w:val="1F24825D"/>
    <w:rsid w:val="1F39365C"/>
    <w:rsid w:val="1F7C42B6"/>
    <w:rsid w:val="200ADF8E"/>
    <w:rsid w:val="205EE3B4"/>
    <w:rsid w:val="207B93A5"/>
    <w:rsid w:val="20A119EF"/>
    <w:rsid w:val="20B6313A"/>
    <w:rsid w:val="20CB6539"/>
    <w:rsid w:val="20CC93C7"/>
    <w:rsid w:val="21033BF2"/>
    <w:rsid w:val="211A5DB0"/>
    <w:rsid w:val="2145ECE2"/>
    <w:rsid w:val="2170FA73"/>
    <w:rsid w:val="2172452F"/>
    <w:rsid w:val="21A241F8"/>
    <w:rsid w:val="225F548A"/>
    <w:rsid w:val="22AE6038"/>
    <w:rsid w:val="22CD4C46"/>
    <w:rsid w:val="22CE218C"/>
    <w:rsid w:val="22DAFF12"/>
    <w:rsid w:val="2339C243"/>
    <w:rsid w:val="23C1C007"/>
    <w:rsid w:val="23F37F22"/>
    <w:rsid w:val="240B481F"/>
    <w:rsid w:val="241AE976"/>
    <w:rsid w:val="243B6ACA"/>
    <w:rsid w:val="246C7120"/>
    <w:rsid w:val="248411D1"/>
    <w:rsid w:val="24A659F0"/>
    <w:rsid w:val="24A84CF5"/>
    <w:rsid w:val="250DA71F"/>
    <w:rsid w:val="25510C92"/>
    <w:rsid w:val="2591A61F"/>
    <w:rsid w:val="25B5C2EE"/>
    <w:rsid w:val="2635AB19"/>
    <w:rsid w:val="265D7F26"/>
    <w:rsid w:val="267FD89E"/>
    <w:rsid w:val="26A534D6"/>
    <w:rsid w:val="26AFC16F"/>
    <w:rsid w:val="26B7F9E7"/>
    <w:rsid w:val="26D4E7B6"/>
    <w:rsid w:val="271CC69B"/>
    <w:rsid w:val="2729A25C"/>
    <w:rsid w:val="279ABF80"/>
    <w:rsid w:val="27ADC2F4"/>
    <w:rsid w:val="27B92572"/>
    <w:rsid w:val="27B92BFF"/>
    <w:rsid w:val="27BFDF36"/>
    <w:rsid w:val="2874C628"/>
    <w:rsid w:val="287C8B60"/>
    <w:rsid w:val="28BA1680"/>
    <w:rsid w:val="28E282D5"/>
    <w:rsid w:val="291B88DA"/>
    <w:rsid w:val="292DE056"/>
    <w:rsid w:val="294DC303"/>
    <w:rsid w:val="297DDF89"/>
    <w:rsid w:val="29DB2CFB"/>
    <w:rsid w:val="2A0262B0"/>
    <w:rsid w:val="2A31DC34"/>
    <w:rsid w:val="2A7DDCCB"/>
    <w:rsid w:val="2A981931"/>
    <w:rsid w:val="2ABAA534"/>
    <w:rsid w:val="2B173C64"/>
    <w:rsid w:val="2B2F4991"/>
    <w:rsid w:val="2B722366"/>
    <w:rsid w:val="2C0D9851"/>
    <w:rsid w:val="2C50B055"/>
    <w:rsid w:val="2C67BF37"/>
    <w:rsid w:val="2D055BBC"/>
    <w:rsid w:val="2D5176EF"/>
    <w:rsid w:val="2D585C67"/>
    <w:rsid w:val="2D6EB589"/>
    <w:rsid w:val="2D9F776B"/>
    <w:rsid w:val="2DC751EB"/>
    <w:rsid w:val="2DC7D91C"/>
    <w:rsid w:val="2E025F99"/>
    <w:rsid w:val="2E2345D4"/>
    <w:rsid w:val="2EB70386"/>
    <w:rsid w:val="2EE91DA9"/>
    <w:rsid w:val="2EFA1493"/>
    <w:rsid w:val="2F57F19F"/>
    <w:rsid w:val="2F585560"/>
    <w:rsid w:val="2FEEAA6D"/>
    <w:rsid w:val="302FEBE4"/>
    <w:rsid w:val="3114DD19"/>
    <w:rsid w:val="3170D764"/>
    <w:rsid w:val="31CF77E6"/>
    <w:rsid w:val="324EC55E"/>
    <w:rsid w:val="32624E98"/>
    <w:rsid w:val="326D7F58"/>
    <w:rsid w:val="327A1534"/>
    <w:rsid w:val="32B293B1"/>
    <w:rsid w:val="33373285"/>
    <w:rsid w:val="3359004F"/>
    <w:rsid w:val="336BA0AC"/>
    <w:rsid w:val="33C2C005"/>
    <w:rsid w:val="33CBCBEB"/>
    <w:rsid w:val="33F9EB4A"/>
    <w:rsid w:val="33FC9846"/>
    <w:rsid w:val="34674156"/>
    <w:rsid w:val="34915D81"/>
    <w:rsid w:val="349C87E0"/>
    <w:rsid w:val="34FDCF7E"/>
    <w:rsid w:val="359E6EC9"/>
    <w:rsid w:val="360691D1"/>
    <w:rsid w:val="3627B796"/>
    <w:rsid w:val="362DC551"/>
    <w:rsid w:val="364FFCC0"/>
    <w:rsid w:val="369C09D6"/>
    <w:rsid w:val="36B3245C"/>
    <w:rsid w:val="36CC51FF"/>
    <w:rsid w:val="36CF724E"/>
    <w:rsid w:val="375B14C7"/>
    <w:rsid w:val="37708702"/>
    <w:rsid w:val="3786BDCA"/>
    <w:rsid w:val="37A776A6"/>
    <w:rsid w:val="37CF1BB5"/>
    <w:rsid w:val="37D9A22B"/>
    <w:rsid w:val="382F2CC6"/>
    <w:rsid w:val="38341F20"/>
    <w:rsid w:val="3834B64D"/>
    <w:rsid w:val="3890C63C"/>
    <w:rsid w:val="38BBB250"/>
    <w:rsid w:val="38C8069B"/>
    <w:rsid w:val="38CECFB0"/>
    <w:rsid w:val="38EF9D07"/>
    <w:rsid w:val="390F38E3"/>
    <w:rsid w:val="3986CD9C"/>
    <w:rsid w:val="39A3DE2A"/>
    <w:rsid w:val="39C0304F"/>
    <w:rsid w:val="3A424A6D"/>
    <w:rsid w:val="3A48BA2E"/>
    <w:rsid w:val="3AF26658"/>
    <w:rsid w:val="3B486316"/>
    <w:rsid w:val="3B4F624D"/>
    <w:rsid w:val="3C34AFE8"/>
    <w:rsid w:val="3C66D95C"/>
    <w:rsid w:val="3CA3F7BE"/>
    <w:rsid w:val="3CE17024"/>
    <w:rsid w:val="3D1ECE8C"/>
    <w:rsid w:val="3D270F53"/>
    <w:rsid w:val="3D4CF076"/>
    <w:rsid w:val="3D4FF397"/>
    <w:rsid w:val="3D7290B1"/>
    <w:rsid w:val="3D81CA53"/>
    <w:rsid w:val="3DB2DFA8"/>
    <w:rsid w:val="3DC4B5EA"/>
    <w:rsid w:val="3E45CC79"/>
    <w:rsid w:val="3E5D65C4"/>
    <w:rsid w:val="3E79221E"/>
    <w:rsid w:val="3E9B01BA"/>
    <w:rsid w:val="3EAE23EE"/>
    <w:rsid w:val="3F56FF61"/>
    <w:rsid w:val="401E0DFA"/>
    <w:rsid w:val="40546BC6"/>
    <w:rsid w:val="40BEC0AE"/>
    <w:rsid w:val="40CBB07D"/>
    <w:rsid w:val="413B8CA0"/>
    <w:rsid w:val="41798DDE"/>
    <w:rsid w:val="417A1389"/>
    <w:rsid w:val="419B0F23"/>
    <w:rsid w:val="41D35DCD"/>
    <w:rsid w:val="41FF611E"/>
    <w:rsid w:val="422948F5"/>
    <w:rsid w:val="428330CB"/>
    <w:rsid w:val="42BE3DBA"/>
    <w:rsid w:val="437AD033"/>
    <w:rsid w:val="44233A34"/>
    <w:rsid w:val="44B95F34"/>
    <w:rsid w:val="45486C83"/>
    <w:rsid w:val="458133A0"/>
    <w:rsid w:val="45FB4C2B"/>
    <w:rsid w:val="4609DC54"/>
    <w:rsid w:val="4631A1AA"/>
    <w:rsid w:val="46542D46"/>
    <w:rsid w:val="468E6E17"/>
    <w:rsid w:val="47013073"/>
    <w:rsid w:val="47CA13DE"/>
    <w:rsid w:val="4846E9FF"/>
    <w:rsid w:val="48987546"/>
    <w:rsid w:val="48D3366D"/>
    <w:rsid w:val="49ABB243"/>
    <w:rsid w:val="4A9E8908"/>
    <w:rsid w:val="4AA0AB02"/>
    <w:rsid w:val="4ABCD94E"/>
    <w:rsid w:val="4AE5BA9D"/>
    <w:rsid w:val="4B2F9471"/>
    <w:rsid w:val="4B6D4668"/>
    <w:rsid w:val="4BAB7609"/>
    <w:rsid w:val="4BBD6C50"/>
    <w:rsid w:val="4BFDC967"/>
    <w:rsid w:val="4C00C005"/>
    <w:rsid w:val="4C03F7B0"/>
    <w:rsid w:val="4C10B958"/>
    <w:rsid w:val="4C129F0C"/>
    <w:rsid w:val="4C2C792C"/>
    <w:rsid w:val="4C631CA7"/>
    <w:rsid w:val="4C9DB5E1"/>
    <w:rsid w:val="4CD1E5D9"/>
    <w:rsid w:val="4CD98481"/>
    <w:rsid w:val="4CEDA402"/>
    <w:rsid w:val="4CFA89E0"/>
    <w:rsid w:val="4D1C1CB8"/>
    <w:rsid w:val="4D2F2793"/>
    <w:rsid w:val="4D5AE69D"/>
    <w:rsid w:val="4D6A07D4"/>
    <w:rsid w:val="4E03E83C"/>
    <w:rsid w:val="4E06A77E"/>
    <w:rsid w:val="4E1F9F4E"/>
    <w:rsid w:val="4E682B01"/>
    <w:rsid w:val="4E7E47FB"/>
    <w:rsid w:val="4E91AF88"/>
    <w:rsid w:val="4EDBD33F"/>
    <w:rsid w:val="4EF2D976"/>
    <w:rsid w:val="4F08DD0B"/>
    <w:rsid w:val="4F095CB9"/>
    <w:rsid w:val="5018DAFA"/>
    <w:rsid w:val="508D4F9B"/>
    <w:rsid w:val="50C61A8E"/>
    <w:rsid w:val="5155C11A"/>
    <w:rsid w:val="51A8C56B"/>
    <w:rsid w:val="51AB14BF"/>
    <w:rsid w:val="51E5E920"/>
    <w:rsid w:val="51EDCBF6"/>
    <w:rsid w:val="525848FB"/>
    <w:rsid w:val="526BFC33"/>
    <w:rsid w:val="52D0CDDF"/>
    <w:rsid w:val="52E48668"/>
    <w:rsid w:val="53449B78"/>
    <w:rsid w:val="53716FB9"/>
    <w:rsid w:val="5388E6E9"/>
    <w:rsid w:val="53C7367E"/>
    <w:rsid w:val="541D4ED9"/>
    <w:rsid w:val="545B8293"/>
    <w:rsid w:val="548F3CF9"/>
    <w:rsid w:val="54BE655A"/>
    <w:rsid w:val="54E7B056"/>
    <w:rsid w:val="55469F18"/>
    <w:rsid w:val="5557481F"/>
    <w:rsid w:val="555DFDF6"/>
    <w:rsid w:val="5567BD45"/>
    <w:rsid w:val="55C9855D"/>
    <w:rsid w:val="55D784BF"/>
    <w:rsid w:val="55DE9D98"/>
    <w:rsid w:val="55F8C3DF"/>
    <w:rsid w:val="5600B51A"/>
    <w:rsid w:val="5615A637"/>
    <w:rsid w:val="561D4846"/>
    <w:rsid w:val="5638D22E"/>
    <w:rsid w:val="56756DBB"/>
    <w:rsid w:val="56CF754A"/>
    <w:rsid w:val="56D64ACF"/>
    <w:rsid w:val="56EC4609"/>
    <w:rsid w:val="57861E2C"/>
    <w:rsid w:val="5794D835"/>
    <w:rsid w:val="57A16C78"/>
    <w:rsid w:val="58307EAB"/>
    <w:rsid w:val="583F466F"/>
    <w:rsid w:val="58B9CE2E"/>
    <w:rsid w:val="58D1C46E"/>
    <w:rsid w:val="590D4DD1"/>
    <w:rsid w:val="59276B3B"/>
    <w:rsid w:val="599AC3E9"/>
    <w:rsid w:val="59B8AFE9"/>
    <w:rsid w:val="5A41D8D2"/>
    <w:rsid w:val="5A6E137E"/>
    <w:rsid w:val="5AD40B3F"/>
    <w:rsid w:val="5B12F407"/>
    <w:rsid w:val="5B17D62B"/>
    <w:rsid w:val="5B93CA0A"/>
    <w:rsid w:val="5C043D8B"/>
    <w:rsid w:val="5C43A2A2"/>
    <w:rsid w:val="5D1AEEE7"/>
    <w:rsid w:val="5D245205"/>
    <w:rsid w:val="5D5FE89B"/>
    <w:rsid w:val="5D7D1906"/>
    <w:rsid w:val="5DD6FC0B"/>
    <w:rsid w:val="5E30C710"/>
    <w:rsid w:val="5EE931B1"/>
    <w:rsid w:val="5EF656F5"/>
    <w:rsid w:val="5F218065"/>
    <w:rsid w:val="5F2AA282"/>
    <w:rsid w:val="5F3B422F"/>
    <w:rsid w:val="5F4F7869"/>
    <w:rsid w:val="5FD5453F"/>
    <w:rsid w:val="5FDC24BA"/>
    <w:rsid w:val="5FF8D4A8"/>
    <w:rsid w:val="605C6AF8"/>
    <w:rsid w:val="608A72B1"/>
    <w:rsid w:val="6120D484"/>
    <w:rsid w:val="61911CE3"/>
    <w:rsid w:val="61C46D39"/>
    <w:rsid w:val="62E606C9"/>
    <w:rsid w:val="638A953D"/>
    <w:rsid w:val="63FF0D21"/>
    <w:rsid w:val="644249A3"/>
    <w:rsid w:val="644887E4"/>
    <w:rsid w:val="64517D90"/>
    <w:rsid w:val="6470732D"/>
    <w:rsid w:val="6478827A"/>
    <w:rsid w:val="64C66C59"/>
    <w:rsid w:val="6528A663"/>
    <w:rsid w:val="6555D097"/>
    <w:rsid w:val="6559775C"/>
    <w:rsid w:val="659EA961"/>
    <w:rsid w:val="65CEFCCA"/>
    <w:rsid w:val="6671033B"/>
    <w:rsid w:val="66B04F73"/>
    <w:rsid w:val="66B15221"/>
    <w:rsid w:val="66D36644"/>
    <w:rsid w:val="66EE1C0B"/>
    <w:rsid w:val="66FBD96F"/>
    <w:rsid w:val="678EC4B6"/>
    <w:rsid w:val="67E084F0"/>
    <w:rsid w:val="67E6F641"/>
    <w:rsid w:val="67FB5A14"/>
    <w:rsid w:val="68858E9D"/>
    <w:rsid w:val="688E7547"/>
    <w:rsid w:val="6898E3DC"/>
    <w:rsid w:val="68A991A7"/>
    <w:rsid w:val="68B8204C"/>
    <w:rsid w:val="68D86199"/>
    <w:rsid w:val="691347D1"/>
    <w:rsid w:val="691BF89A"/>
    <w:rsid w:val="6921A776"/>
    <w:rsid w:val="69D69369"/>
    <w:rsid w:val="69F5CA3D"/>
    <w:rsid w:val="6A01D167"/>
    <w:rsid w:val="6A1DB005"/>
    <w:rsid w:val="6ADAFF61"/>
    <w:rsid w:val="6B69A514"/>
    <w:rsid w:val="6B70390B"/>
    <w:rsid w:val="6B867069"/>
    <w:rsid w:val="6B8FED48"/>
    <w:rsid w:val="6C2AB84D"/>
    <w:rsid w:val="6C3AC126"/>
    <w:rsid w:val="6C722917"/>
    <w:rsid w:val="6D1037C7"/>
    <w:rsid w:val="6DF1F299"/>
    <w:rsid w:val="6DF3C207"/>
    <w:rsid w:val="6E0AC557"/>
    <w:rsid w:val="6E3B9A14"/>
    <w:rsid w:val="6ECF38B1"/>
    <w:rsid w:val="6EDAFE6D"/>
    <w:rsid w:val="6F17C194"/>
    <w:rsid w:val="6F1BA24C"/>
    <w:rsid w:val="6F2EDABA"/>
    <w:rsid w:val="6F44FBF6"/>
    <w:rsid w:val="6F8C4DAB"/>
    <w:rsid w:val="6FE4396E"/>
    <w:rsid w:val="70022F48"/>
    <w:rsid w:val="702F7875"/>
    <w:rsid w:val="706D6B9F"/>
    <w:rsid w:val="7080308D"/>
    <w:rsid w:val="709F88C6"/>
    <w:rsid w:val="70B69FC0"/>
    <w:rsid w:val="70D6F789"/>
    <w:rsid w:val="71113630"/>
    <w:rsid w:val="7143437A"/>
    <w:rsid w:val="71B18B16"/>
    <w:rsid w:val="7243CFC0"/>
    <w:rsid w:val="72C904B0"/>
    <w:rsid w:val="73314F8D"/>
    <w:rsid w:val="7334FA40"/>
    <w:rsid w:val="734F2183"/>
    <w:rsid w:val="73C5E030"/>
    <w:rsid w:val="73D1A306"/>
    <w:rsid w:val="741BE01B"/>
    <w:rsid w:val="750DA49F"/>
    <w:rsid w:val="75A17B41"/>
    <w:rsid w:val="75D547F7"/>
    <w:rsid w:val="75E2DDBD"/>
    <w:rsid w:val="764D243D"/>
    <w:rsid w:val="77367A50"/>
    <w:rsid w:val="7756CDC5"/>
    <w:rsid w:val="77625DFC"/>
    <w:rsid w:val="77F40811"/>
    <w:rsid w:val="7864F6FD"/>
    <w:rsid w:val="7877C5C5"/>
    <w:rsid w:val="78A35B94"/>
    <w:rsid w:val="790168D3"/>
    <w:rsid w:val="79F941CF"/>
    <w:rsid w:val="7A00F199"/>
    <w:rsid w:val="7A1AFCAB"/>
    <w:rsid w:val="7A314FA7"/>
    <w:rsid w:val="7A92B73E"/>
    <w:rsid w:val="7AB63409"/>
    <w:rsid w:val="7AEA5058"/>
    <w:rsid w:val="7B36DF74"/>
    <w:rsid w:val="7B6A95F4"/>
    <w:rsid w:val="7B9A1B78"/>
    <w:rsid w:val="7BCD249E"/>
    <w:rsid w:val="7C015764"/>
    <w:rsid w:val="7C22ADF1"/>
    <w:rsid w:val="7C75F9DA"/>
    <w:rsid w:val="7CAEDFD0"/>
    <w:rsid w:val="7CC3B86D"/>
    <w:rsid w:val="7CFCC1E8"/>
    <w:rsid w:val="7D7A7E34"/>
    <w:rsid w:val="7D973C97"/>
    <w:rsid w:val="7DA91993"/>
    <w:rsid w:val="7DF6085E"/>
    <w:rsid w:val="7E247938"/>
    <w:rsid w:val="7E3C5E1F"/>
    <w:rsid w:val="7EBF3E4E"/>
    <w:rsid w:val="7F539D3A"/>
    <w:rsid w:val="7F83FAAD"/>
    <w:rsid w:val="7FA55A91"/>
    <w:rsid w:val="7FDDC1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6F5"/>
  <w15:docId w15:val="{CB145EA0-4ACE-4149-A83F-36C60D796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2E62C0"/>
    <w:pPr>
      <w:widowControl/>
      <w:spacing w:after="160" w:line="259" w:lineRule="auto"/>
      <w:ind w:firstLineChars="200" w:firstLine="420"/>
      <w:jc w:val="left"/>
    </w:pPr>
    <w:rPr>
      <w:rFonts w:asciiTheme="minorHAnsi" w:hAnsiTheme="minorHAnsi" w:cstheme="minorBidi"/>
      <w:sz w:val="22"/>
      <w:szCs w:val="22"/>
    </w:rPr>
  </w:style>
  <w:style w:type="paragraph" w:styleId="CommentText">
    <w:name w:val="annotation text"/>
    <w:basedOn w:val="Normal"/>
    <w:link w:val="CommentTextChar"/>
    <w:uiPriority w:val="99"/>
    <w:unhideWhenUsed/>
    <w:rsid w:val="002E62C0"/>
    <w:pPr>
      <w:widowControl/>
      <w:spacing w:after="160" w:line="259" w:lineRule="auto"/>
      <w:jc w:val="left"/>
    </w:pPr>
    <w:rPr>
      <w:rFonts w:asciiTheme="minorHAnsi" w:hAnsiTheme="minorHAnsi" w:cstheme="minorBidi"/>
      <w:sz w:val="22"/>
      <w:szCs w:val="22"/>
    </w:rPr>
  </w:style>
  <w:style w:type="character" w:customStyle="1" w:styleId="CommentTextChar">
    <w:name w:val="Comment Text Char"/>
    <w:basedOn w:val="DefaultParagraphFont"/>
    <w:link w:val="CommentText"/>
    <w:uiPriority w:val="99"/>
    <w:rsid w:val="002E62C0"/>
    <w:rPr>
      <w:rFonts w:asciiTheme="minorHAnsi" w:hAnsiTheme="minorHAnsi" w:cstheme="minorBidi"/>
      <w:sz w:val="22"/>
      <w:szCs w:val="22"/>
    </w:rPr>
  </w:style>
  <w:style w:type="paragraph" w:styleId="Footer">
    <w:name w:val="footer"/>
    <w:basedOn w:val="Normal"/>
    <w:link w:val="FooterChar"/>
    <w:uiPriority w:val="99"/>
    <w:unhideWhenUsed/>
    <w:rsid w:val="006A155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A1551"/>
    <w:rPr>
      <w:sz w:val="18"/>
      <w:szCs w:val="18"/>
    </w:rPr>
  </w:style>
  <w:style w:type="paragraph" w:styleId="Header">
    <w:name w:val="header"/>
    <w:basedOn w:val="Normal"/>
    <w:link w:val="HeaderChar"/>
    <w:uiPriority w:val="99"/>
    <w:semiHidden/>
    <w:unhideWhenUsed/>
    <w:rsid w:val="00685B77"/>
    <w:pPr>
      <w:tabs>
        <w:tab w:val="center" w:pos="4680"/>
        <w:tab w:val="right" w:pos="9360"/>
      </w:tabs>
    </w:pPr>
  </w:style>
  <w:style w:type="character" w:customStyle="1" w:styleId="HeaderChar">
    <w:name w:val="Header Char"/>
    <w:basedOn w:val="DefaultParagraphFont"/>
    <w:link w:val="Header"/>
    <w:uiPriority w:val="99"/>
    <w:semiHidden/>
    <w:rsid w:val="00685B77"/>
  </w:style>
  <w:style w:type="paragraph" w:styleId="Date">
    <w:name w:val="Date"/>
    <w:basedOn w:val="Normal"/>
    <w:next w:val="Normal"/>
    <w:link w:val="DateChar"/>
    <w:uiPriority w:val="99"/>
    <w:semiHidden/>
    <w:unhideWhenUsed/>
    <w:rsid w:val="00FD68D0"/>
    <w:pPr>
      <w:ind w:leftChars="2500" w:left="100"/>
    </w:pPr>
  </w:style>
  <w:style w:type="character" w:customStyle="1" w:styleId="DateChar">
    <w:name w:val="Date Char"/>
    <w:basedOn w:val="DefaultParagraphFont"/>
    <w:link w:val="Date"/>
    <w:uiPriority w:val="99"/>
    <w:semiHidden/>
    <w:rsid w:val="00FD68D0"/>
  </w:style>
  <w:style w:type="character" w:styleId="PlaceholderText">
    <w:name w:val="Placeholder Text"/>
    <w:basedOn w:val="DefaultParagraphFont"/>
    <w:uiPriority w:val="99"/>
    <w:semiHidden/>
    <w:rsid w:val="0076208B"/>
    <w:rPr>
      <w:color w:val="808080"/>
    </w:rPr>
  </w:style>
  <w:style w:type="paragraph" w:styleId="BalloonText">
    <w:name w:val="Balloon Text"/>
    <w:basedOn w:val="Normal"/>
    <w:link w:val="BalloonTextChar"/>
    <w:uiPriority w:val="99"/>
    <w:semiHidden/>
    <w:unhideWhenUsed/>
    <w:rsid w:val="00DA59F6"/>
    <w:rPr>
      <w:sz w:val="18"/>
      <w:szCs w:val="18"/>
    </w:rPr>
  </w:style>
  <w:style w:type="character" w:customStyle="1" w:styleId="BalloonTextChar">
    <w:name w:val="Balloon Text Char"/>
    <w:basedOn w:val="DefaultParagraphFont"/>
    <w:link w:val="BalloonText"/>
    <w:uiPriority w:val="99"/>
    <w:semiHidden/>
    <w:rsid w:val="00DA59F6"/>
    <w:rPr>
      <w:sz w:val="18"/>
      <w:szCs w:val="18"/>
    </w:rPr>
  </w:style>
  <w:style w:type="character" w:styleId="CommentReference">
    <w:name w:val="annotation reference"/>
    <w:basedOn w:val="DefaultParagraphFont"/>
    <w:uiPriority w:val="99"/>
    <w:semiHidden/>
    <w:unhideWhenUsed/>
    <w:rsid w:val="009A3B52"/>
    <w:rPr>
      <w:sz w:val="16"/>
      <w:szCs w:val="16"/>
    </w:rPr>
  </w:style>
  <w:style w:type="paragraph" w:styleId="CommentSubject">
    <w:name w:val="annotation subject"/>
    <w:basedOn w:val="CommentText"/>
    <w:next w:val="CommentText"/>
    <w:link w:val="CommentSubjectChar"/>
    <w:uiPriority w:val="99"/>
    <w:semiHidden/>
    <w:unhideWhenUsed/>
    <w:rsid w:val="009A3B52"/>
    <w:pPr>
      <w:widowControl w:val="0"/>
      <w:spacing w:after="0" w:line="240" w:lineRule="auto"/>
      <w:jc w:val="both"/>
    </w:pPr>
    <w:rPr>
      <w:rFonts w:ascii="Calibri" w:hAnsi="Calibri" w:cs="Calibri"/>
      <w:b/>
      <w:bCs/>
      <w:sz w:val="20"/>
      <w:szCs w:val="20"/>
    </w:rPr>
  </w:style>
  <w:style w:type="character" w:customStyle="1" w:styleId="CommentSubjectChar">
    <w:name w:val="Comment Subject Char"/>
    <w:basedOn w:val="CommentTextChar"/>
    <w:link w:val="CommentSubject"/>
    <w:uiPriority w:val="99"/>
    <w:semiHidden/>
    <w:rsid w:val="009A3B52"/>
    <w:rPr>
      <w:rFonts w:asciiTheme="minorHAnsi" w:hAnsiTheme="minorHAnsi" w:cstheme="minorBidi"/>
      <w:b/>
      <w:bCs/>
      <w:sz w:val="20"/>
      <w:szCs w:val="20"/>
    </w:rPr>
  </w:style>
  <w:style w:type="paragraph" w:styleId="Revision">
    <w:name w:val="Revision"/>
    <w:hidden/>
    <w:uiPriority w:val="99"/>
    <w:semiHidden/>
    <w:rsid w:val="00E33608"/>
    <w:pPr>
      <w:widowControl/>
      <w:jc w:val="left"/>
    </w:pPr>
  </w:style>
  <w:style w:type="paragraph" w:customStyle="1" w:styleId="EndNoteBibliographyTitle">
    <w:name w:val="EndNote Bibliography Title"/>
    <w:basedOn w:val="Normal"/>
    <w:link w:val="EndNoteBibliographyTitle0"/>
    <w:rsid w:val="00057EDB"/>
    <w:pPr>
      <w:jc w:val="center"/>
    </w:pPr>
    <w:rPr>
      <w:noProof/>
    </w:rPr>
  </w:style>
  <w:style w:type="character" w:customStyle="1" w:styleId="EndNoteBibliographyTitle0">
    <w:name w:val="EndNote Bibliography Title 字符"/>
    <w:basedOn w:val="DefaultParagraphFont"/>
    <w:link w:val="EndNoteBibliographyTitle"/>
    <w:rsid w:val="00057EDB"/>
    <w:rPr>
      <w:noProof/>
    </w:rPr>
  </w:style>
  <w:style w:type="paragraph" w:customStyle="1" w:styleId="EndNoteBibliography">
    <w:name w:val="EndNote Bibliography"/>
    <w:basedOn w:val="Normal"/>
    <w:link w:val="EndNoteBibliography0"/>
    <w:rsid w:val="00057EDB"/>
    <w:rPr>
      <w:noProof/>
    </w:rPr>
  </w:style>
  <w:style w:type="character" w:customStyle="1" w:styleId="EndNoteBibliography0">
    <w:name w:val="EndNote Bibliography 字符"/>
    <w:basedOn w:val="DefaultParagraphFont"/>
    <w:link w:val="EndNoteBibliography"/>
    <w:rsid w:val="00057EDB"/>
    <w:rPr>
      <w:noProof/>
    </w:rPr>
  </w:style>
  <w:style w:type="table" w:styleId="TableGrid">
    <w:name w:val="Table Grid"/>
    <w:basedOn w:val="TableNormal"/>
    <w:uiPriority w:val="59"/>
    <w:rsid w:val="009F09E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27973"/>
    <w:rPr>
      <w:color w:val="0000FF" w:themeColor="hyperlink"/>
      <w:u w:val="single"/>
    </w:rPr>
  </w:style>
  <w:style w:type="character" w:styleId="UnresolvedMention">
    <w:name w:val="Unresolved Mention"/>
    <w:basedOn w:val="DefaultParagraphFont"/>
    <w:uiPriority w:val="99"/>
    <w:semiHidden/>
    <w:unhideWhenUsed/>
    <w:rsid w:val="00A27973"/>
    <w:rPr>
      <w:color w:val="605E5C"/>
      <w:shd w:val="clear" w:color="auto" w:fill="E1DFDD"/>
    </w:rPr>
  </w:style>
  <w:style w:type="character" w:styleId="FollowedHyperlink">
    <w:name w:val="FollowedHyperlink"/>
    <w:basedOn w:val="DefaultParagraphFont"/>
    <w:uiPriority w:val="99"/>
    <w:semiHidden/>
    <w:unhideWhenUsed/>
    <w:rsid w:val="00343357"/>
    <w:rPr>
      <w:color w:val="800080" w:themeColor="followedHyperlink"/>
      <w:u w:val="single"/>
    </w:rPr>
  </w:style>
  <w:style w:type="character" w:styleId="LineNumber">
    <w:name w:val="line number"/>
    <w:basedOn w:val="DefaultParagraphFont"/>
    <w:uiPriority w:val="99"/>
    <w:semiHidden/>
    <w:unhideWhenUsed/>
    <w:rsid w:val="00577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063904">
      <w:bodyDiv w:val="1"/>
      <w:marLeft w:val="0"/>
      <w:marRight w:val="0"/>
      <w:marTop w:val="0"/>
      <w:marBottom w:val="0"/>
      <w:divBdr>
        <w:top w:val="none" w:sz="0" w:space="0" w:color="auto"/>
        <w:left w:val="none" w:sz="0" w:space="0" w:color="auto"/>
        <w:bottom w:val="none" w:sz="0" w:space="0" w:color="auto"/>
        <w:right w:val="none" w:sz="0" w:space="0" w:color="auto"/>
      </w:divBdr>
    </w:div>
    <w:div w:id="12907474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iubaoyue@westlake.edu.cn" TargetMode="Externa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zhudanyang@westlake.edu.cn"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angyangdong@westlake.edu.cn"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文档" ma:contentTypeID="0x01010040F8770CA9840E4DAE6BBF4B0466A2A2" ma:contentTypeVersion="13" ma:contentTypeDescription="新建文档。" ma:contentTypeScope="" ma:versionID="b074e9b7c6cf85fb3ff49def2b81865c">
  <xsd:schema xmlns:xsd="http://www.w3.org/2001/XMLSchema" xmlns:xs="http://www.w3.org/2001/XMLSchema" xmlns:p="http://schemas.microsoft.com/office/2006/metadata/properties" xmlns:ns3="0696de4e-14a9-40c4-9ee3-ad3fda6ce037" xmlns:ns4="31e70cf3-5d2c-40b0-8999-6de4c311b3fd" targetNamespace="http://schemas.microsoft.com/office/2006/metadata/properties" ma:root="true" ma:fieldsID="94462ce0879d5c9d11892e8acd2f917d" ns3:_="" ns4:_="">
    <xsd:import namespace="0696de4e-14a9-40c4-9ee3-ad3fda6ce037"/>
    <xsd:import namespace="31e70cf3-5d2c-40b0-8999-6de4c311b3f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96de4e-14a9-40c4-9ee3-ad3fda6ce0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e70cf3-5d2c-40b0-8999-6de4c311b3fd" elementFormDefault="qualified">
    <xsd:import namespace="http://schemas.microsoft.com/office/2006/documentManagement/types"/>
    <xsd:import namespace="http://schemas.microsoft.com/office/infopath/2007/PartnerControls"/>
    <xsd:element name="SharedWithUsers" ma:index="10"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共享对象详细信息" ma:internalName="SharedWithDetails" ma:readOnly="true">
      <xsd:simpleType>
        <xsd:restriction base="dms:Note">
          <xsd:maxLength value="255"/>
        </xsd:restriction>
      </xsd:simpleType>
    </xsd:element>
    <xsd:element name="SharingHintHash" ma:index="12" nillable="true" ma:displayName="共享提示哈希"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5030A42-1DFC-4B0A-836F-DF07094A6F5D}">
  <ds:schemaRefs>
    <ds:schemaRef ds:uri="http://schemas.openxmlformats.org/officeDocument/2006/bibliography"/>
  </ds:schemaRefs>
</ds:datastoreItem>
</file>

<file path=customXml/itemProps2.xml><?xml version="1.0" encoding="utf-8"?>
<ds:datastoreItem xmlns:ds="http://schemas.openxmlformats.org/officeDocument/2006/customXml" ds:itemID="{F8DD0934-5B34-4B12-A466-93E374C747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96de4e-14a9-40c4-9ee3-ad3fda6ce037"/>
    <ds:schemaRef ds:uri="31e70cf3-5d2c-40b0-8999-6de4c311b3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C700A13-1100-4D3F-BB87-349E172987B0}">
  <ds:schemaRefs>
    <ds:schemaRef ds:uri="http://schemas.microsoft.com/sharepoint/v3/contenttype/forms"/>
  </ds:schemaRefs>
</ds:datastoreItem>
</file>

<file path=customXml/itemProps4.xml><?xml version="1.0" encoding="utf-8"?>
<ds:datastoreItem xmlns:ds="http://schemas.openxmlformats.org/officeDocument/2006/customXml" ds:itemID="{9727BD8D-56FB-4BF3-BEE7-E1A9A33E903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7</Pages>
  <Words>9599</Words>
  <Characters>5472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1</CharactersWithSpaces>
  <SharedDoc>false</SharedDoc>
  <HLinks>
    <vt:vector size="108" baseType="variant">
      <vt:variant>
        <vt:i4>6684785</vt:i4>
      </vt:variant>
      <vt:variant>
        <vt:i4>136</vt:i4>
      </vt:variant>
      <vt:variant>
        <vt:i4>0</vt:i4>
      </vt:variant>
      <vt:variant>
        <vt:i4>5</vt:i4>
      </vt:variant>
      <vt:variant>
        <vt:lpwstr>http://www.jove.com/files/JoVE.ens</vt:lpwstr>
      </vt:variant>
      <vt:variant>
        <vt:lpwstr/>
      </vt:variant>
      <vt:variant>
        <vt:i4>3932255</vt:i4>
      </vt:variant>
      <vt:variant>
        <vt:i4>133</vt:i4>
      </vt:variant>
      <vt:variant>
        <vt:i4>0</vt:i4>
      </vt:variant>
      <vt:variant>
        <vt:i4>5</vt:i4>
      </vt:variant>
      <vt:variant>
        <vt:lpwstr>http://www.jove.com/files/templates/JoVE_Materials.xls</vt:lpwstr>
      </vt:variant>
      <vt:variant>
        <vt:lpwstr/>
      </vt:variant>
      <vt:variant>
        <vt:i4>8126507</vt:i4>
      </vt:variant>
      <vt:variant>
        <vt:i4>130</vt:i4>
      </vt:variant>
      <vt:variant>
        <vt:i4>0</vt:i4>
      </vt:variant>
      <vt:variant>
        <vt:i4>5</vt:i4>
      </vt:variant>
      <vt:variant>
        <vt:lpwstr>http://www.jove.com/video/55733</vt:lpwstr>
      </vt:variant>
      <vt:variant>
        <vt:lpwstr/>
      </vt:variant>
      <vt:variant>
        <vt:i4>7536687</vt:i4>
      </vt:variant>
      <vt:variant>
        <vt:i4>127</vt:i4>
      </vt:variant>
      <vt:variant>
        <vt:i4>0</vt:i4>
      </vt:variant>
      <vt:variant>
        <vt:i4>5</vt:i4>
      </vt:variant>
      <vt:variant>
        <vt:lpwstr>http://www.jove.com/video/58316</vt:lpwstr>
      </vt:variant>
      <vt:variant>
        <vt:lpwstr/>
      </vt:variant>
      <vt:variant>
        <vt:i4>4849728</vt:i4>
      </vt:variant>
      <vt:variant>
        <vt:i4>124</vt:i4>
      </vt:variant>
      <vt:variant>
        <vt:i4>0</vt:i4>
      </vt:variant>
      <vt:variant>
        <vt:i4>5</vt:i4>
      </vt:variant>
      <vt:variant>
        <vt:lpwstr>http://www.jove.com/author/editorial-policies</vt:lpwstr>
      </vt:variant>
      <vt:variant>
        <vt:lpwstr/>
      </vt:variant>
      <vt:variant>
        <vt:i4>8060965</vt:i4>
      </vt:variant>
      <vt:variant>
        <vt:i4>118</vt:i4>
      </vt:variant>
      <vt:variant>
        <vt:i4>0</vt:i4>
      </vt:variant>
      <vt:variant>
        <vt:i4>5</vt:i4>
      </vt:variant>
      <vt:variant>
        <vt:lpwstr/>
      </vt:variant>
      <vt:variant>
        <vt:lpwstr>3rdcrjn</vt:lpwstr>
      </vt:variant>
      <vt:variant>
        <vt:i4>3211373</vt:i4>
      </vt:variant>
      <vt:variant>
        <vt:i4>115</vt:i4>
      </vt:variant>
      <vt:variant>
        <vt:i4>0</vt:i4>
      </vt:variant>
      <vt:variant>
        <vt:i4>5</vt:i4>
      </vt:variant>
      <vt:variant>
        <vt:lpwstr/>
      </vt:variant>
      <vt:variant>
        <vt:lpwstr>17dp8vu</vt:lpwstr>
      </vt:variant>
      <vt:variant>
        <vt:i4>7929971</vt:i4>
      </vt:variant>
      <vt:variant>
        <vt:i4>112</vt:i4>
      </vt:variant>
      <vt:variant>
        <vt:i4>0</vt:i4>
      </vt:variant>
      <vt:variant>
        <vt:i4>5</vt:i4>
      </vt:variant>
      <vt:variant>
        <vt:lpwstr/>
      </vt:variant>
      <vt:variant>
        <vt:lpwstr>2s8eyo1</vt:lpwstr>
      </vt:variant>
      <vt:variant>
        <vt:i4>3604584</vt:i4>
      </vt:variant>
      <vt:variant>
        <vt:i4>85</vt:i4>
      </vt:variant>
      <vt:variant>
        <vt:i4>0</vt:i4>
      </vt:variant>
      <vt:variant>
        <vt:i4>5</vt:i4>
      </vt:variant>
      <vt:variant>
        <vt:lpwstr/>
      </vt:variant>
      <vt:variant>
        <vt:lpwstr>4d34og8</vt:lpwstr>
      </vt:variant>
      <vt:variant>
        <vt:i4>7274551</vt:i4>
      </vt:variant>
      <vt:variant>
        <vt:i4>82</vt:i4>
      </vt:variant>
      <vt:variant>
        <vt:i4>0</vt:i4>
      </vt:variant>
      <vt:variant>
        <vt:i4>5</vt:i4>
      </vt:variant>
      <vt:variant>
        <vt:lpwstr/>
      </vt:variant>
      <vt:variant>
        <vt:lpwstr>1t3h5sf</vt:lpwstr>
      </vt:variant>
      <vt:variant>
        <vt:i4>3735612</vt:i4>
      </vt:variant>
      <vt:variant>
        <vt:i4>61</vt:i4>
      </vt:variant>
      <vt:variant>
        <vt:i4>0</vt:i4>
      </vt:variant>
      <vt:variant>
        <vt:i4>5</vt:i4>
      </vt:variant>
      <vt:variant>
        <vt:lpwstr/>
      </vt:variant>
      <vt:variant>
        <vt:lpwstr>3dy6vkm</vt:lpwstr>
      </vt:variant>
      <vt:variant>
        <vt:i4>7209065</vt:i4>
      </vt:variant>
      <vt:variant>
        <vt:i4>52</vt:i4>
      </vt:variant>
      <vt:variant>
        <vt:i4>0</vt:i4>
      </vt:variant>
      <vt:variant>
        <vt:i4>5</vt:i4>
      </vt:variant>
      <vt:variant>
        <vt:lpwstr/>
      </vt:variant>
      <vt:variant>
        <vt:lpwstr>tyjcwt</vt:lpwstr>
      </vt:variant>
      <vt:variant>
        <vt:i4>2883700</vt:i4>
      </vt:variant>
      <vt:variant>
        <vt:i4>15</vt:i4>
      </vt:variant>
      <vt:variant>
        <vt:i4>0</vt:i4>
      </vt:variant>
      <vt:variant>
        <vt:i4>5</vt:i4>
      </vt:variant>
      <vt:variant>
        <vt:lpwstr/>
      </vt:variant>
      <vt:variant>
        <vt:lpwstr>2et92p0</vt:lpwstr>
      </vt:variant>
      <vt:variant>
        <vt:i4>7012398</vt:i4>
      </vt:variant>
      <vt:variant>
        <vt:i4>12</vt:i4>
      </vt:variant>
      <vt:variant>
        <vt:i4>0</vt:i4>
      </vt:variant>
      <vt:variant>
        <vt:i4>5</vt:i4>
      </vt:variant>
      <vt:variant>
        <vt:lpwstr/>
      </vt:variant>
      <vt:variant>
        <vt:lpwstr>3znysh7</vt:lpwstr>
      </vt:variant>
      <vt:variant>
        <vt:i4>3473518</vt:i4>
      </vt:variant>
      <vt:variant>
        <vt:i4>9</vt:i4>
      </vt:variant>
      <vt:variant>
        <vt:i4>0</vt:i4>
      </vt:variant>
      <vt:variant>
        <vt:i4>5</vt:i4>
      </vt:variant>
      <vt:variant>
        <vt:lpwstr/>
      </vt:variant>
      <vt:variant>
        <vt:lpwstr>lnxbz9</vt:lpwstr>
      </vt:variant>
      <vt:variant>
        <vt:i4>7340135</vt:i4>
      </vt:variant>
      <vt:variant>
        <vt:i4>6</vt:i4>
      </vt:variant>
      <vt:variant>
        <vt:i4>0</vt:i4>
      </vt:variant>
      <vt:variant>
        <vt:i4>5</vt:i4>
      </vt:variant>
      <vt:variant>
        <vt:lpwstr/>
      </vt:variant>
      <vt:variant>
        <vt:lpwstr>1fob9te</vt:lpwstr>
      </vt:variant>
      <vt:variant>
        <vt:i4>7077923</vt:i4>
      </vt:variant>
      <vt:variant>
        <vt:i4>3</vt:i4>
      </vt:variant>
      <vt:variant>
        <vt:i4>0</vt:i4>
      </vt:variant>
      <vt:variant>
        <vt:i4>5</vt:i4>
      </vt:variant>
      <vt:variant>
        <vt:lpwstr/>
      </vt:variant>
      <vt:variant>
        <vt:lpwstr>30j0zll</vt:lpwstr>
      </vt:variant>
      <vt:variant>
        <vt:i4>8257659</vt:i4>
      </vt:variant>
      <vt:variant>
        <vt:i4>0</vt:i4>
      </vt:variant>
      <vt:variant>
        <vt:i4>0</vt:i4>
      </vt:variant>
      <vt:variant>
        <vt:i4>5</vt:i4>
      </vt:variant>
      <vt:variant>
        <vt:lpwstr/>
      </vt:variant>
      <vt:variant>
        <vt:lpwstr>gjdgx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wang</dc:creator>
  <cp:keywords/>
  <dc:description/>
  <cp:lastModifiedBy>Nam Nguyen</cp:lastModifiedBy>
  <cp:revision>8</cp:revision>
  <dcterms:created xsi:type="dcterms:W3CDTF">2021-03-11T04:31:00Z</dcterms:created>
  <dcterms:modified xsi:type="dcterms:W3CDTF">2021-03-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biochemistry-and-biotechnology</vt:lpwstr>
  </property>
  <property fmtid="{D5CDD505-2E9C-101B-9397-08002B2CF9AE}" pid="9" name="Mendeley Recent Style Name 3_1">
    <vt:lpwstr>Applied Biochemistry and Biotechnology</vt:lpwstr>
  </property>
  <property fmtid="{D5CDD505-2E9C-101B-9397-08002B2CF9AE}" pid="10" name="Mendeley Recent Style Id 4_1">
    <vt:lpwstr>http://www.zotero.org/styles/biochemistry</vt:lpwstr>
  </property>
  <property fmtid="{D5CDD505-2E9C-101B-9397-08002B2CF9AE}" pid="11" name="Mendeley Recent Style Name 4_1">
    <vt:lpwstr>Biochemis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csl.mendeley.com/styles/10862651/nih-with-PMCID</vt:lpwstr>
  </property>
  <property fmtid="{D5CDD505-2E9C-101B-9397-08002B2CF9AE}" pid="17" name="Mendeley Recent Style Name 7_1">
    <vt:lpwstr>NIH with PMCID - Ted Pham</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40F8770CA9840E4DAE6BBF4B0466A2A2</vt:lpwstr>
  </property>
</Properties>
</file>